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2825" w14:textId="4610C766" w:rsidR="00757B1B" w:rsidRPr="00BB5275" w:rsidRDefault="00B334D3" w:rsidP="0087360A">
      <w:pPr>
        <w:pStyle w:val="Heading4"/>
        <w:numPr>
          <w:ilvl w:val="0"/>
          <w:numId w:val="0"/>
        </w:numPr>
        <w:jc w:val="center"/>
        <w:rPr>
          <w:iCs/>
          <w:sz w:val="40"/>
        </w:rPr>
      </w:pPr>
      <w:bookmarkStart w:id="0" w:name="_Hlk72649066"/>
      <w:r>
        <w:rPr>
          <w:iCs/>
          <w:sz w:val="40"/>
        </w:rPr>
        <w:t xml:space="preserve"> </w:t>
      </w:r>
      <w:r w:rsidR="0095280A" w:rsidRPr="00BB5275">
        <w:rPr>
          <w:iCs/>
          <w:sz w:val="40"/>
        </w:rPr>
        <w:t>Disconnected Gas Transport in Steady-State Three-Phase Flow</w:t>
      </w:r>
      <w:r w:rsidR="00CD7172" w:rsidRPr="00BB5275">
        <w:rPr>
          <w:iCs/>
          <w:sz w:val="40"/>
        </w:rPr>
        <w:t xml:space="preserve"> </w:t>
      </w:r>
    </w:p>
    <w:bookmarkEnd w:id="0"/>
    <w:p w14:paraId="52B09823" w14:textId="77777777" w:rsidR="00DC6BD2" w:rsidRPr="00BB5275" w:rsidRDefault="00DC6BD2" w:rsidP="00DC6BD2"/>
    <w:p w14:paraId="4D40AE2F" w14:textId="7811601E" w:rsidR="00A96610" w:rsidRPr="00BB5275" w:rsidRDefault="00A96610" w:rsidP="00DC6BD2">
      <w:pPr>
        <w:jc w:val="center"/>
      </w:pPr>
      <w:bookmarkStart w:id="1" w:name="_Hlk40563116"/>
      <w:bookmarkStart w:id="2" w:name="_Hlk72649083"/>
      <w:r w:rsidRPr="00BB5275">
        <w:t xml:space="preserve">Abdulla </w:t>
      </w:r>
      <w:proofErr w:type="spellStart"/>
      <w:r w:rsidRPr="00BB5275">
        <w:t>Alhosani</w:t>
      </w:r>
      <w:r w:rsidR="008E1537" w:rsidRPr="00BB5275">
        <w:rPr>
          <w:vertAlign w:val="superscript"/>
        </w:rPr>
        <w:t>a</w:t>
      </w:r>
      <w:proofErr w:type="spellEnd"/>
      <w:r w:rsidR="00474B59" w:rsidRPr="00BB5275">
        <w:t>*</w:t>
      </w:r>
      <w:r w:rsidR="008D5623" w:rsidRPr="00BB5275">
        <w:t xml:space="preserve">, </w:t>
      </w:r>
      <w:r w:rsidR="0043029C" w:rsidRPr="00BB5275">
        <w:t>A</w:t>
      </w:r>
      <w:r w:rsidR="00256B74" w:rsidRPr="00BB5275">
        <w:t>hmed Selem</w:t>
      </w:r>
      <w:r w:rsidR="0043029C" w:rsidRPr="00BB5275">
        <w:rPr>
          <w:vertAlign w:val="superscript"/>
        </w:rPr>
        <w:t>a</w:t>
      </w:r>
      <w:r w:rsidR="0043029C" w:rsidRPr="00BB5275">
        <w:t xml:space="preserve">, </w:t>
      </w:r>
      <w:r w:rsidR="008D5623" w:rsidRPr="00BB5275">
        <w:t>Qingyang Lin</w:t>
      </w:r>
      <w:r w:rsidR="008E1537" w:rsidRPr="00BB5275">
        <w:rPr>
          <w:vertAlign w:val="superscript"/>
        </w:rPr>
        <w:t>a</w:t>
      </w:r>
      <w:r w:rsidR="00D80899" w:rsidRPr="00BB5275">
        <w:t xml:space="preserve">, </w:t>
      </w:r>
      <w:r w:rsidR="0043029C" w:rsidRPr="00BB5275">
        <w:t xml:space="preserve">Branko </w:t>
      </w:r>
      <w:proofErr w:type="spellStart"/>
      <w:r w:rsidR="0043029C" w:rsidRPr="00BB5275">
        <w:t>Bijeljic</w:t>
      </w:r>
      <w:r w:rsidR="0043029C" w:rsidRPr="00BB5275">
        <w:rPr>
          <w:vertAlign w:val="superscript"/>
        </w:rPr>
        <w:t>a</w:t>
      </w:r>
      <w:proofErr w:type="spellEnd"/>
      <w:r w:rsidR="00256B74" w:rsidRPr="00BB5275">
        <w:t xml:space="preserve">, Martin J. </w:t>
      </w:r>
      <w:proofErr w:type="spellStart"/>
      <w:r w:rsidR="00256B74" w:rsidRPr="00BB5275">
        <w:t>Blunt</w:t>
      </w:r>
      <w:r w:rsidR="00256B74" w:rsidRPr="00BB5275">
        <w:rPr>
          <w:vertAlign w:val="superscript"/>
        </w:rPr>
        <w:t>a</w:t>
      </w:r>
      <w:r w:rsidR="00AE32BE" w:rsidRPr="00BB5275">
        <w:rPr>
          <w:vertAlign w:val="superscript"/>
        </w:rPr>
        <w:t>,b</w:t>
      </w:r>
      <w:proofErr w:type="spellEnd"/>
    </w:p>
    <w:bookmarkEnd w:id="1"/>
    <w:p w14:paraId="3E1262E8" w14:textId="48BC2A15" w:rsidR="008E1537" w:rsidRPr="00BB5275" w:rsidRDefault="008E1537" w:rsidP="008E1537">
      <w:pPr>
        <w:spacing w:after="0"/>
        <w:jc w:val="center"/>
        <w:rPr>
          <w:i/>
          <w:sz w:val="20"/>
        </w:rPr>
      </w:pPr>
      <w:proofErr w:type="spellStart"/>
      <w:r w:rsidRPr="00BB5275">
        <w:rPr>
          <w:i/>
          <w:sz w:val="20"/>
          <w:vertAlign w:val="superscript"/>
        </w:rPr>
        <w:t>a</w:t>
      </w:r>
      <w:r w:rsidRPr="00BB5275">
        <w:rPr>
          <w:i/>
          <w:sz w:val="20"/>
        </w:rPr>
        <w:t>Imperial</w:t>
      </w:r>
      <w:proofErr w:type="spellEnd"/>
      <w:r w:rsidRPr="00BB5275">
        <w:rPr>
          <w:i/>
          <w:sz w:val="20"/>
        </w:rPr>
        <w:t xml:space="preserve"> College London, Department of Earth Science and Engineering, London, UK</w:t>
      </w:r>
    </w:p>
    <w:p w14:paraId="2E14186C" w14:textId="77777777" w:rsidR="008F1453" w:rsidRPr="00BB5275" w:rsidRDefault="008F1453" w:rsidP="008F1453">
      <w:pPr>
        <w:spacing w:after="0"/>
        <w:jc w:val="center"/>
        <w:rPr>
          <w:i/>
          <w:sz w:val="20"/>
        </w:rPr>
      </w:pPr>
      <w:proofErr w:type="spellStart"/>
      <w:r w:rsidRPr="00BB5275">
        <w:rPr>
          <w:i/>
          <w:sz w:val="20"/>
          <w:vertAlign w:val="superscript"/>
        </w:rPr>
        <w:t>b</w:t>
      </w:r>
      <w:r w:rsidRPr="00BB5275">
        <w:rPr>
          <w:i/>
          <w:sz w:val="20"/>
        </w:rPr>
        <w:t>Department</w:t>
      </w:r>
      <w:proofErr w:type="spellEnd"/>
      <w:r w:rsidRPr="00BB5275">
        <w:rPr>
          <w:i/>
          <w:sz w:val="20"/>
        </w:rPr>
        <w:t xml:space="preserve"> of Energy, </w:t>
      </w:r>
      <w:proofErr w:type="spellStart"/>
      <w:r w:rsidRPr="00BB5275">
        <w:rPr>
          <w:i/>
          <w:sz w:val="20"/>
        </w:rPr>
        <w:t>Politecnico</w:t>
      </w:r>
      <w:proofErr w:type="spellEnd"/>
      <w:r w:rsidRPr="00BB5275">
        <w:rPr>
          <w:i/>
          <w:sz w:val="20"/>
        </w:rPr>
        <w:t xml:space="preserve"> di Milano, Italy</w:t>
      </w:r>
    </w:p>
    <w:p w14:paraId="75A74BCE" w14:textId="77777777" w:rsidR="008F1453" w:rsidRPr="00BB5275" w:rsidRDefault="008F1453" w:rsidP="008E1537">
      <w:pPr>
        <w:spacing w:after="0"/>
        <w:jc w:val="center"/>
        <w:rPr>
          <w:i/>
          <w:sz w:val="20"/>
        </w:rPr>
      </w:pPr>
    </w:p>
    <w:p w14:paraId="50192B26" w14:textId="11F3158A" w:rsidR="00A14DD1" w:rsidRPr="00BB5275" w:rsidRDefault="00D97914" w:rsidP="00633498">
      <w:pPr>
        <w:pStyle w:val="ListParagraph"/>
        <w:spacing w:after="0"/>
        <w:ind w:left="1080"/>
        <w:rPr>
          <w:sz w:val="20"/>
        </w:rPr>
      </w:pPr>
      <w:r w:rsidRPr="00BB5275">
        <w:rPr>
          <w:sz w:val="20"/>
        </w:rPr>
        <w:t xml:space="preserve">                 *   </w:t>
      </w:r>
      <w:r w:rsidRPr="00BB5275">
        <w:rPr>
          <w:i/>
          <w:sz w:val="20"/>
        </w:rPr>
        <w:t>Correspondence</w:t>
      </w:r>
      <w:r w:rsidR="000234C0" w:rsidRPr="00BB5275">
        <w:rPr>
          <w:i/>
          <w:sz w:val="20"/>
        </w:rPr>
        <w:t xml:space="preserve"> (1)</w:t>
      </w:r>
      <w:r w:rsidRPr="00BB5275">
        <w:rPr>
          <w:sz w:val="20"/>
        </w:rPr>
        <w:t xml:space="preserve">: </w:t>
      </w:r>
      <w:hyperlink r:id="rId8" w:history="1">
        <w:r w:rsidR="000234C0" w:rsidRPr="00BB5275">
          <w:rPr>
            <w:rStyle w:val="Hyperlink"/>
            <w:sz w:val="20"/>
          </w:rPr>
          <w:t>Abdulla.alhosani17@imperial.ac.uk</w:t>
        </w:r>
      </w:hyperlink>
    </w:p>
    <w:p w14:paraId="6BE35762" w14:textId="2D046932" w:rsidR="000234C0" w:rsidRPr="00BB5275" w:rsidRDefault="000234C0" w:rsidP="000234C0">
      <w:pPr>
        <w:pStyle w:val="ListParagraph"/>
        <w:spacing w:after="0"/>
        <w:ind w:left="1080"/>
        <w:rPr>
          <w:sz w:val="20"/>
        </w:rPr>
      </w:pPr>
      <w:r w:rsidRPr="00BB5275">
        <w:rPr>
          <w:sz w:val="20"/>
        </w:rPr>
        <w:t xml:space="preserve">                 *   </w:t>
      </w:r>
      <w:r w:rsidRPr="00BB5275">
        <w:rPr>
          <w:i/>
          <w:sz w:val="20"/>
        </w:rPr>
        <w:t>Correspondence (2)</w:t>
      </w:r>
      <w:r w:rsidRPr="00BB5275">
        <w:rPr>
          <w:sz w:val="20"/>
        </w:rPr>
        <w:t xml:space="preserve">: </w:t>
      </w:r>
      <w:hyperlink r:id="rId9" w:history="1">
        <w:r w:rsidRPr="00BB5275">
          <w:rPr>
            <w:rStyle w:val="Hyperlink"/>
            <w:sz w:val="20"/>
          </w:rPr>
          <w:t>Q.lin11@imperial.ac.uk</w:t>
        </w:r>
      </w:hyperlink>
      <w:r w:rsidRPr="00BB5275">
        <w:rPr>
          <w:sz w:val="20"/>
        </w:rPr>
        <w:t xml:space="preserve"> </w:t>
      </w:r>
    </w:p>
    <w:bookmarkEnd w:id="2"/>
    <w:p w14:paraId="2134859D" w14:textId="71B6DD0F" w:rsidR="008E1537" w:rsidRPr="00BB5275" w:rsidRDefault="008E1537" w:rsidP="00633498">
      <w:pPr>
        <w:pBdr>
          <w:bottom w:val="single" w:sz="4" w:space="1" w:color="auto"/>
        </w:pBdr>
      </w:pPr>
    </w:p>
    <w:p w14:paraId="2D0A6665" w14:textId="59A693B8" w:rsidR="007544D1" w:rsidRPr="00BB5275" w:rsidRDefault="00AF2BC8" w:rsidP="00A669EF">
      <w:pPr>
        <w:pStyle w:val="Heading4"/>
        <w:numPr>
          <w:ilvl w:val="0"/>
          <w:numId w:val="0"/>
        </w:numPr>
        <w:rPr>
          <w:sz w:val="40"/>
        </w:rPr>
      </w:pPr>
      <w:r w:rsidRPr="00BB5275">
        <w:rPr>
          <w:sz w:val="40"/>
        </w:rPr>
        <w:t>Abstract</w:t>
      </w:r>
    </w:p>
    <w:p w14:paraId="667DD122" w14:textId="233E935D" w:rsidR="0095280A" w:rsidRPr="00BB5275" w:rsidRDefault="0095280A" w:rsidP="0095280A">
      <w:r w:rsidRPr="00BB5275">
        <w:t>We use high-resolution three-dimensional X-ray imaging to investigate fluid displacement during steady-state three-phase flow in a cm-sized water-wet sandstone rock</w:t>
      </w:r>
      <w:r w:rsidR="000234C0" w:rsidRPr="00BB5275">
        <w:t xml:space="preserve"> sample</w:t>
      </w:r>
      <w:r w:rsidRPr="00BB5275">
        <w:t xml:space="preserve">. We </w:t>
      </w:r>
      <w:r w:rsidR="00266ED1" w:rsidRPr="00BB5275">
        <w:t>m</w:t>
      </w:r>
      <w:r w:rsidRPr="00BB5275">
        <w:t>easure the pressure differential across the sample which enables us to quantify relative permeability; capillary pressure is</w:t>
      </w:r>
      <w:r w:rsidR="00266ED1" w:rsidRPr="00BB5275">
        <w:t xml:space="preserve"> also</w:t>
      </w:r>
      <w:r w:rsidRPr="00BB5275">
        <w:t xml:space="preserve"> estimated from the determination of interfacial curvature. </w:t>
      </w:r>
      <w:r w:rsidR="00D345F3" w:rsidRPr="00BB5275">
        <w:t>Though</w:t>
      </w:r>
      <w:r w:rsidRPr="00BB5275">
        <w:t xml:space="preserve"> the measured relative permeabilities are consistent – to within experimental uncertainty – with values obtained without imaging on larger samples, we discover a unique flow dynamics. The most non-wetting phase (gas) is disconnected across the system: gas flows by periodically opening critical flow pathways in intermediate-sized pores. While this phenomenon has been observed in two-phase flow, </w:t>
      </w:r>
      <w:r w:rsidR="00D86082" w:rsidRPr="00BB5275">
        <w:t>here it is significant at</w:t>
      </w:r>
      <w:r w:rsidRPr="00BB5275">
        <w:t xml:space="preserve"> low flow rates, where capillary forces dominate at the pore</w:t>
      </w:r>
      <w:r w:rsidR="00D345F3" w:rsidRPr="00BB5275">
        <w:t>-</w:t>
      </w:r>
      <w:r w:rsidRPr="00BB5275">
        <w:t>scale.</w:t>
      </w:r>
      <w:r w:rsidR="00266ED1" w:rsidRPr="00BB5275">
        <w:t xml:space="preserve"> </w:t>
      </w:r>
      <w:r w:rsidRPr="00BB5275">
        <w:t xml:space="preserve">Gas movement proceeds </w:t>
      </w:r>
      <w:r w:rsidR="00E82946" w:rsidRPr="00BB5275">
        <w:t>in</w:t>
      </w:r>
      <w:r w:rsidRPr="00BB5275">
        <w:t xml:space="preserve"> a series of double and multiple displacement events.</w:t>
      </w:r>
      <w:r w:rsidR="00E82946" w:rsidRPr="00BB5275">
        <w:t xml:space="preserve"> </w:t>
      </w:r>
      <w:r w:rsidRPr="00BB5275">
        <w:t>Implications for the design of three-phase flow processes and current empirical models are discussed: the traditional conceptualization of three-phase dynamics based on analogies to two-phase flow vastly over-estimates the connectivity and flow potential of the gas phase.</w:t>
      </w:r>
    </w:p>
    <w:p w14:paraId="43376DAF" w14:textId="2E3E5DFF" w:rsidR="00474B59" w:rsidRPr="00BB5275" w:rsidRDefault="00AF2BC8" w:rsidP="00474B59">
      <w:pPr>
        <w:pBdr>
          <w:bottom w:val="single" w:sz="4" w:space="1" w:color="auto"/>
        </w:pBdr>
        <w:spacing w:after="0"/>
      </w:pPr>
      <w:r w:rsidRPr="00BB5275">
        <w:rPr>
          <w:i/>
        </w:rPr>
        <w:t>Keywords</w:t>
      </w:r>
      <w:r w:rsidRPr="00BB5275">
        <w:t xml:space="preserve">: </w:t>
      </w:r>
      <w:r w:rsidR="00AF5B43" w:rsidRPr="00BB5275">
        <w:t xml:space="preserve">steady-state </w:t>
      </w:r>
      <w:r w:rsidR="00256B74" w:rsidRPr="00BB5275">
        <w:t>three-phase relative permeability</w:t>
      </w:r>
      <w:r w:rsidR="00D337CC" w:rsidRPr="00BB5275">
        <w:t xml:space="preserve">; </w:t>
      </w:r>
      <w:r w:rsidR="00AF5B43" w:rsidRPr="00BB5275">
        <w:t xml:space="preserve">pore-scale </w:t>
      </w:r>
      <w:r w:rsidR="00E82946" w:rsidRPr="00BB5275">
        <w:t>X-ray</w:t>
      </w:r>
      <w:r w:rsidR="00D337CC" w:rsidRPr="00BB5275">
        <w:t xml:space="preserve"> imaging; </w:t>
      </w:r>
      <w:r w:rsidR="003E18AB" w:rsidRPr="00BB5275">
        <w:t>e</w:t>
      </w:r>
      <w:r w:rsidR="004C66BA" w:rsidRPr="00BB5275">
        <w:t>nhanced oil recovery;</w:t>
      </w:r>
      <w:r w:rsidR="006B1676" w:rsidRPr="00BB5275">
        <w:t xml:space="preserve"> </w:t>
      </w:r>
      <w:r w:rsidR="00AF5B43" w:rsidRPr="00BB5275">
        <w:t>carbon dioxide storage;</w:t>
      </w:r>
      <w:r w:rsidR="004C66BA" w:rsidRPr="00BB5275">
        <w:t xml:space="preserve"> </w:t>
      </w:r>
      <w:r w:rsidR="00AF5B43" w:rsidRPr="00BB5275">
        <w:t xml:space="preserve">three-phase flow in </w:t>
      </w:r>
      <w:r w:rsidR="003E18AB" w:rsidRPr="00BB5275">
        <w:t>p</w:t>
      </w:r>
      <w:r w:rsidR="004C66BA" w:rsidRPr="00BB5275">
        <w:t xml:space="preserve">orous media; </w:t>
      </w:r>
      <w:r w:rsidR="00AF5B43" w:rsidRPr="00BB5275">
        <w:t>displacement dynamics</w:t>
      </w:r>
    </w:p>
    <w:p w14:paraId="56358D90" w14:textId="77777777" w:rsidR="00474B59" w:rsidRPr="00BB5275" w:rsidRDefault="00474B59" w:rsidP="00474B59">
      <w:pPr>
        <w:pBdr>
          <w:bottom w:val="single" w:sz="4" w:space="1" w:color="auto"/>
        </w:pBdr>
      </w:pPr>
    </w:p>
    <w:p w14:paraId="2138987C" w14:textId="729DB635" w:rsidR="00027F47" w:rsidRPr="00BB5275" w:rsidRDefault="00D76475" w:rsidP="00B20FE4">
      <w:pPr>
        <w:pStyle w:val="Heading1"/>
        <w:ind w:left="431" w:hanging="431"/>
      </w:pPr>
      <w:r w:rsidRPr="00BB5275">
        <w:t xml:space="preserve">Introduction </w:t>
      </w:r>
    </w:p>
    <w:p w14:paraId="2D333F84" w14:textId="6CD7BD38" w:rsidR="00827993" w:rsidRPr="00BB5275" w:rsidRDefault="00D73504" w:rsidP="00D73504">
      <w:pPr>
        <w:rPr>
          <w:rFonts w:eastAsia="Times New Roman"/>
        </w:rPr>
      </w:pPr>
      <w:r w:rsidRPr="00BB5275">
        <w:rPr>
          <w:rFonts w:eastAsia="Times New Roman"/>
        </w:rPr>
        <w:t>The empirical extension of Darcy’s law for flow in a porous medium to multiple phases proposed 85 years ago implicitly assumes that each phase flows – in steady-state – through a fixed subset of the pore space, and explicitly states that there is a linear relationship between pressure gradient and flow rate (the Darcy flux of each phase)</w:t>
      </w:r>
      <w:r w:rsidR="00827993" w:rsidRPr="00BB5275">
        <w:rPr>
          <w:rFonts w:eastAsia="Times New Roman"/>
        </w:rPr>
        <w:t xml:space="preserve"> </w:t>
      </w:r>
      <w:r w:rsidR="00827993" w:rsidRPr="00BB5275">
        <w:rPr>
          <w:rFonts w:eastAsia="Times New Roman"/>
        </w:rPr>
        <w:fldChar w:fldCharType="begin"/>
      </w:r>
      <w:r w:rsidR="00827993" w:rsidRPr="00BB5275">
        <w:rPr>
          <w:rFonts w:eastAsia="Times New Roman"/>
        </w:rPr>
        <w:instrText xml:space="preserve"> ADDIN EN.CITE &lt;EndNote&gt;&lt;Cite&gt;&lt;Author&gt;Wyckoff&lt;/Author&gt;&lt;Year&gt;1936&lt;/Year&gt;&lt;RecNum&gt;315&lt;/RecNum&gt;&lt;DisplayText&gt;[1]&lt;/DisplayText&gt;&lt;record&gt;&lt;rec-number&gt;315&lt;/rec-number&gt;&lt;foreign-keys&gt;&lt;key app="EN" db-id="25aaxt5w9xv0tweedfov022ixwepe952x5d5" timestamp="1621308433"&gt;315&lt;/key&gt;&lt;/foreign-keys&gt;&lt;ref-type name="Journal Article"&gt;17&lt;/ref-type&gt;&lt;contributors&gt;&lt;authors&gt;&lt;author&gt;Wyckoff, R. D.&lt;/author&gt;&lt;author&gt;Botset, H. G.&lt;/author&gt;&lt;/authors&gt;&lt;/contributors&gt;&lt;titles&gt;&lt;title&gt;The Flow of Gas‐Liquid Mixtures Through Unconsolidated Sands&lt;/title&gt;&lt;secondary-title&gt;Physics&lt;/secondary-title&gt;&lt;/titles&gt;&lt;periodical&gt;&lt;full-title&gt;Physics&lt;/full-title&gt;&lt;/periodical&gt;&lt;pages&gt;325-345&lt;/pages&gt;&lt;volume&gt;7&lt;/volume&gt;&lt;number&gt;9&lt;/number&gt;&lt;dates&gt;&lt;year&gt;1936&lt;/year&gt;&lt;pub-dates&gt;&lt;date&gt;1936/09/01&lt;/date&gt;&lt;/pub-dates&gt;&lt;/dates&gt;&lt;publisher&gt;American Institute of Physics&lt;/publisher&gt;&lt;isbn&gt;0148-6349&lt;/isbn&gt;&lt;urls&gt;&lt;related-urls&gt;&lt;url&gt;https://doi.org/10.1063/1.1745402&lt;/url&gt;&lt;/related-urls&gt;&lt;/urls&gt;&lt;electronic-resource-num&gt;10.1063/1.1745402&lt;/electronic-resource-num&gt;&lt;access-date&gt;2021/05/17&lt;/access-date&gt;&lt;/record&gt;&lt;/Cite&gt;&lt;/EndNote&gt;</w:instrText>
      </w:r>
      <w:r w:rsidR="00827993" w:rsidRPr="00BB5275">
        <w:rPr>
          <w:rFonts w:eastAsia="Times New Roman"/>
        </w:rPr>
        <w:fldChar w:fldCharType="separate"/>
      </w:r>
      <w:r w:rsidR="00827993" w:rsidRPr="00BB5275">
        <w:rPr>
          <w:rFonts w:eastAsia="Times New Roman"/>
          <w:noProof/>
        </w:rPr>
        <w:t>[</w:t>
      </w:r>
      <w:hyperlink w:anchor="_ENREF_1" w:tooltip="Wyckoff, 1936 #315" w:history="1">
        <w:r w:rsidR="00F43EC1" w:rsidRPr="00BB5275">
          <w:rPr>
            <w:rFonts w:eastAsia="Times New Roman"/>
            <w:noProof/>
          </w:rPr>
          <w:t>1</w:t>
        </w:r>
      </w:hyperlink>
      <w:r w:rsidR="00827993" w:rsidRPr="00BB5275">
        <w:rPr>
          <w:rFonts w:eastAsia="Times New Roman"/>
          <w:noProof/>
        </w:rPr>
        <w:t>]</w:t>
      </w:r>
      <w:r w:rsidR="00827993" w:rsidRPr="00BB5275">
        <w:rPr>
          <w:rFonts w:eastAsia="Times New Roman"/>
        </w:rPr>
        <w:fldChar w:fldCharType="end"/>
      </w:r>
      <w:r w:rsidRPr="00BB5275">
        <w:rPr>
          <w:rFonts w:eastAsia="Times New Roman"/>
        </w:rPr>
        <w:t xml:space="preserve">. While for two-phase flow it is now well-established that a non-linear relationship between rate and pressure gradient emerges for fast flows, there is still a linear Darcy-like regime for capillary-controlled displacement, which is seen in most natural and engineered settings, where the fluids indeed flow through fixed pathways </w:t>
      </w:r>
      <w:r w:rsidR="00827993" w:rsidRPr="00BB5275">
        <w:rPr>
          <w:rFonts w:eastAsia="Times New Roman"/>
        </w:rPr>
        <w:fldChar w:fldCharType="begin">
          <w:fldData xml:space="preserve">PEVuZE5vdGU+PENpdGU+PEF1dGhvcj5HYW88L0F1dGhvcj48WWVhcj4yMDE3PC9ZZWFyPjxSZWNO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==
</w:fldData>
        </w:fldChar>
      </w:r>
      <w:r w:rsidR="00827993" w:rsidRPr="00BB5275">
        <w:rPr>
          <w:rFonts w:eastAsia="Times New Roman"/>
        </w:rPr>
        <w:instrText xml:space="preserve"> ADDIN EN.CITE </w:instrText>
      </w:r>
      <w:r w:rsidR="00827993" w:rsidRPr="00BB5275">
        <w:rPr>
          <w:rFonts w:eastAsia="Times New Roman"/>
        </w:rPr>
        <w:fldChar w:fldCharType="begin">
          <w:fldData xml:space="preserve">PEVuZE5vdGU+PENpdGU+PEF1dGhvcj5HYW88L0F1dGhvcj48WWVhcj4yMDE3PC9ZZWFyPjxSZWNO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==
</w:fldData>
        </w:fldChar>
      </w:r>
      <w:r w:rsidR="00827993" w:rsidRPr="00BB5275">
        <w:rPr>
          <w:rFonts w:eastAsia="Times New Roman"/>
        </w:rPr>
        <w:instrText xml:space="preserve"> ADDIN EN.CITE.DATA </w:instrText>
      </w:r>
      <w:r w:rsidR="00827993" w:rsidRPr="00BB5275">
        <w:rPr>
          <w:rFonts w:eastAsia="Times New Roman"/>
        </w:rPr>
      </w:r>
      <w:r w:rsidR="00827993" w:rsidRPr="00BB5275">
        <w:rPr>
          <w:rFonts w:eastAsia="Times New Roman"/>
        </w:rPr>
        <w:fldChar w:fldCharType="end"/>
      </w:r>
      <w:r w:rsidR="00827993" w:rsidRPr="00BB5275">
        <w:rPr>
          <w:rFonts w:eastAsia="Times New Roman"/>
        </w:rPr>
      </w:r>
      <w:r w:rsidR="00827993" w:rsidRPr="00BB5275">
        <w:rPr>
          <w:rFonts w:eastAsia="Times New Roman"/>
        </w:rPr>
        <w:fldChar w:fldCharType="separate"/>
      </w:r>
      <w:r w:rsidR="00827993" w:rsidRPr="00BB5275">
        <w:rPr>
          <w:rFonts w:eastAsia="Times New Roman"/>
          <w:noProof/>
        </w:rPr>
        <w:t>[</w:t>
      </w:r>
      <w:hyperlink w:anchor="_ENREF_2" w:tooltip="Gao, 2017 #306" w:history="1">
        <w:r w:rsidR="00F43EC1" w:rsidRPr="00BB5275">
          <w:rPr>
            <w:rFonts w:eastAsia="Times New Roman"/>
            <w:noProof/>
          </w:rPr>
          <w:t>2-4</w:t>
        </w:r>
      </w:hyperlink>
      <w:r w:rsidR="00827993" w:rsidRPr="00BB5275">
        <w:rPr>
          <w:rFonts w:eastAsia="Times New Roman"/>
          <w:noProof/>
        </w:rPr>
        <w:t>]</w:t>
      </w:r>
      <w:r w:rsidR="00827993" w:rsidRPr="00BB5275">
        <w:rPr>
          <w:rFonts w:eastAsia="Times New Roman"/>
        </w:rPr>
        <w:fldChar w:fldCharType="end"/>
      </w:r>
      <w:r w:rsidR="00827993" w:rsidRPr="00BB5275">
        <w:rPr>
          <w:rFonts w:eastAsia="Times New Roman"/>
        </w:rPr>
        <w:t xml:space="preserve">. </w:t>
      </w:r>
      <w:r w:rsidRPr="00BB5275">
        <w:rPr>
          <w:rFonts w:eastAsia="Times New Roman"/>
        </w:rPr>
        <w:t>The</w:t>
      </w:r>
      <w:r w:rsidR="00827993" w:rsidRPr="00BB5275">
        <w:rPr>
          <w:rFonts w:eastAsia="Times New Roman"/>
        </w:rPr>
        <w:t>refore,</w:t>
      </w:r>
      <w:r w:rsidRPr="00BB5275">
        <w:rPr>
          <w:rFonts w:eastAsia="Times New Roman"/>
        </w:rPr>
        <w:t xml:space="preserve"> </w:t>
      </w:r>
      <w:r w:rsidR="00827993" w:rsidRPr="00BB5275">
        <w:rPr>
          <w:rFonts w:eastAsia="Times New Roman"/>
        </w:rPr>
        <w:t xml:space="preserve">the presumption </w:t>
      </w:r>
      <w:r w:rsidRPr="00BB5275">
        <w:rPr>
          <w:rFonts w:eastAsia="Times New Roman"/>
        </w:rPr>
        <w:t xml:space="preserve">is that in three-phase flow again there would be a capillary-dominated flow regime with fixed flow paths. </w:t>
      </w:r>
    </w:p>
    <w:p w14:paraId="2DECAB1A" w14:textId="60C2C960" w:rsidR="00D73504" w:rsidRPr="00BB5275" w:rsidRDefault="00827993" w:rsidP="00827993">
      <w:pPr>
        <w:rPr>
          <w:rFonts w:eastAsia="Times New Roman"/>
        </w:rPr>
      </w:pPr>
      <w:r w:rsidRPr="00BB5275">
        <w:rPr>
          <w:rFonts w:eastAsia="Times New Roman"/>
        </w:rPr>
        <w:t xml:space="preserve">In this paper, we show that </w:t>
      </w:r>
      <w:r w:rsidR="00D73504" w:rsidRPr="00BB5275">
        <w:rPr>
          <w:rFonts w:eastAsia="Times New Roman"/>
        </w:rPr>
        <w:t>this is not the case and that three-phase flow appears to have a unique dynamics</w:t>
      </w:r>
      <w:r w:rsidRPr="00BB5275">
        <w:rPr>
          <w:rFonts w:eastAsia="Times New Roman"/>
        </w:rPr>
        <w:t>,</w:t>
      </w:r>
      <w:r w:rsidR="00D73504" w:rsidRPr="00BB5275">
        <w:rPr>
          <w:rFonts w:eastAsia="Times New Roman"/>
        </w:rPr>
        <w:t xml:space="preserve"> </w:t>
      </w:r>
      <w:r w:rsidR="00AD4F10" w:rsidRPr="00BB5275">
        <w:rPr>
          <w:rFonts w:eastAsia="Times New Roman"/>
        </w:rPr>
        <w:t>even for</w:t>
      </w:r>
      <w:r w:rsidR="00D73504" w:rsidRPr="00BB5275">
        <w:rPr>
          <w:rFonts w:eastAsia="Times New Roman"/>
        </w:rPr>
        <w:t xml:space="preserve"> capillary-controlled flow</w:t>
      </w:r>
      <w:r w:rsidRPr="00BB5275">
        <w:rPr>
          <w:rFonts w:eastAsia="Times New Roman"/>
        </w:rPr>
        <w:t>,</w:t>
      </w:r>
      <w:r w:rsidR="00D73504" w:rsidRPr="00BB5275">
        <w:rPr>
          <w:rFonts w:eastAsia="Times New Roman"/>
        </w:rPr>
        <w:t xml:space="preserve"> the </w:t>
      </w:r>
      <w:r w:rsidRPr="00BB5275">
        <w:rPr>
          <w:rFonts w:eastAsia="Times New Roman"/>
        </w:rPr>
        <w:t xml:space="preserve">most </w:t>
      </w:r>
      <w:r w:rsidR="00D73504" w:rsidRPr="00BB5275">
        <w:rPr>
          <w:rFonts w:eastAsia="Times New Roman"/>
        </w:rPr>
        <w:t>non-wetting phase (gas in our experiment</w:t>
      </w:r>
      <w:r w:rsidRPr="00BB5275">
        <w:rPr>
          <w:rFonts w:eastAsia="Times New Roman"/>
        </w:rPr>
        <w:t>s</w:t>
      </w:r>
      <w:r w:rsidR="00D73504" w:rsidRPr="00BB5275">
        <w:rPr>
          <w:rFonts w:eastAsia="Times New Roman"/>
        </w:rPr>
        <w:t>) is always disconnected across the system and is transported through the intermittent opening and closing of critical flow paths. This is facilitated by double and multiple displacement events, which are a unique feature of three-phase flow</w:t>
      </w:r>
      <w:r w:rsidR="006863C5" w:rsidRPr="00BB5275">
        <w:rPr>
          <w:rFonts w:eastAsia="Times New Roman"/>
        </w:rPr>
        <w:t xml:space="preserve"> </w:t>
      </w:r>
      <w:r w:rsidR="006863C5" w:rsidRPr="00BB5275">
        <w:rPr>
          <w:rFonts w:eastAsia="Times New Roman"/>
        </w:rPr>
        <w:fldChar w:fldCharType="begin">
          <w:fldData xml:space="preserve">PEVuZE5vdGU+PENpdGU+PEF1dGhvcj5PcmVuPC9BdXRob3I+PFllYXI+MTk5MjwvWWVhcj48UmVj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</w:fldData>
        </w:fldChar>
      </w:r>
      <w:r w:rsidR="006863C5" w:rsidRPr="00BB5275">
        <w:rPr>
          <w:rFonts w:eastAsia="Times New Roman"/>
        </w:rPr>
        <w:instrText xml:space="preserve"> ADDIN EN.CITE </w:instrText>
      </w:r>
      <w:r w:rsidR="006863C5" w:rsidRPr="00BB5275">
        <w:rPr>
          <w:rFonts w:eastAsia="Times New Roman"/>
        </w:rPr>
        <w:fldChar w:fldCharType="begin">
          <w:fldData xml:space="preserve">PEVuZE5vdGU+PENpdGU+PEF1dGhvcj5PcmVuPC9BdXRob3I+PFllYXI+MTk5MjwvWWVhcj48UmVj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</w:fldData>
        </w:fldChar>
      </w:r>
      <w:r w:rsidR="006863C5" w:rsidRPr="00BB5275">
        <w:rPr>
          <w:rFonts w:eastAsia="Times New Roman"/>
        </w:rPr>
        <w:instrText xml:space="preserve"> ADDIN EN.CITE.DATA </w:instrText>
      </w:r>
      <w:r w:rsidR="006863C5" w:rsidRPr="00BB5275">
        <w:rPr>
          <w:rFonts w:eastAsia="Times New Roman"/>
        </w:rPr>
      </w:r>
      <w:r w:rsidR="006863C5" w:rsidRPr="00BB5275">
        <w:rPr>
          <w:rFonts w:eastAsia="Times New Roman"/>
        </w:rPr>
        <w:fldChar w:fldCharType="end"/>
      </w:r>
      <w:r w:rsidR="006863C5" w:rsidRPr="00BB5275">
        <w:rPr>
          <w:rFonts w:eastAsia="Times New Roman"/>
        </w:rPr>
      </w:r>
      <w:r w:rsidR="006863C5" w:rsidRPr="00BB5275">
        <w:rPr>
          <w:rFonts w:eastAsia="Times New Roman"/>
        </w:rPr>
        <w:fldChar w:fldCharType="separate"/>
      </w:r>
      <w:r w:rsidR="006863C5" w:rsidRPr="00BB5275">
        <w:rPr>
          <w:rFonts w:eastAsia="Times New Roman"/>
          <w:noProof/>
        </w:rPr>
        <w:t>[</w:t>
      </w:r>
      <w:hyperlink w:anchor="_ENREF_5" w:tooltip="Oren, 1992 #183" w:history="1">
        <w:r w:rsidR="00F43EC1" w:rsidRPr="00BB5275">
          <w:rPr>
            <w:rFonts w:eastAsia="Times New Roman"/>
            <w:noProof/>
          </w:rPr>
          <w:t>5-8</w:t>
        </w:r>
      </w:hyperlink>
      <w:r w:rsidR="006863C5" w:rsidRPr="00BB5275">
        <w:rPr>
          <w:rFonts w:eastAsia="Times New Roman"/>
          <w:noProof/>
        </w:rPr>
        <w:t>]</w:t>
      </w:r>
      <w:r w:rsidR="006863C5" w:rsidRPr="00BB5275">
        <w:rPr>
          <w:rFonts w:eastAsia="Times New Roman"/>
        </w:rPr>
        <w:fldChar w:fldCharType="end"/>
      </w:r>
      <w:r w:rsidR="00D73504" w:rsidRPr="00BB5275">
        <w:rPr>
          <w:rFonts w:eastAsia="Times New Roman"/>
        </w:rPr>
        <w:t>.</w:t>
      </w:r>
    </w:p>
    <w:p w14:paraId="15E63051" w14:textId="77777777" w:rsidR="00D73504" w:rsidRPr="00BB5275" w:rsidRDefault="00D73504" w:rsidP="003319AF"/>
    <w:p w14:paraId="0B0D60AD" w14:textId="591D38E6" w:rsidR="00C141EF" w:rsidRPr="00BB5275" w:rsidRDefault="009E722F" w:rsidP="003319AF">
      <w:r w:rsidRPr="00BB5275">
        <w:lastRenderedPageBreak/>
        <w:t xml:space="preserve">Quantifying three-phase </w:t>
      </w:r>
      <w:r w:rsidR="009315AD" w:rsidRPr="00BB5275">
        <w:t>flow</w:t>
      </w:r>
      <w:r w:rsidRPr="00BB5275">
        <w:t xml:space="preserve"> is essential for the design of reservoir models that simulate the</w:t>
      </w:r>
      <w:r w:rsidR="00BA10FB" w:rsidRPr="00BB5275">
        <w:t xml:space="preserve"> </w:t>
      </w:r>
      <w:r w:rsidRPr="00BB5275">
        <w:t xml:space="preserve">behaviour of gas, oil and water in geological systems </w:t>
      </w:r>
      <w:r w:rsidR="003E31B1" w:rsidRPr="00BB5275">
        <w:fldChar w:fldCharType="begin"/>
      </w:r>
      <w:r w:rsidR="006863C5" w:rsidRPr="00BB5275">
        <w:instrText xml:space="preserve"> ADDIN EN.CITE &lt;EndNote&gt;&lt;Cite&gt;&lt;Author&gt;Blunt&lt;/Author&gt;&lt;Year&gt;2017&lt;/Year&gt;&lt;RecNum&gt;37&lt;/RecNum&gt;&lt;DisplayText&gt;[9, 10]&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Cite&gt;&lt;Author&gt;Oak&lt;/Author&gt;&lt;Year&gt;1990&lt;/Year&gt;&lt;RecNum&gt;44&lt;/RecNum&gt;&lt;record&gt;&lt;rec-number&gt;44&lt;/rec-number&gt;&lt;foreign-keys&gt;&lt;key app="EN" db-id="25aaxt5w9xv0tweedfov022ixwepe952x5d5" timestamp="1560351811"&gt;44&lt;/key&gt;&lt;/foreign-keys&gt;&lt;ref-type name="Conference Paper"&gt;47&lt;/ref-type&gt;&lt;contributors&gt;&lt;authors&gt;&lt;author&gt;Oak, M. J.&lt;/author&gt;&lt;/authors&gt;&lt;/contributors&gt;&lt;titles&gt;&lt;title&gt;Three-Phase Relative Permeability of Water-Wet Berea&lt;/title&gt;&lt;secondary-title&gt;SPE/DOE Enhanced Oil Recovery Symposium&lt;/secondary-title&gt;&lt;alt-title&gt;SPE-20183-MS&lt;/alt-title&gt;&lt;/titles&gt;&lt;pages&gt;12&lt;/pages&gt;&lt;dates&gt;&lt;year&gt;1990&lt;/year&gt;&lt;pub-dates&gt;&lt;date&gt;1990/1/1/&lt;/date&gt;&lt;/pub-dates&gt;&lt;/dates&gt;&lt;pub-location&gt;Tulsa, Oklahoma&lt;/pub-location&gt;&lt;publisher&gt;Society of Petroleum Engineers&lt;/publisher&gt;&lt;isbn&gt;978-1-55563-551-0&lt;/isbn&gt;&lt;urls&gt;&lt;related-urls&gt;&lt;url&gt;https://doi.org/10.2118/20183-MS&lt;/url&gt;&lt;/related-urls&gt;&lt;/urls&gt;&lt;custom1&gt;SPE&lt;/custom1&gt;&lt;electronic-resource-num&gt;10.2118/20183-MS&lt;/electronic-resource-num&gt;&lt;/record&gt;&lt;/Cite&gt;&lt;/EndNote&gt;</w:instrText>
      </w:r>
      <w:r w:rsidR="003E31B1" w:rsidRPr="00BB5275">
        <w:fldChar w:fldCharType="separate"/>
      </w:r>
      <w:r w:rsidR="006863C5" w:rsidRPr="00BB5275">
        <w:rPr>
          <w:noProof/>
        </w:rPr>
        <w:t>[</w:t>
      </w:r>
      <w:hyperlink w:anchor="_ENREF_9" w:tooltip="Blunt, 2017 #37" w:history="1">
        <w:r w:rsidR="00F43EC1" w:rsidRPr="00BB5275">
          <w:rPr>
            <w:noProof/>
          </w:rPr>
          <w:t>9</w:t>
        </w:r>
      </w:hyperlink>
      <w:r w:rsidR="006863C5" w:rsidRPr="00BB5275">
        <w:rPr>
          <w:noProof/>
        </w:rPr>
        <w:t xml:space="preserve">, </w:t>
      </w:r>
      <w:hyperlink w:anchor="_ENREF_10" w:tooltip="Oak, 1990 #44" w:history="1">
        <w:r w:rsidR="00F43EC1" w:rsidRPr="00BB5275">
          <w:rPr>
            <w:noProof/>
          </w:rPr>
          <w:t>10</w:t>
        </w:r>
      </w:hyperlink>
      <w:r w:rsidR="006863C5" w:rsidRPr="00BB5275">
        <w:rPr>
          <w:noProof/>
        </w:rPr>
        <w:t>]</w:t>
      </w:r>
      <w:r w:rsidR="003E31B1" w:rsidRPr="00BB5275">
        <w:fldChar w:fldCharType="end"/>
      </w:r>
      <w:r w:rsidRPr="00BB5275">
        <w:t xml:space="preserve">. </w:t>
      </w:r>
      <w:r w:rsidR="0042421C" w:rsidRPr="00BB5275">
        <w:t xml:space="preserve">These models help make </w:t>
      </w:r>
      <w:r w:rsidR="007C5B8D" w:rsidRPr="00BB5275">
        <w:t>operational</w:t>
      </w:r>
      <w:r w:rsidR="0042421C" w:rsidRPr="00BB5275">
        <w:t xml:space="preserve"> decisions for many subsurface applications including carbon capture and storage (CCS) </w:t>
      </w:r>
      <w:r w:rsidR="003E31B1" w:rsidRPr="00BB5275">
        <w:fldChar w:fldCharType="begin">
          <w:fldData xml:space="preserve">PEVuZE5vdGU+PENpdGU+PEF1dGhvcj5LcmFtZXI8L0F1dGhvcj48WWVhcj4yMDIwPC9ZZWFyPjxS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=
</w:fldData>
        </w:fldChar>
      </w:r>
      <w:r w:rsidR="006863C5" w:rsidRPr="00BB5275">
        <w:instrText xml:space="preserve"> ADDIN EN.CITE </w:instrText>
      </w:r>
      <w:r w:rsidR="006863C5" w:rsidRPr="00BB5275">
        <w:fldChar w:fldCharType="begin">
          <w:fldData xml:space="preserve">PEVuZE5vdGU+PENpdGU+PEF1dGhvcj5LcmFtZXI8L0F1dGhvcj48WWVhcj4yMDIwPC9ZZWFyPjxS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=
</w:fldData>
        </w:fldChar>
      </w:r>
      <w:r w:rsidR="006863C5" w:rsidRPr="00BB5275">
        <w:instrText xml:space="preserve"> ADDIN EN.CITE.DATA </w:instrText>
      </w:r>
      <w:r w:rsidR="006863C5" w:rsidRPr="00BB5275">
        <w:fldChar w:fldCharType="end"/>
      </w:r>
      <w:r w:rsidR="003E31B1" w:rsidRPr="00BB5275">
        <w:fldChar w:fldCharType="separate"/>
      </w:r>
      <w:r w:rsidR="006863C5" w:rsidRPr="00BB5275">
        <w:rPr>
          <w:noProof/>
        </w:rPr>
        <w:t>[</w:t>
      </w:r>
      <w:hyperlink w:anchor="_ENREF_11" w:tooltip="Kramer, 2020 #171" w:history="1">
        <w:r w:rsidR="00F43EC1" w:rsidRPr="00BB5275">
          <w:rPr>
            <w:noProof/>
          </w:rPr>
          <w:t>11-13</w:t>
        </w:r>
      </w:hyperlink>
      <w:r w:rsidR="006863C5" w:rsidRPr="00BB5275">
        <w:rPr>
          <w:noProof/>
        </w:rPr>
        <w:t>]</w:t>
      </w:r>
      <w:r w:rsidR="003E31B1" w:rsidRPr="00BB5275">
        <w:fldChar w:fldCharType="end"/>
      </w:r>
      <w:r w:rsidR="0042421C" w:rsidRPr="00BB5275">
        <w:t xml:space="preserve">, non-aqueous phase liquid (NAPL) </w:t>
      </w:r>
      <w:r w:rsidR="003E31B1" w:rsidRPr="00BB5275">
        <w:t>pollutant</w:t>
      </w:r>
      <w:r w:rsidR="0042421C" w:rsidRPr="00BB5275">
        <w:t xml:space="preserve"> removal </w:t>
      </w:r>
      <w:r w:rsidR="003E31B1" w:rsidRPr="00BB5275">
        <w:fldChar w:fldCharType="begin">
          <w:fldData xml:space="preserve">PEVuZE5vdGU+PENpdGU+PEF1dGhvcj5EZXNjb3JtZTwvQXV0aG9yPjxZZWFyPjIwMTc8L1llYXI+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</w:fldData>
        </w:fldChar>
      </w:r>
      <w:r w:rsidR="006863C5" w:rsidRPr="00BB5275">
        <w:instrText xml:space="preserve"> ADDIN EN.CITE </w:instrText>
      </w:r>
      <w:r w:rsidR="006863C5" w:rsidRPr="00BB5275">
        <w:fldChar w:fldCharType="begin">
          <w:fldData xml:space="preserve">PEVuZE5vdGU+PENpdGU+PEF1dGhvcj5EZXNjb3JtZTwvQXV0aG9yPjxZZWFyPjIwMTc8L1llYXI+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</w:fldData>
        </w:fldChar>
      </w:r>
      <w:r w:rsidR="006863C5" w:rsidRPr="00BB5275">
        <w:instrText xml:space="preserve"> ADDIN EN.CITE.DATA </w:instrText>
      </w:r>
      <w:r w:rsidR="006863C5" w:rsidRPr="00BB5275">
        <w:fldChar w:fldCharType="end"/>
      </w:r>
      <w:r w:rsidR="003E31B1" w:rsidRPr="00BB5275">
        <w:fldChar w:fldCharType="separate"/>
      </w:r>
      <w:r w:rsidR="006863C5" w:rsidRPr="00BB5275">
        <w:rPr>
          <w:noProof/>
        </w:rPr>
        <w:t>[</w:t>
      </w:r>
      <w:hyperlink w:anchor="_ENREF_14" w:tooltip="Descorme, 2017 #247" w:history="1">
        <w:r w:rsidR="00F43EC1" w:rsidRPr="00BB5275">
          <w:rPr>
            <w:noProof/>
          </w:rPr>
          <w:t>14</w:t>
        </w:r>
      </w:hyperlink>
      <w:r w:rsidR="006863C5" w:rsidRPr="00BB5275">
        <w:rPr>
          <w:noProof/>
        </w:rPr>
        <w:t xml:space="preserve">, </w:t>
      </w:r>
      <w:hyperlink w:anchor="_ENREF_15" w:tooltip="Mayer, 1993 #255" w:history="1">
        <w:r w:rsidR="00F43EC1" w:rsidRPr="00BB5275">
          <w:rPr>
            <w:noProof/>
          </w:rPr>
          <w:t>15</w:t>
        </w:r>
      </w:hyperlink>
      <w:r w:rsidR="006863C5" w:rsidRPr="00BB5275">
        <w:rPr>
          <w:noProof/>
        </w:rPr>
        <w:t>]</w:t>
      </w:r>
      <w:r w:rsidR="003E31B1" w:rsidRPr="00BB5275">
        <w:fldChar w:fldCharType="end"/>
      </w:r>
      <w:r w:rsidR="0042421C" w:rsidRPr="00BB5275">
        <w:t xml:space="preserve">, and enhanced oil recovery (EOR) processes </w:t>
      </w:r>
      <w:bookmarkStart w:id="3" w:name="_Hlk76462856"/>
      <w:r w:rsidR="003E31B1" w:rsidRPr="00BB5275">
        <w:fldChar w:fldCharType="begin">
          <w:fldData xml:space="preserve">PEVuZE5vdGU+PENpdGU+PEF1dGhvcj5MYWtlPC9BdXRob3I+PFllYXI+MTk4OTwvWWVhcj48UmVj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</w:fldData>
        </w:fldChar>
      </w:r>
      <w:r w:rsidR="006863C5" w:rsidRPr="00BB5275">
        <w:instrText xml:space="preserve"> ADDIN EN.CITE </w:instrText>
      </w:r>
      <w:r w:rsidR="006863C5" w:rsidRPr="00BB5275">
        <w:fldChar w:fldCharType="begin">
          <w:fldData xml:space="preserve">PEVuZE5vdGU+PENpdGU+PEF1dGhvcj5MYWtlPC9BdXRob3I+PFllYXI+MTk4OTwvWWVhcj48UmVj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</w:fldData>
        </w:fldChar>
      </w:r>
      <w:r w:rsidR="006863C5" w:rsidRPr="00BB5275">
        <w:instrText xml:space="preserve"> ADDIN EN.CITE.DATA </w:instrText>
      </w:r>
      <w:r w:rsidR="006863C5" w:rsidRPr="00BB5275">
        <w:fldChar w:fldCharType="end"/>
      </w:r>
      <w:r w:rsidR="003E31B1" w:rsidRPr="00BB5275">
        <w:fldChar w:fldCharType="separate"/>
      </w:r>
      <w:r w:rsidR="006863C5" w:rsidRPr="00BB5275">
        <w:rPr>
          <w:noProof/>
        </w:rPr>
        <w:t>[</w:t>
      </w:r>
      <w:hyperlink w:anchor="_ENREF_16" w:tooltip="Lake, 1989 #152" w:history="1">
        <w:r w:rsidR="00F43EC1" w:rsidRPr="00BB5275">
          <w:rPr>
            <w:noProof/>
          </w:rPr>
          <w:t>16-18</w:t>
        </w:r>
      </w:hyperlink>
      <w:r w:rsidR="006863C5" w:rsidRPr="00BB5275">
        <w:rPr>
          <w:noProof/>
        </w:rPr>
        <w:t>]</w:t>
      </w:r>
      <w:r w:rsidR="003E31B1" w:rsidRPr="00BB5275">
        <w:fldChar w:fldCharType="end"/>
      </w:r>
      <w:r w:rsidR="0042421C" w:rsidRPr="00BB5275">
        <w:t>.</w:t>
      </w:r>
      <w:r w:rsidR="003319AF" w:rsidRPr="00BB5275">
        <w:t xml:space="preserve"> </w:t>
      </w:r>
      <w:r w:rsidR="00BA10FB" w:rsidRPr="00BB5275">
        <w:t>At present, relative permeability – the saturation-dependent factor by which flow conductance is reduced in multiphase flow – can</w:t>
      </w:r>
      <w:r w:rsidR="004152C6" w:rsidRPr="00BB5275">
        <w:t xml:space="preserve"> either be measured experimentally or predicted empirically</w:t>
      </w:r>
      <w:bookmarkEnd w:id="3"/>
      <w:r w:rsidR="00074BF1" w:rsidRPr="00BB5275">
        <w:t xml:space="preserve"> </w:t>
      </w:r>
      <w:r w:rsidR="00F54A7C" w:rsidRPr="00BB5275">
        <w:fldChar w:fldCharType="begin"/>
      </w:r>
      <w:r w:rsidR="006863C5" w:rsidRPr="00BB5275">
        <w:instrText xml:space="preserve"> ADDIN EN.CITE &lt;EndNote&gt;&lt;Cite&gt;&lt;Author&gt;Blunt&lt;/Author&gt;&lt;Year&gt;2017&lt;/Year&gt;&lt;RecNum&gt;37&lt;/RecNum&gt;&lt;DisplayText&gt;[9]&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sidR="00F54A7C" w:rsidRPr="00BB5275">
        <w:fldChar w:fldCharType="separate"/>
      </w:r>
      <w:r w:rsidR="006863C5" w:rsidRPr="00BB5275">
        <w:rPr>
          <w:noProof/>
        </w:rPr>
        <w:t>[</w:t>
      </w:r>
      <w:hyperlink w:anchor="_ENREF_9" w:tooltip="Blunt, 2017 #37" w:history="1">
        <w:r w:rsidR="00F43EC1" w:rsidRPr="00BB5275">
          <w:rPr>
            <w:noProof/>
          </w:rPr>
          <w:t>9</w:t>
        </w:r>
      </w:hyperlink>
      <w:r w:rsidR="006863C5" w:rsidRPr="00BB5275">
        <w:rPr>
          <w:noProof/>
        </w:rPr>
        <w:t>]</w:t>
      </w:r>
      <w:r w:rsidR="00F54A7C" w:rsidRPr="00BB5275">
        <w:fldChar w:fldCharType="end"/>
      </w:r>
      <w:r w:rsidR="004152C6" w:rsidRPr="00BB5275">
        <w:t xml:space="preserve">. </w:t>
      </w:r>
      <w:r w:rsidR="00F54A7C" w:rsidRPr="00BB5275">
        <w:t>However</w:t>
      </w:r>
      <w:r w:rsidR="00074BF1" w:rsidRPr="00BB5275">
        <w:t>,</w:t>
      </w:r>
      <w:r w:rsidR="00F54A7C" w:rsidRPr="00BB5275">
        <w:t xml:space="preserve"> </w:t>
      </w:r>
      <w:bookmarkStart w:id="4" w:name="_Hlk76463032"/>
      <w:r w:rsidR="00074BF1" w:rsidRPr="00BB5275">
        <w:t xml:space="preserve">our </w:t>
      </w:r>
      <w:r w:rsidR="00F54A7C" w:rsidRPr="00BB5275">
        <w:t>empirical</w:t>
      </w:r>
      <w:r w:rsidR="00074BF1" w:rsidRPr="00BB5275">
        <w:t xml:space="preserve"> </w:t>
      </w:r>
      <w:r w:rsidR="00F54A7C" w:rsidRPr="00BB5275">
        <w:t>m</w:t>
      </w:r>
      <w:r w:rsidR="00074BF1" w:rsidRPr="00BB5275">
        <w:t xml:space="preserve">odels are </w:t>
      </w:r>
      <w:r w:rsidR="00F54A7C" w:rsidRPr="00BB5275">
        <w:t xml:space="preserve">currently incapable </w:t>
      </w:r>
      <w:r w:rsidR="003319AF" w:rsidRPr="00BB5275">
        <w:t xml:space="preserve">of predicting three-phase relative permeability </w:t>
      </w:r>
      <w:r w:rsidR="0063744F" w:rsidRPr="00BB5275">
        <w:t xml:space="preserve">to </w:t>
      </w:r>
      <w:r w:rsidR="003319AF" w:rsidRPr="00BB5275">
        <w:t>within an acceptable accuracy</w:t>
      </w:r>
      <w:r w:rsidR="008D301B" w:rsidRPr="00BB5275">
        <w:t xml:space="preserve"> in many circumstances</w:t>
      </w:r>
      <w:bookmarkEnd w:id="4"/>
      <w:r w:rsidR="007F6E1B" w:rsidRPr="00BB5275">
        <w:t xml:space="preserve"> </w:t>
      </w:r>
      <w:r w:rsidR="003319AF" w:rsidRPr="00BB5275">
        <w:fldChar w:fldCharType="begin"/>
      </w:r>
      <w:r w:rsidR="006863C5" w:rsidRPr="00BB5275">
        <w:instrText xml:space="preserve"> ADDIN EN.CITE &lt;EndNote&gt;&lt;Cite&gt;&lt;Author&gt;Alizadeh&lt;/Author&gt;&lt;Year&gt;2014&lt;/Year&gt;&lt;RecNum&gt;40&lt;/RecNum&gt;&lt;DisplayText&gt;[19]&lt;/DisplayText&gt;&lt;record&gt;&lt;rec-number&gt;40&lt;/rec-number&gt;&lt;foreign-keys&gt;&lt;key app="EN" db-id="25aaxt5w9xv0tweedfov022ixwepe952x5d5" timestamp="1560347948"&gt;40&lt;/key&gt;&lt;/foreign-keys&gt;&lt;ref-type name="Journal Article"&gt;17&lt;/ref-type&gt;&lt;contributors&gt;&lt;authors&gt;&lt;author&gt;Alizadeh, A. H.&lt;/author&gt;&lt;author&gt;Piri, M.&lt;/author&gt;&lt;/authors&gt;&lt;/contributors&gt;&lt;titles&gt;&lt;title&gt;Three-phase flow in porous media: A review of experimental studies on relative permeability&lt;/title&gt;&lt;secondary-title&gt;Reviews of Geophysics&lt;/secondary-title&gt;&lt;/titles&gt;&lt;periodical&gt;&lt;full-title&gt;Reviews of Geophysics&lt;/full-title&gt;&lt;/periodical&gt;&lt;pages&gt;468-521&lt;/pages&gt;&lt;volume&gt;52&lt;/volume&gt;&lt;number&gt;3&lt;/number&gt;&lt;keywords&gt;&lt;keyword&gt;porous media&lt;/keyword&gt;&lt;keyword&gt;three-phase flow&lt;/keyword&gt;&lt;keyword&gt;relative permeability&lt;/keyword&gt;&lt;/keywords&gt;&lt;dates&gt;&lt;year&gt;2014&lt;/year&gt;&lt;pub-dates&gt;&lt;date&gt;2014/09/01&lt;/date&gt;&lt;/pub-dates&gt;&lt;/dates&gt;&lt;publisher&gt;John Wiley &amp;amp; Sons, Ltd&lt;/publisher&gt;&lt;isbn&gt;8755-1209&lt;/isbn&gt;&lt;urls&gt;&lt;related-urls&gt;&lt;url&gt;https://doi.org/10.1002/2013RG000433&lt;/url&gt;&lt;/related-urls&gt;&lt;/urls&gt;&lt;electronic-resource-num&gt;10.1002/2013RG000433&lt;/electronic-resource-num&gt;&lt;access-date&gt;2019/06/12&lt;/access-date&gt;&lt;/record&gt;&lt;/Cite&gt;&lt;/EndNote&gt;</w:instrText>
      </w:r>
      <w:r w:rsidR="003319AF" w:rsidRPr="00BB5275">
        <w:fldChar w:fldCharType="separate"/>
      </w:r>
      <w:r w:rsidR="006863C5" w:rsidRPr="00BB5275">
        <w:rPr>
          <w:noProof/>
        </w:rPr>
        <w:t>[</w:t>
      </w:r>
      <w:hyperlink w:anchor="_ENREF_19" w:tooltip="Alizadeh, 2014 #40" w:history="1">
        <w:r w:rsidR="00F43EC1" w:rsidRPr="00BB5275">
          <w:rPr>
            <w:noProof/>
          </w:rPr>
          <w:t>19</w:t>
        </w:r>
      </w:hyperlink>
      <w:r w:rsidR="006863C5" w:rsidRPr="00BB5275">
        <w:rPr>
          <w:noProof/>
        </w:rPr>
        <w:t>]</w:t>
      </w:r>
      <w:r w:rsidR="003319AF" w:rsidRPr="00BB5275">
        <w:fldChar w:fldCharType="end"/>
      </w:r>
      <w:r w:rsidR="00074BF1" w:rsidRPr="00BB5275">
        <w:t>.</w:t>
      </w:r>
      <w:r w:rsidR="002F448F" w:rsidRPr="00BB5275">
        <w:t xml:space="preserve"> </w:t>
      </w:r>
      <w:r w:rsidR="0028109B" w:rsidRPr="00BB5275">
        <w:t>This is</w:t>
      </w:r>
      <w:r w:rsidR="003319AF" w:rsidRPr="00BB5275">
        <w:t xml:space="preserve"> </w:t>
      </w:r>
      <w:r w:rsidR="0063744F" w:rsidRPr="00BB5275">
        <w:t xml:space="preserve">mainly </w:t>
      </w:r>
      <w:r w:rsidR="003319AF" w:rsidRPr="00BB5275">
        <w:t xml:space="preserve">attributed to the lack of understanding </w:t>
      </w:r>
      <w:r w:rsidR="0028109B" w:rsidRPr="00BB5275">
        <w:t>of the impact of</w:t>
      </w:r>
      <w:r w:rsidR="003319AF" w:rsidRPr="00BB5275">
        <w:t xml:space="preserve"> </w:t>
      </w:r>
      <w:r w:rsidR="0028109B" w:rsidRPr="00BB5275">
        <w:t>complex pore-scale processes that occur during three-phase flow</w:t>
      </w:r>
      <w:r w:rsidR="00F209DD" w:rsidRPr="00BB5275">
        <w:t xml:space="preserve"> –</w:t>
      </w:r>
      <w:r w:rsidR="0028109B" w:rsidRPr="00BB5275">
        <w:t xml:space="preserve"> namely wettability, </w:t>
      </w:r>
      <w:r w:rsidR="0055778B" w:rsidRPr="00BB5275">
        <w:t xml:space="preserve">layer flow, </w:t>
      </w:r>
      <w:r w:rsidR="0028109B" w:rsidRPr="00BB5275">
        <w:t xml:space="preserve">multiple </w:t>
      </w:r>
      <w:r w:rsidR="00986D7B" w:rsidRPr="00BB5275">
        <w:t>displacements,</w:t>
      </w:r>
      <w:r w:rsidR="0028109B" w:rsidRPr="00BB5275">
        <w:t xml:space="preserve"> and saturation history</w:t>
      </w:r>
      <w:r w:rsidR="00F209DD" w:rsidRPr="00BB5275">
        <w:t xml:space="preserve"> –</w:t>
      </w:r>
      <w:r w:rsidR="0028109B" w:rsidRPr="00BB5275">
        <w:t xml:space="preserve"> on</w:t>
      </w:r>
      <w:r w:rsidR="00F209DD" w:rsidRPr="00BB5275">
        <w:t xml:space="preserve"> </w:t>
      </w:r>
      <w:r w:rsidR="0028109B" w:rsidRPr="00BB5275">
        <w:t>relative permeability.</w:t>
      </w:r>
      <w:r w:rsidR="00C141EF" w:rsidRPr="00BB5275">
        <w:t xml:space="preserve"> </w:t>
      </w:r>
      <w:r w:rsidR="00C141EF" w:rsidRPr="00BB5275">
        <w:rPr>
          <w:rFonts w:eastAsia="Times New Roman"/>
        </w:rPr>
        <w:t>Indeed, as stated above, it is not even evident that a Darcy-like law to describe the flow is valid at all.</w:t>
      </w:r>
    </w:p>
    <w:p w14:paraId="5D764C78" w14:textId="5D59BD7D" w:rsidR="006847F6" w:rsidRPr="00BB5275" w:rsidRDefault="006847F6" w:rsidP="00AC1D60">
      <w:bookmarkStart w:id="5" w:name="_Hlk76463123"/>
      <w:r w:rsidRPr="00BB5275">
        <w:t xml:space="preserve">Amongst the </w:t>
      </w:r>
      <w:r w:rsidR="00C50771" w:rsidRPr="00BB5275">
        <w:t>various experimental</w:t>
      </w:r>
      <w:r w:rsidRPr="00BB5275">
        <w:t xml:space="preserve"> </w:t>
      </w:r>
      <w:r w:rsidR="00FD6D20" w:rsidRPr="00BB5275">
        <w:t>methods</w:t>
      </w:r>
      <w:r w:rsidRPr="00BB5275">
        <w:t xml:space="preserve">, the steady-state </w:t>
      </w:r>
      <w:r w:rsidR="00FD6D20" w:rsidRPr="00BB5275">
        <w:t>method</w:t>
      </w:r>
      <w:r w:rsidRPr="00BB5275">
        <w:t xml:space="preserve"> is considered the most reliable sinc</w:t>
      </w:r>
      <w:r w:rsidR="00835455" w:rsidRPr="00BB5275">
        <w:t>e</w:t>
      </w:r>
      <w:r w:rsidRPr="00BB5275">
        <w:t xml:space="preserve"> it directly uses the multiphase Darcy law in the measurement procedure </w:t>
      </w:r>
      <w:bookmarkEnd w:id="5"/>
      <w:r w:rsidR="00C50771" w:rsidRPr="00BB5275">
        <w:fldChar w:fldCharType="begin">
          <w:fldData xml:space="preserve">PEVuZE5vdGU+PENpdGU+PEF1dGhvcj5BbGl6YWRlaDwvQXV0aG9yPjxZZWFyPjIwMTQ8L1llYXI+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</w:fldData>
        </w:fldChar>
      </w:r>
      <w:r w:rsidR="006863C5" w:rsidRPr="00BB5275">
        <w:instrText xml:space="preserve"> ADDIN EN.CITE </w:instrText>
      </w:r>
      <w:r w:rsidR="006863C5" w:rsidRPr="00BB5275">
        <w:fldChar w:fldCharType="begin">
          <w:fldData xml:space="preserve">PEVuZE5vdGU+PENpdGU+PEF1dGhvcj5BbGl6YWRlaDwvQXV0aG9yPjxZZWFyPjIwMTQ8L1llYXI+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</w:fldData>
        </w:fldChar>
      </w:r>
      <w:r w:rsidR="006863C5" w:rsidRPr="00BB5275">
        <w:instrText xml:space="preserve"> ADDIN EN.CITE.DATA </w:instrText>
      </w:r>
      <w:r w:rsidR="006863C5" w:rsidRPr="00BB5275">
        <w:fldChar w:fldCharType="end"/>
      </w:r>
      <w:r w:rsidR="00C50771" w:rsidRPr="00BB5275">
        <w:fldChar w:fldCharType="separate"/>
      </w:r>
      <w:r w:rsidR="006863C5" w:rsidRPr="00BB5275">
        <w:rPr>
          <w:noProof/>
        </w:rPr>
        <w:t>[</w:t>
      </w:r>
      <w:hyperlink w:anchor="_ENREF_19" w:tooltip="Alizadeh, 2014 #40" w:history="1">
        <w:r w:rsidR="00F43EC1" w:rsidRPr="00BB5275">
          <w:rPr>
            <w:noProof/>
          </w:rPr>
          <w:t>19</w:t>
        </w:r>
      </w:hyperlink>
      <w:r w:rsidR="006863C5" w:rsidRPr="00BB5275">
        <w:rPr>
          <w:noProof/>
        </w:rPr>
        <w:t xml:space="preserve">, </w:t>
      </w:r>
      <w:hyperlink w:anchor="_ENREF_20" w:tooltip="Honarpour, 1986 #305" w:history="1">
        <w:r w:rsidR="00F43EC1" w:rsidRPr="00BB5275">
          <w:rPr>
            <w:noProof/>
          </w:rPr>
          <w:t>20</w:t>
        </w:r>
      </w:hyperlink>
      <w:r w:rsidR="006863C5" w:rsidRPr="00BB5275">
        <w:rPr>
          <w:noProof/>
        </w:rPr>
        <w:t>]</w:t>
      </w:r>
      <w:r w:rsidR="00C50771" w:rsidRPr="00BB5275">
        <w:fldChar w:fldCharType="end"/>
      </w:r>
      <w:r w:rsidRPr="00BB5275">
        <w:t xml:space="preserve">. Here, the fluids are simultaneously injected </w:t>
      </w:r>
      <w:r w:rsidR="007A6F43" w:rsidRPr="00BB5275">
        <w:t xml:space="preserve">into the </w:t>
      </w:r>
      <w:r w:rsidR="00C50771" w:rsidRPr="00BB5275">
        <w:t>rock</w:t>
      </w:r>
      <w:r w:rsidR="007A6F43" w:rsidRPr="00BB5275">
        <w:t xml:space="preserve"> </w:t>
      </w:r>
      <w:r w:rsidRPr="00BB5275">
        <w:t>at a set of fixed fractional flow</w:t>
      </w:r>
      <w:r w:rsidR="0077311D" w:rsidRPr="00BB5275">
        <w:t xml:space="preserve">s </w:t>
      </w:r>
      <w:r w:rsidRPr="00BB5275">
        <w:t xml:space="preserve">and the differential pressure </w:t>
      </w:r>
      <w:r w:rsidR="00C50771" w:rsidRPr="00BB5275">
        <w:t>drop</w:t>
      </w:r>
      <w:r w:rsidRPr="00BB5275">
        <w:t xml:space="preserve"> and saturations are recorded when steady-state conditions are reached</w:t>
      </w:r>
      <w:r w:rsidR="0077311D" w:rsidRPr="00BB5275">
        <w:t xml:space="preserve"> </w:t>
      </w:r>
      <w:r w:rsidR="0077311D" w:rsidRPr="00BB5275">
        <w:fldChar w:fldCharType="begin"/>
      </w:r>
      <w:r w:rsidR="006863C5" w:rsidRPr="00BB5275">
        <w:instrText xml:space="preserve"> ADDIN EN.CITE &lt;EndNote&gt;&lt;Cite&gt;&lt;Author&gt;Honarpour&lt;/Author&gt;&lt;Year&gt;1986&lt;/Year&gt;&lt;RecNum&gt;305&lt;/RecNum&gt;&lt;DisplayText&gt;[20]&lt;/DisplayText&gt;&lt;record&gt;&lt;rec-number&gt;305&lt;/rec-number&gt;&lt;foreign-keys&gt;&lt;key app="EN" db-id="25aaxt5w9xv0tweedfov022ixwepe952x5d5" timestamp="1620071078"&gt;305&lt;/key&gt;&lt;/foreign-keys&gt;&lt;ref-type name="Book"&gt;6&lt;/ref-type&gt;&lt;contributors&gt;&lt;authors&gt;&lt;author&gt;Honarpour, M. M.&lt;/author&gt;&lt;author&gt;Koederitz, F.&lt;/author&gt;&lt;author&gt;Herbert, A.&lt;/author&gt;&lt;/authors&gt;&lt;/contributors&gt;&lt;titles&gt;&lt;title&gt;Relative permeability of petroleum reservoirs&lt;/title&gt;&lt;/titles&gt;&lt;keywords&gt;&lt;keyword&gt;02 PETROLEUM&lt;/keyword&gt;&lt;keyword&gt;FLUID FLOW&lt;/keyword&gt;&lt;keyword&gt;FORECASTING&lt;/keyword&gt;&lt;keyword&gt;PETROLEUM DEPOSITS&lt;/keyword&gt;&lt;keyword&gt;PERMEABILITY&lt;/keyword&gt;&lt;keyword&gt;BENCH-SCALE EXPERIMENTS&lt;/keyword&gt;&lt;keyword&gt;CALCULATION METHODS&lt;/keyword&gt;&lt;keyword&gt;HYDRAULIC CONDUCTIVITY&lt;/keyword&gt;&lt;keyword&gt;HYDROCARBONS&lt;/keyword&gt;&lt;keyword&gt;RESERVOIR ENGINEERING&lt;/keyword&gt;&lt;keyword&gt;WETTABILITY&lt;/keyword&gt;&lt;keyword&gt;ENGINEERING&lt;/keyword&gt;&lt;keyword&gt;GEOLOGIC DEPOSITS&lt;/keyword&gt;&lt;keyword&gt;MINERAL RESOURCES&lt;/keyword&gt;&lt;keyword&gt;ORGANIC COMPOUNDS&lt;/keyword&gt;&lt;keyword&gt;RESOURCES&lt;/keyword&gt;&lt;keyword&gt;020200* - Petroleum- Reserves, Geology, &amp;amp; Exploration&lt;/keyword&gt;&lt;/keywords&gt;&lt;dates&gt;&lt;year&gt;1986&lt;/year&gt;&lt;pub-dates&gt;&lt;date&gt;1986-01-01&lt;/date&gt;&lt;/pub-dates&gt;&lt;/dates&gt;&lt;pub-location&gt;United States&lt;/pub-location&gt;&lt;publisher&gt;CRC Press Inc,Boca Raton, FL&lt;/publisher&gt;&lt;urls&gt;&lt;related-urls&gt;&lt;url&gt;https://www.osti.gov/biblio/5783247&lt;/url&gt;&lt;url&gt;https://www.osti.gov/servlets/purl/5783247&lt;/url&gt;&lt;/related-urls&gt;&lt;/urls&gt;&lt;custom1&gt;Research Org.:&lt;/custom1&gt;&lt;custom2&gt;Sponsor Org.:&lt;/custom2&gt;&lt;language&gt;English&lt;/language&gt;&lt;/record&gt;&lt;/Cite&gt;&lt;/EndNote&gt;</w:instrText>
      </w:r>
      <w:r w:rsidR="0077311D" w:rsidRPr="00BB5275">
        <w:fldChar w:fldCharType="separate"/>
      </w:r>
      <w:r w:rsidR="006863C5" w:rsidRPr="00BB5275">
        <w:rPr>
          <w:noProof/>
        </w:rPr>
        <w:t>[</w:t>
      </w:r>
      <w:hyperlink w:anchor="_ENREF_20" w:tooltip="Honarpour, 1986 #305" w:history="1">
        <w:r w:rsidR="00F43EC1" w:rsidRPr="00BB5275">
          <w:rPr>
            <w:noProof/>
          </w:rPr>
          <w:t>20</w:t>
        </w:r>
      </w:hyperlink>
      <w:r w:rsidR="006863C5" w:rsidRPr="00BB5275">
        <w:rPr>
          <w:noProof/>
        </w:rPr>
        <w:t>]</w:t>
      </w:r>
      <w:r w:rsidR="0077311D" w:rsidRPr="00BB5275">
        <w:fldChar w:fldCharType="end"/>
      </w:r>
      <w:r w:rsidRPr="00BB5275">
        <w:t>.</w:t>
      </w:r>
      <w:r w:rsidR="00FD6D20" w:rsidRPr="00BB5275">
        <w:t xml:space="preserve"> </w:t>
      </w:r>
      <w:r w:rsidR="000037F5" w:rsidRPr="00BB5275">
        <w:t>Nevertheless</w:t>
      </w:r>
      <w:r w:rsidR="00FD6D20" w:rsidRPr="00BB5275">
        <w:t>,</w:t>
      </w:r>
      <w:r w:rsidR="00835455" w:rsidRPr="00BB5275">
        <w:t xml:space="preserve"> laboratory measurements </w:t>
      </w:r>
      <w:r w:rsidR="00A0553D" w:rsidRPr="00BB5275">
        <w:t>of</w:t>
      </w:r>
      <w:r w:rsidR="00835455" w:rsidRPr="00BB5275">
        <w:t xml:space="preserve"> three-phase relative permeabilit</w:t>
      </w:r>
      <w:r w:rsidR="00FD6D20" w:rsidRPr="00BB5275">
        <w:t>y</w:t>
      </w:r>
      <w:r w:rsidR="00835455" w:rsidRPr="00BB5275">
        <w:t xml:space="preserve"> are </w:t>
      </w:r>
      <w:r w:rsidR="0077311D" w:rsidRPr="00BB5275">
        <w:t xml:space="preserve">complicated, </w:t>
      </w:r>
      <w:r w:rsidR="00835455" w:rsidRPr="00BB5275">
        <w:t xml:space="preserve">expensive and time consuming. </w:t>
      </w:r>
      <w:r w:rsidR="00A0553D" w:rsidRPr="00BB5275">
        <w:t>Therefore, rather than relying on experimental measurements, we need</w:t>
      </w:r>
      <w:r w:rsidR="00DE553B" w:rsidRPr="00BB5275">
        <w:t xml:space="preserve"> to improve our models through</w:t>
      </w:r>
      <w:r w:rsidR="00A0553D" w:rsidRPr="00BB5275">
        <w:t xml:space="preserve"> </w:t>
      </w:r>
      <w:r w:rsidR="00EC2FE2" w:rsidRPr="00BB5275">
        <w:t>a comprehensive analysis of</w:t>
      </w:r>
      <w:r w:rsidR="00AC1D60" w:rsidRPr="00BB5275">
        <w:t xml:space="preserve"> </w:t>
      </w:r>
      <w:r w:rsidR="00A0553D" w:rsidRPr="00BB5275">
        <w:t>the relationship between relative permeability and the underlying pore-scale phenomena</w:t>
      </w:r>
      <w:r w:rsidR="00AC1D60" w:rsidRPr="00BB5275">
        <w:t>.</w:t>
      </w:r>
      <w:r w:rsidR="00EC2FE2" w:rsidRPr="00BB5275">
        <w:t xml:space="preserve"> To do so, i</w:t>
      </w:r>
      <w:r w:rsidR="00915139" w:rsidRPr="00BB5275">
        <w:t>n this work, we develop a novel approach</w:t>
      </w:r>
      <w:r w:rsidR="00186777" w:rsidRPr="00BB5275">
        <w:t xml:space="preserve"> that combines the steady-state three-phase relative permeability measurement </w:t>
      </w:r>
      <w:r w:rsidR="0080427F" w:rsidRPr="00BB5275">
        <w:t>method</w:t>
      </w:r>
      <w:r w:rsidR="00186777" w:rsidRPr="00BB5275">
        <w:t xml:space="preserve"> with pore-scale X-ray imaging</w:t>
      </w:r>
      <w:r w:rsidR="00FD6D20" w:rsidRPr="00BB5275">
        <w:t xml:space="preserve"> techniques</w:t>
      </w:r>
      <w:r w:rsidR="00186777" w:rsidRPr="00BB5275">
        <w:t>.</w:t>
      </w:r>
      <w:r w:rsidR="00EC2FE2" w:rsidRPr="00BB5275">
        <w:t xml:space="preserve"> </w:t>
      </w:r>
    </w:p>
    <w:p w14:paraId="196CEB98" w14:textId="11CFF344" w:rsidR="00DB09A0" w:rsidRPr="00BB5275" w:rsidRDefault="008D4858" w:rsidP="006C2DBD">
      <w:r w:rsidRPr="00BB5275">
        <w:t xml:space="preserve">In recent years, </w:t>
      </w:r>
      <w:r w:rsidR="00C16891" w:rsidRPr="00BB5275">
        <w:t xml:space="preserve">three-dimensional </w:t>
      </w:r>
      <w:r w:rsidR="00AF1C2C" w:rsidRPr="00BB5275">
        <w:t xml:space="preserve">X-ray </w:t>
      </w:r>
      <w:r w:rsidRPr="00BB5275">
        <w:t xml:space="preserve">microtomography </w:t>
      </w:r>
      <w:r w:rsidR="00836A34" w:rsidRPr="00BB5275">
        <w:t xml:space="preserve">(micro-CT) </w:t>
      </w:r>
      <w:r w:rsidRPr="00BB5275">
        <w:t xml:space="preserve">imaging </w:t>
      </w:r>
      <w:r w:rsidR="00BB03B5" w:rsidRPr="00BB5275">
        <w:t xml:space="preserve">has </w:t>
      </w:r>
      <w:r w:rsidRPr="00BB5275">
        <w:t xml:space="preserve">emerged as an attractive tool </w:t>
      </w:r>
      <w:r w:rsidR="00501A3F" w:rsidRPr="00BB5275">
        <w:t>for</w:t>
      </w:r>
      <w:r w:rsidRPr="00BB5275">
        <w:t xml:space="preserve"> studying multiphase flow</w:t>
      </w:r>
      <w:r w:rsidR="00735370" w:rsidRPr="00BB5275">
        <w:t xml:space="preserve"> processes</w:t>
      </w:r>
      <w:r w:rsidRPr="00BB5275">
        <w:t xml:space="preserve"> in porous media</w:t>
      </w:r>
      <w:r w:rsidR="006F094D" w:rsidRPr="00BB5275">
        <w:t xml:space="preserve"> </w:t>
      </w:r>
      <w:r w:rsidR="00722536" w:rsidRPr="00BB5275">
        <w:fldChar w:fldCharType="begin">
          <w:fldData xml:space="preserve">PEVuZE5vdGU+PENpdGU+PEF1dGhvcj5XaWxkZW5zY2hpbGQ8L0F1dGhvcj48WWVhcj4yMDEzPC9Z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</w:fldData>
        </w:fldChar>
      </w:r>
      <w:r w:rsidR="006863C5" w:rsidRPr="00BB5275">
        <w:instrText xml:space="preserve"> ADDIN EN.CITE </w:instrText>
      </w:r>
      <w:r w:rsidR="006863C5" w:rsidRPr="00BB5275">
        <w:fldChar w:fldCharType="begin">
          <w:fldData xml:space="preserve">PEVuZE5vdGU+PENpdGU+PEF1dGhvcj5XaWxkZW5zY2hpbGQ8L0F1dGhvcj48WWVhcj4yMDEzPC9Z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</w:fldData>
        </w:fldChar>
      </w:r>
      <w:r w:rsidR="006863C5" w:rsidRPr="00BB5275">
        <w:instrText xml:space="preserve"> ADDIN EN.CITE.DATA </w:instrText>
      </w:r>
      <w:r w:rsidR="006863C5" w:rsidRPr="00BB5275">
        <w:fldChar w:fldCharType="end"/>
      </w:r>
      <w:r w:rsidR="00722536" w:rsidRPr="00BB5275">
        <w:fldChar w:fldCharType="separate"/>
      </w:r>
      <w:r w:rsidR="006863C5" w:rsidRPr="00BB5275">
        <w:rPr>
          <w:noProof/>
        </w:rPr>
        <w:t>[</w:t>
      </w:r>
      <w:hyperlink w:anchor="_ENREF_21" w:tooltip="Wildenschild, 2013 #20" w:history="1">
        <w:r w:rsidR="00F43EC1" w:rsidRPr="00BB5275">
          <w:rPr>
            <w:noProof/>
          </w:rPr>
          <w:t>21-23</w:t>
        </w:r>
      </w:hyperlink>
      <w:r w:rsidR="006863C5" w:rsidRPr="00BB5275">
        <w:rPr>
          <w:noProof/>
        </w:rPr>
        <w:t>]</w:t>
      </w:r>
      <w:r w:rsidR="00722536" w:rsidRPr="00BB5275">
        <w:fldChar w:fldCharType="end"/>
      </w:r>
      <w:r w:rsidR="00735370" w:rsidRPr="00BB5275">
        <w:t>. Th</w:t>
      </w:r>
      <w:r w:rsidR="00BB03B5" w:rsidRPr="00BB5275">
        <w:t>is</w:t>
      </w:r>
      <w:r w:rsidR="00AF6AC8" w:rsidRPr="00BB5275">
        <w:t xml:space="preserve"> non-invasive</w:t>
      </w:r>
      <w:r w:rsidR="00735370" w:rsidRPr="00BB5275">
        <w:t xml:space="preserve"> technology </w:t>
      </w:r>
      <w:r w:rsidR="00AF6AC8" w:rsidRPr="00BB5275">
        <w:t>offers</w:t>
      </w:r>
      <w:r w:rsidR="00C16891" w:rsidRPr="00BB5275">
        <w:t xml:space="preserve"> the advantage of visualizing the </w:t>
      </w:r>
      <w:r w:rsidR="00DC3253" w:rsidRPr="00BB5275">
        <w:t xml:space="preserve">pore space and the </w:t>
      </w:r>
      <w:r w:rsidR="00C16891" w:rsidRPr="00BB5275">
        <w:t xml:space="preserve">fluids within </w:t>
      </w:r>
      <w:r w:rsidR="00DC3253" w:rsidRPr="00BB5275">
        <w:t>it</w:t>
      </w:r>
      <w:r w:rsidR="00C16891" w:rsidRPr="00BB5275">
        <w:t>, providing valuable information on</w:t>
      </w:r>
      <w:r w:rsidR="00D56795" w:rsidRPr="00BB5275">
        <w:t xml:space="preserve"> the</w:t>
      </w:r>
      <w:r w:rsidR="00C16891" w:rsidRPr="00BB5275">
        <w:t xml:space="preserve"> fluid configuration</w:t>
      </w:r>
      <w:r w:rsidR="0033699E" w:rsidRPr="00BB5275">
        <w:t xml:space="preserve"> and</w:t>
      </w:r>
      <w:r w:rsidR="00C16891" w:rsidRPr="00BB5275">
        <w:t xml:space="preserve"> </w:t>
      </w:r>
      <w:r w:rsidR="0033699E" w:rsidRPr="00BB5275">
        <w:t xml:space="preserve">arrangement as well as </w:t>
      </w:r>
      <w:r w:rsidR="00C16891" w:rsidRPr="00BB5275">
        <w:t>saturation.</w:t>
      </w:r>
      <w:r w:rsidR="00D04877" w:rsidRPr="00BB5275">
        <w:t xml:space="preserve"> </w:t>
      </w:r>
      <w:r w:rsidR="00B77F5F" w:rsidRPr="00BB5275">
        <w:t>Early work</w:t>
      </w:r>
      <w:r w:rsidR="006F094D" w:rsidRPr="00BB5275">
        <w:t xml:space="preserve"> using X-ray imaging</w:t>
      </w:r>
      <w:r w:rsidR="00B77F5F" w:rsidRPr="00BB5275">
        <w:t xml:space="preserve"> focussed on investigating </w:t>
      </w:r>
      <w:r w:rsidR="00FE194A" w:rsidRPr="00BB5275">
        <w:t xml:space="preserve">unsteady-state </w:t>
      </w:r>
      <w:r w:rsidR="00B77F5F" w:rsidRPr="00BB5275">
        <w:t xml:space="preserve">two-phase </w:t>
      </w:r>
      <w:r w:rsidR="00FE194A" w:rsidRPr="00BB5275">
        <w:t>displacement</w:t>
      </w:r>
      <w:r w:rsidR="00AF1C2C" w:rsidRPr="00BB5275">
        <w:t xml:space="preserve">s </w:t>
      </w:r>
      <w:r w:rsidR="00C41C53" w:rsidRPr="00BB5275">
        <w:t>which helped</w:t>
      </w:r>
      <w:r w:rsidR="00AF0866" w:rsidRPr="00BB5275">
        <w:t xml:space="preserve"> in assessing trapping and recovery efficiency for CO</w:t>
      </w:r>
      <w:r w:rsidR="00AF0866" w:rsidRPr="00BB5275">
        <w:rPr>
          <w:vertAlign w:val="subscript"/>
        </w:rPr>
        <w:t>2</w:t>
      </w:r>
      <w:r w:rsidR="00AF0866" w:rsidRPr="00BB5275">
        <w:t xml:space="preserve"> storage and oil recovery applications </w:t>
      </w:r>
      <w:r w:rsidR="00C9067C" w:rsidRPr="00BB5275">
        <w:fldChar w:fldCharType="begin">
          <w:fldData xml:space="preserve">PEVuZE5vdGU+PENpdGU+PEF1dGhvcj5Bcm1zdHJvbmc8L0F1dGhvcj48WWVhcj4yMDEyPC9ZZWFy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</w:fldData>
        </w:fldChar>
      </w:r>
      <w:r w:rsidR="006863C5" w:rsidRPr="00BB5275">
        <w:instrText xml:space="preserve"> ADDIN EN.CITE </w:instrText>
      </w:r>
      <w:r w:rsidR="006863C5" w:rsidRPr="00BB5275">
        <w:fldChar w:fldCharType="begin">
          <w:fldData xml:space="preserve">PEVuZE5vdGU+PENpdGU+PEF1dGhvcj5Bcm1zdHJvbmc8L0F1dGhvcj48WWVhcj4yMDEyPC9ZZWFy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</w:fldData>
        </w:fldChar>
      </w:r>
      <w:r w:rsidR="006863C5" w:rsidRPr="00BB5275">
        <w:instrText xml:space="preserve"> ADDIN EN.CITE.DATA </w:instrText>
      </w:r>
      <w:r w:rsidR="006863C5" w:rsidRPr="00BB5275">
        <w:fldChar w:fldCharType="end"/>
      </w:r>
      <w:r w:rsidR="00C9067C" w:rsidRPr="00BB5275">
        <w:fldChar w:fldCharType="separate"/>
      </w:r>
      <w:r w:rsidR="006863C5" w:rsidRPr="00BB5275">
        <w:rPr>
          <w:noProof/>
        </w:rPr>
        <w:t>[</w:t>
      </w:r>
      <w:hyperlink w:anchor="_ENREF_24" w:tooltip="Armstrong, 2012 #77" w:history="1">
        <w:r w:rsidR="00F43EC1" w:rsidRPr="00BB5275">
          <w:rPr>
            <w:noProof/>
          </w:rPr>
          <w:t>24-32</w:t>
        </w:r>
      </w:hyperlink>
      <w:r w:rsidR="006863C5" w:rsidRPr="00BB5275">
        <w:rPr>
          <w:noProof/>
        </w:rPr>
        <w:t>]</w:t>
      </w:r>
      <w:r w:rsidR="00C9067C" w:rsidRPr="00BB5275">
        <w:fldChar w:fldCharType="end"/>
      </w:r>
      <w:r w:rsidR="00AF0866" w:rsidRPr="00BB5275">
        <w:t xml:space="preserve">. </w:t>
      </w:r>
      <w:r w:rsidR="00C9067C" w:rsidRPr="00BB5275">
        <w:t>T</w:t>
      </w:r>
      <w:r w:rsidR="00AF6AC8" w:rsidRPr="00BB5275">
        <w:t xml:space="preserve">he scope of </w:t>
      </w:r>
      <w:r w:rsidR="006F094D" w:rsidRPr="00BB5275">
        <w:t xml:space="preserve">the tool was </w:t>
      </w:r>
      <w:r w:rsidR="00C9067C" w:rsidRPr="00BB5275">
        <w:t xml:space="preserve">then </w:t>
      </w:r>
      <w:r w:rsidR="00AF6AC8" w:rsidRPr="00BB5275">
        <w:t>extended</w:t>
      </w:r>
      <w:r w:rsidR="006F094D" w:rsidRPr="00BB5275">
        <w:t xml:space="preserve"> to </w:t>
      </w:r>
      <w:r w:rsidR="00C9067C" w:rsidRPr="00BB5275">
        <w:t xml:space="preserve">studying </w:t>
      </w:r>
      <w:r w:rsidR="006F094D" w:rsidRPr="00BB5275">
        <w:t xml:space="preserve">steady-state </w:t>
      </w:r>
      <w:r w:rsidR="00E01B61" w:rsidRPr="00BB5275">
        <w:t>two-phase flow</w:t>
      </w:r>
      <w:r w:rsidR="006F094D" w:rsidRPr="00BB5275">
        <w:t xml:space="preserve"> which enabled the </w:t>
      </w:r>
      <w:r w:rsidR="00C9067C" w:rsidRPr="00BB5275">
        <w:t xml:space="preserve">simultaneous </w:t>
      </w:r>
      <w:r w:rsidR="006F094D" w:rsidRPr="00BB5275">
        <w:t>determination of</w:t>
      </w:r>
      <w:r w:rsidR="00EA596D" w:rsidRPr="00BB5275">
        <w:t xml:space="preserve"> </w:t>
      </w:r>
      <w:r w:rsidR="006F094D" w:rsidRPr="00BB5275">
        <w:t xml:space="preserve">relative permeability </w:t>
      </w:r>
      <w:r w:rsidR="00C9067C" w:rsidRPr="00BB5275">
        <w:t>with capillary pressure</w:t>
      </w:r>
      <w:r w:rsidR="00D56795" w:rsidRPr="00BB5275">
        <w:t xml:space="preserve"> in water-wet, oil-wet and mixed-wet rocks</w:t>
      </w:r>
      <w:r w:rsidR="00C9067C" w:rsidRPr="00BB5275">
        <w:t xml:space="preserve"> </w:t>
      </w:r>
      <w:r w:rsidR="00C9067C" w:rsidRPr="00BB5275">
        <w:fldChar w:fldCharType="begin">
          <w:fldData xml:space="preserve">PEVuZE5vdGU+PENpdGU+PEF1dGhvcj5HYW88L0F1dGhvcj48WWVhcj4yMDE3PC9ZZWFyPjxSZWNO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</w:fldData>
        </w:fldChar>
      </w:r>
      <w:r w:rsidR="006863C5" w:rsidRPr="00BB5275">
        <w:instrText xml:space="preserve"> ADDIN EN.CITE </w:instrText>
      </w:r>
      <w:r w:rsidR="006863C5" w:rsidRPr="00BB5275">
        <w:fldChar w:fldCharType="begin">
          <w:fldData xml:space="preserve">PEVuZE5vdGU+PENpdGU+PEF1dGhvcj5HYW88L0F1dGhvcj48WWVhcj4yMDE3PC9ZZWFyPjxSZWNO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</w:fldData>
        </w:fldChar>
      </w:r>
      <w:r w:rsidR="006863C5" w:rsidRPr="00BB5275">
        <w:instrText xml:space="preserve"> ADDIN EN.CITE.DATA </w:instrText>
      </w:r>
      <w:r w:rsidR="006863C5" w:rsidRPr="00BB5275">
        <w:fldChar w:fldCharType="end"/>
      </w:r>
      <w:r w:rsidR="00C9067C" w:rsidRPr="00BB5275">
        <w:fldChar w:fldCharType="separate"/>
      </w:r>
      <w:r w:rsidR="006863C5" w:rsidRPr="00BB5275">
        <w:rPr>
          <w:noProof/>
        </w:rPr>
        <w:t>[</w:t>
      </w:r>
      <w:hyperlink w:anchor="_ENREF_2" w:tooltip="Gao, 2017 #306" w:history="1">
        <w:r w:rsidR="00F43EC1" w:rsidRPr="00BB5275">
          <w:rPr>
            <w:noProof/>
          </w:rPr>
          <w:t>2</w:t>
        </w:r>
      </w:hyperlink>
      <w:r w:rsidR="006863C5" w:rsidRPr="00BB5275">
        <w:rPr>
          <w:noProof/>
        </w:rPr>
        <w:t xml:space="preserve">, </w:t>
      </w:r>
      <w:hyperlink w:anchor="_ENREF_33" w:tooltip="Lin, 2018 #105" w:history="1">
        <w:r w:rsidR="00F43EC1" w:rsidRPr="00BB5275">
          <w:rPr>
            <w:noProof/>
          </w:rPr>
          <w:t>33-37</w:t>
        </w:r>
      </w:hyperlink>
      <w:r w:rsidR="006863C5" w:rsidRPr="00BB5275">
        <w:rPr>
          <w:noProof/>
        </w:rPr>
        <w:t>]</w:t>
      </w:r>
      <w:r w:rsidR="00C9067C" w:rsidRPr="00BB5275">
        <w:fldChar w:fldCharType="end"/>
      </w:r>
      <w:r w:rsidR="006F094D" w:rsidRPr="00BB5275">
        <w:t>. Th</w:t>
      </w:r>
      <w:r w:rsidR="00E01B61" w:rsidRPr="00BB5275">
        <w:t xml:space="preserve">e </w:t>
      </w:r>
      <w:r w:rsidR="00210613" w:rsidRPr="00BB5275">
        <w:t xml:space="preserve">pore-scale </w:t>
      </w:r>
      <w:r w:rsidR="00E01B61" w:rsidRPr="00BB5275">
        <w:t xml:space="preserve">insights gained from combining steady-state two-phase flow with pore-scale imaging have led to </w:t>
      </w:r>
      <w:r w:rsidR="00210613" w:rsidRPr="00BB5275">
        <w:t>significant breakthroughs in the field, explaining the relative contribution of trapped phases, layers and micro-porosity to two-phase flow mechanisms</w:t>
      </w:r>
      <w:r w:rsidR="00A23718" w:rsidRPr="00BB5275">
        <w:t>,</w:t>
      </w:r>
      <w:r w:rsidR="00C06917" w:rsidRPr="00BB5275">
        <w:t xml:space="preserve"> </w:t>
      </w:r>
      <w:r w:rsidR="00210613" w:rsidRPr="00BB5275">
        <w:t>which helped</w:t>
      </w:r>
      <w:r w:rsidR="00AF0BA0" w:rsidRPr="00BB5275">
        <w:t xml:space="preserve"> </w:t>
      </w:r>
      <w:r w:rsidR="00210613" w:rsidRPr="00BB5275">
        <w:t xml:space="preserve">in </w:t>
      </w:r>
      <w:r w:rsidR="00A23718" w:rsidRPr="00BB5275">
        <w:t xml:space="preserve">interpreting core-scale two-phase relative permeability </w:t>
      </w:r>
      <w:r w:rsidR="00210613" w:rsidRPr="00BB5275">
        <w:t>data</w:t>
      </w:r>
      <w:r w:rsidR="00EA596D" w:rsidRPr="00BB5275">
        <w:t xml:space="preserve"> </w:t>
      </w:r>
      <w:r w:rsidR="00210613" w:rsidRPr="00BB5275">
        <w:fldChar w:fldCharType="begin">
          <w:fldData xml:space="preserve">PEVuZE5vdGU+PENpdGU+PEF1dGhvcj5BbGhhbW1hZGk8L0F1dGhvcj48WWVhcj4yMDIwPC9ZZWFy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</w:fldData>
        </w:fldChar>
      </w:r>
      <w:r w:rsidR="006863C5" w:rsidRPr="00BB5275">
        <w:instrText xml:space="preserve"> ADDIN EN.CITE </w:instrText>
      </w:r>
      <w:r w:rsidR="006863C5" w:rsidRPr="00BB5275">
        <w:fldChar w:fldCharType="begin">
          <w:fldData xml:space="preserve">PEVuZE5vdGU+PENpdGU+PEF1dGhvcj5BbGhhbW1hZGk8L0F1dGhvcj48WWVhcj4yMDIwPC9ZZWFy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</w:fldData>
        </w:fldChar>
      </w:r>
      <w:r w:rsidR="006863C5" w:rsidRPr="00BB5275">
        <w:instrText xml:space="preserve"> ADDIN EN.CITE.DATA </w:instrText>
      </w:r>
      <w:r w:rsidR="006863C5" w:rsidRPr="00BB5275">
        <w:fldChar w:fldCharType="end"/>
      </w:r>
      <w:r w:rsidR="00210613" w:rsidRPr="00BB5275">
        <w:fldChar w:fldCharType="separate"/>
      </w:r>
      <w:r w:rsidR="006863C5" w:rsidRPr="00BB5275">
        <w:rPr>
          <w:noProof/>
        </w:rPr>
        <w:t>[</w:t>
      </w:r>
      <w:hyperlink w:anchor="_ENREF_35" w:tooltip="Alhammadi, 2020 #240" w:history="1">
        <w:r w:rsidR="00F43EC1" w:rsidRPr="00BB5275">
          <w:rPr>
            <w:noProof/>
          </w:rPr>
          <w:t>35</w:t>
        </w:r>
      </w:hyperlink>
      <w:r w:rsidR="006863C5" w:rsidRPr="00BB5275">
        <w:rPr>
          <w:noProof/>
        </w:rPr>
        <w:t xml:space="preserve">, </w:t>
      </w:r>
      <w:hyperlink w:anchor="_ENREF_37" w:tooltip="Gao, 2020 #308" w:history="1">
        <w:r w:rsidR="00F43EC1" w:rsidRPr="00BB5275">
          <w:rPr>
            <w:noProof/>
          </w:rPr>
          <w:t>37</w:t>
        </w:r>
      </w:hyperlink>
      <w:r w:rsidR="006863C5" w:rsidRPr="00BB5275">
        <w:rPr>
          <w:noProof/>
        </w:rPr>
        <w:t>]</w:t>
      </w:r>
      <w:r w:rsidR="00210613" w:rsidRPr="00BB5275">
        <w:fldChar w:fldCharType="end"/>
      </w:r>
      <w:r w:rsidR="00A23718" w:rsidRPr="00BB5275">
        <w:t>.</w:t>
      </w:r>
    </w:p>
    <w:p w14:paraId="1A75A589" w14:textId="03E5F4FC" w:rsidR="006C744E" w:rsidRPr="00BB5275" w:rsidRDefault="005C19CC" w:rsidP="00901016">
      <w:pPr>
        <w:rPr>
          <w:lang w:val="en-US"/>
        </w:rPr>
      </w:pPr>
      <w:r w:rsidRPr="00BB5275">
        <w:t>In contrast</w:t>
      </w:r>
      <w:r w:rsidR="00AF6AC8" w:rsidRPr="00BB5275">
        <w:t>, t</w:t>
      </w:r>
      <w:r w:rsidR="006C2DBD" w:rsidRPr="00BB5275">
        <w:t>he use of</w:t>
      </w:r>
      <w:r w:rsidR="00196DE4" w:rsidRPr="00BB5275">
        <w:t xml:space="preserve"> pore-scale</w:t>
      </w:r>
      <w:r w:rsidR="006C2DBD" w:rsidRPr="00BB5275">
        <w:t xml:space="preserve"> </w:t>
      </w:r>
      <w:r w:rsidR="00196DE4" w:rsidRPr="00BB5275">
        <w:t>X-ray</w:t>
      </w:r>
      <w:r w:rsidR="006C2DBD" w:rsidRPr="00BB5275">
        <w:t xml:space="preserve"> imaging </w:t>
      </w:r>
      <w:r w:rsidR="00196DE4" w:rsidRPr="00BB5275">
        <w:t>in</w:t>
      </w:r>
      <w:r w:rsidR="006C2DBD" w:rsidRPr="00BB5275">
        <w:t xml:space="preserve"> three-phase flow</w:t>
      </w:r>
      <w:r w:rsidR="00196DE4" w:rsidRPr="00BB5275">
        <w:t xml:space="preserve"> studies</w:t>
      </w:r>
      <w:r w:rsidR="006C2DBD" w:rsidRPr="00BB5275">
        <w:t xml:space="preserve"> was limited to unsteady-state</w:t>
      </w:r>
      <w:r w:rsidR="00196DE4" w:rsidRPr="00BB5275">
        <w:t xml:space="preserve"> experiments</w:t>
      </w:r>
      <w:r w:rsidR="00E96D9A" w:rsidRPr="00BB5275">
        <w:t xml:space="preserve"> </w:t>
      </w:r>
      <w:r w:rsidR="00E96D9A" w:rsidRPr="00BB5275">
        <w:fldChar w:fldCharType="begin">
          <w:fldData xml:space="preserve">PEVuZE5vdGU+PENpdGU+PEF1dGhvcj5BbGhvc2FuaTwvQXV0aG9yPjxZZWFyPjIwMTk8L1llYXI+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</w:fldData>
        </w:fldChar>
      </w:r>
      <w:r w:rsidR="006863C5" w:rsidRPr="00BB5275">
        <w:instrText xml:space="preserve"> ADDIN EN.CITE </w:instrText>
      </w:r>
      <w:r w:rsidR="006863C5" w:rsidRPr="00BB5275">
        <w:fldChar w:fldCharType="begin">
          <w:fldData xml:space="preserve">PEVuZE5vdGU+PENpdGU+PEF1dGhvcj5BbGhvc2FuaTwvQXV0aG9yPjxZZWFyPjIwMTk8L1llYXI+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</w:fldData>
        </w:fldChar>
      </w:r>
      <w:r w:rsidR="006863C5" w:rsidRPr="00BB5275">
        <w:instrText xml:space="preserve"> ADDIN EN.CITE.DATA </w:instrText>
      </w:r>
      <w:r w:rsidR="006863C5" w:rsidRPr="00BB5275">
        <w:fldChar w:fldCharType="end"/>
      </w:r>
      <w:r w:rsidR="00E96D9A" w:rsidRPr="00BB5275">
        <w:fldChar w:fldCharType="separate"/>
      </w:r>
      <w:r w:rsidR="006863C5" w:rsidRPr="00BB5275">
        <w:rPr>
          <w:noProof/>
        </w:rPr>
        <w:t>[</w:t>
      </w:r>
      <w:hyperlink w:anchor="_ENREF_38" w:tooltip="Alhosani, 2019 #145" w:history="1">
        <w:r w:rsidR="00F43EC1" w:rsidRPr="00BB5275">
          <w:rPr>
            <w:noProof/>
          </w:rPr>
          <w:t>38-49</w:t>
        </w:r>
      </w:hyperlink>
      <w:r w:rsidR="006863C5" w:rsidRPr="00BB5275">
        <w:rPr>
          <w:noProof/>
        </w:rPr>
        <w:t>]</w:t>
      </w:r>
      <w:r w:rsidR="00E96D9A" w:rsidRPr="00BB5275">
        <w:fldChar w:fldCharType="end"/>
      </w:r>
      <w:r w:rsidR="00196DE4" w:rsidRPr="00BB5275">
        <w:t xml:space="preserve">; to date, there is not a single experiment </w:t>
      </w:r>
      <w:r w:rsidRPr="00BB5275">
        <w:t xml:space="preserve">that </w:t>
      </w:r>
      <w:r w:rsidR="00196DE4" w:rsidRPr="00BB5275">
        <w:t>combine</w:t>
      </w:r>
      <w:r w:rsidRPr="00BB5275">
        <w:t>s</w:t>
      </w:r>
      <w:r w:rsidR="00196DE4" w:rsidRPr="00BB5275">
        <w:t xml:space="preserve"> </w:t>
      </w:r>
      <w:r w:rsidR="00417176" w:rsidRPr="00BB5275">
        <w:t xml:space="preserve">three-phase </w:t>
      </w:r>
      <w:r w:rsidRPr="00BB5275">
        <w:t xml:space="preserve">steady-state flow with </w:t>
      </w:r>
      <w:r w:rsidR="00196DE4" w:rsidRPr="00BB5275">
        <w:t>pore-scale imaging</w:t>
      </w:r>
      <w:r w:rsidRPr="00BB5275">
        <w:t>. This is solely ascribed to the practical</w:t>
      </w:r>
      <w:r w:rsidR="00564572" w:rsidRPr="00BB5275">
        <w:t xml:space="preserve"> </w:t>
      </w:r>
      <w:r w:rsidRPr="00BB5275">
        <w:t>complications</w:t>
      </w:r>
      <w:r w:rsidR="00564572" w:rsidRPr="00BB5275">
        <w:t xml:space="preserve"> </w:t>
      </w:r>
      <w:r w:rsidR="00417176" w:rsidRPr="00BB5275">
        <w:t xml:space="preserve">of the experiment </w:t>
      </w:r>
      <w:r w:rsidR="00564572" w:rsidRPr="00BB5275">
        <w:t>as we will discuss later</w:t>
      </w:r>
      <w:r w:rsidR="00196DE4" w:rsidRPr="00BB5275">
        <w:t>.</w:t>
      </w:r>
      <w:r w:rsidR="005D2390" w:rsidRPr="00BB5275">
        <w:t xml:space="preserve"> </w:t>
      </w:r>
      <w:hyperlink w:anchor="_ENREF_50" w:tooltip="Alhosani, 2021 #309" w:history="1">
        <w:r w:rsidR="00F43EC1" w:rsidRPr="00BB5275">
          <w:fldChar w:fldCharType="begin"/>
        </w:r>
        <w:r w:rsidR="00F43EC1" w:rsidRPr="00BB5275">
          <w:instrText xml:space="preserve"> ADDIN EN.CITE &lt;EndNote&gt;&lt;Cite AuthorYear="1"&gt;&lt;Author&gt;Alhosani&lt;/Author&gt;&lt;Year&gt;2021&lt;/Year&gt;&lt;RecNum&gt;309&lt;/RecNum&gt;&lt;DisplayText&gt;Alhosani, et al. [50]&lt;/DisplayText&gt;&lt;record&gt;&lt;rec-number&gt;309&lt;/rec-number&gt;&lt;foreign-keys&gt;&lt;key app="EN" db-id="25aaxt5w9xv0tweedfov022ixwepe952x5d5" timestamp="1620085019"&gt;309&lt;/key&gt;&lt;/foreign-keys&gt;&lt;ref-type name="Journal Article"&gt;17&lt;/ref-type&gt;&lt;contributors&gt;&lt;authors&gt;&lt;author&gt;Alhosani, Abdulla&lt;/author&gt;&lt;author&gt;Bijeljic, Branko&lt;/author&gt;&lt;author&gt;Blunt, Martin J.&lt;/author&gt;&lt;/authors&gt;&lt;/contributors&gt;&lt;titles&gt;&lt;title&gt;Pore-Scale Imaging and Analysis of Wettability Order, Trapping and Displacement in Three-Phase Flow in Porous Media with Various Wettabilities&lt;/title&gt;&lt;secondary-title&gt;Transport in Porous Media&lt;/secondary-title&gt;&lt;/titles&gt;&lt;periodical&gt;&lt;full-title&gt;Transport in Porous Media&lt;/full-title&gt;&lt;/periodical&gt;&lt;dates&gt;&lt;year&gt;2021&lt;/year&gt;&lt;pub-dates&gt;&lt;date&gt;2021/04/26&lt;/date&gt;&lt;/pub-dates&gt;&lt;/dates&gt;&lt;isbn&gt;1573-1634&lt;/isbn&gt;&lt;urls&gt;&lt;related-urls&gt;&lt;url&gt;https://doi.org/10.1007/s11242-021-01595-1&lt;/url&gt;&lt;/related-urls&gt;&lt;/urls&gt;&lt;electronic-resource-num&gt;10.1007/s11242-021-01595-1&lt;/electronic-resource-num&gt;&lt;/record&gt;&lt;/Cite&gt;&lt;/EndNote&gt;</w:instrText>
        </w:r>
        <w:r w:rsidR="00F43EC1" w:rsidRPr="00BB5275">
          <w:fldChar w:fldCharType="separate"/>
        </w:r>
        <w:r w:rsidR="00F43EC1" w:rsidRPr="00BB5275">
          <w:rPr>
            <w:noProof/>
          </w:rPr>
          <w:t>Alhosani, et al. [50]</w:t>
        </w:r>
        <w:r w:rsidR="00F43EC1" w:rsidRPr="00BB5275">
          <w:fldChar w:fldCharType="end"/>
        </w:r>
      </w:hyperlink>
      <w:r w:rsidR="00B47826" w:rsidRPr="00BB5275">
        <w:t xml:space="preserve"> provides a synthesized review of</w:t>
      </w:r>
      <w:r w:rsidR="00026E50" w:rsidRPr="00BB5275">
        <w:t xml:space="preserve"> unsteady-state three-phase pore-scale imaging studies.</w:t>
      </w:r>
      <w:r w:rsidR="00757C4E" w:rsidRPr="00BB5275">
        <w:t xml:space="preserve"> </w:t>
      </w:r>
      <w:r w:rsidR="00815693" w:rsidRPr="00BB5275">
        <w:t>They highlight the</w:t>
      </w:r>
      <w:r w:rsidR="008E5E27" w:rsidRPr="00BB5275">
        <w:t xml:space="preserve"> recent</w:t>
      </w:r>
      <w:r w:rsidR="00815693" w:rsidRPr="00BB5275">
        <w:t xml:space="preserve"> </w:t>
      </w:r>
      <w:r w:rsidR="007975AF" w:rsidRPr="00BB5275">
        <w:t>insights</w:t>
      </w:r>
      <w:r w:rsidR="00815693" w:rsidRPr="00BB5275">
        <w:t xml:space="preserve"> gained </w:t>
      </w:r>
      <w:r w:rsidR="009F7F9D" w:rsidRPr="00BB5275">
        <w:t>on</w:t>
      </w:r>
      <w:r w:rsidR="008E5E27" w:rsidRPr="00BB5275">
        <w:t xml:space="preserve"> the</w:t>
      </w:r>
      <w:r w:rsidR="009F7F9D" w:rsidRPr="00BB5275">
        <w:t xml:space="preserve"> </w:t>
      </w:r>
      <w:r w:rsidR="008E5E27" w:rsidRPr="00BB5275">
        <w:t xml:space="preserve">pore-scale processes that control </w:t>
      </w:r>
      <w:r w:rsidR="009F7F9D" w:rsidRPr="00BB5275">
        <w:t>three-phase</w:t>
      </w:r>
      <w:r w:rsidR="00F046D5" w:rsidRPr="00BB5275">
        <w:t xml:space="preserve"> flow</w:t>
      </w:r>
      <w:r w:rsidR="007975AF" w:rsidRPr="00BB5275">
        <w:t>,</w:t>
      </w:r>
      <w:r w:rsidR="009F7F9D" w:rsidRPr="00BB5275">
        <w:t xml:space="preserve"> with a particular focus </w:t>
      </w:r>
      <w:r w:rsidR="00815693" w:rsidRPr="00BB5275">
        <w:t xml:space="preserve">on the impact of surface wettability and gas-oil miscibility on wettability order, double </w:t>
      </w:r>
      <w:r w:rsidR="00A01DBD" w:rsidRPr="00BB5275">
        <w:t>displacements,</w:t>
      </w:r>
      <w:r w:rsidR="00815693" w:rsidRPr="00BB5275">
        <w:t xml:space="preserve"> and trapping. To this end,</w:t>
      </w:r>
      <w:r w:rsidR="0002086E" w:rsidRPr="00BB5275">
        <w:t xml:space="preserve"> we believe </w:t>
      </w:r>
      <w:r w:rsidR="00BD7BCB" w:rsidRPr="00BB5275">
        <w:t>that</w:t>
      </w:r>
      <w:r w:rsidR="008E128D" w:rsidRPr="00BB5275">
        <w:t xml:space="preserve"> developing an approach that</w:t>
      </w:r>
      <w:r w:rsidR="00BD7BCB" w:rsidRPr="00BB5275">
        <w:t xml:space="preserve"> combin</w:t>
      </w:r>
      <w:r w:rsidR="008E128D" w:rsidRPr="00BB5275">
        <w:t>es</w:t>
      </w:r>
      <w:r w:rsidR="00BD7BCB" w:rsidRPr="00BB5275">
        <w:t xml:space="preserve"> </w:t>
      </w:r>
      <w:r w:rsidR="00C10374" w:rsidRPr="00BB5275">
        <w:t xml:space="preserve">three-phase </w:t>
      </w:r>
      <w:r w:rsidR="00BD7BCB" w:rsidRPr="00BB5275">
        <w:t xml:space="preserve">steady-state </w:t>
      </w:r>
      <w:r w:rsidR="00966BD1" w:rsidRPr="00BB5275">
        <w:t>flow</w:t>
      </w:r>
      <w:r w:rsidR="00BD7BCB" w:rsidRPr="00BB5275">
        <w:t xml:space="preserve"> with pore-scale imaging, where both relative permeability and capillary pressure can be measured simultaneously, as applied in two-phase flow</w:t>
      </w:r>
      <w:r w:rsidR="00EC1898" w:rsidRPr="00BB5275">
        <w:t xml:space="preserve"> </w:t>
      </w:r>
      <w:r w:rsidR="00966BD1" w:rsidRPr="00BB5275">
        <w:fldChar w:fldCharType="begin">
          <w:fldData xml:space="preserve">PEVuZE5vdGU+PENpdGU+PEF1dGhvcj5HYW88L0F1dGhvcj48WWVhcj4yMDE3PC9ZZWFyPjxSZWNO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</w:fldData>
        </w:fldChar>
      </w:r>
      <w:r w:rsidR="006863C5" w:rsidRPr="00BB5275">
        <w:instrText xml:space="preserve"> ADDIN EN.CITE </w:instrText>
      </w:r>
      <w:r w:rsidR="006863C5" w:rsidRPr="00BB5275">
        <w:fldChar w:fldCharType="begin">
          <w:fldData xml:space="preserve">PEVuZE5vdGU+PENpdGU+PEF1dGhvcj5HYW88L0F1dGhvcj48WWVhcj4yMDE3PC9ZZWFyPjxSZWNO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</w:fldData>
        </w:fldChar>
      </w:r>
      <w:r w:rsidR="006863C5" w:rsidRPr="00BB5275">
        <w:instrText xml:space="preserve"> ADDIN EN.CITE.DATA </w:instrText>
      </w:r>
      <w:r w:rsidR="006863C5" w:rsidRPr="00BB5275">
        <w:fldChar w:fldCharType="end"/>
      </w:r>
      <w:r w:rsidR="00966BD1" w:rsidRPr="00BB5275">
        <w:fldChar w:fldCharType="separate"/>
      </w:r>
      <w:r w:rsidR="006863C5" w:rsidRPr="00BB5275">
        <w:rPr>
          <w:noProof/>
        </w:rPr>
        <w:t>[</w:t>
      </w:r>
      <w:hyperlink w:anchor="_ENREF_2" w:tooltip="Gao, 2017 #306" w:history="1">
        <w:r w:rsidR="00F43EC1" w:rsidRPr="00BB5275">
          <w:rPr>
            <w:noProof/>
          </w:rPr>
          <w:t>2</w:t>
        </w:r>
      </w:hyperlink>
      <w:r w:rsidR="006863C5" w:rsidRPr="00BB5275">
        <w:rPr>
          <w:noProof/>
        </w:rPr>
        <w:t xml:space="preserve">, </w:t>
      </w:r>
      <w:hyperlink w:anchor="_ENREF_33" w:tooltip="Lin, 2018 #105" w:history="1">
        <w:r w:rsidR="00F43EC1" w:rsidRPr="00BB5275">
          <w:rPr>
            <w:noProof/>
          </w:rPr>
          <w:t>33</w:t>
        </w:r>
      </w:hyperlink>
      <w:r w:rsidR="006863C5" w:rsidRPr="00BB5275">
        <w:rPr>
          <w:noProof/>
        </w:rPr>
        <w:t>]</w:t>
      </w:r>
      <w:r w:rsidR="00966BD1" w:rsidRPr="00BB5275">
        <w:fldChar w:fldCharType="end"/>
      </w:r>
      <w:r w:rsidR="00BD7BCB" w:rsidRPr="00BB5275">
        <w:t xml:space="preserve">, </w:t>
      </w:r>
      <w:r w:rsidR="00E36FCC" w:rsidRPr="00BB5275">
        <w:t>can</w:t>
      </w:r>
      <w:r w:rsidR="00672AED" w:rsidRPr="00BB5275">
        <w:t xml:space="preserve"> </w:t>
      </w:r>
      <w:r w:rsidR="00966BD1" w:rsidRPr="00BB5275">
        <w:t xml:space="preserve">ultimately </w:t>
      </w:r>
      <w:r w:rsidR="006C744E" w:rsidRPr="00BB5275">
        <w:rPr>
          <w:lang w:val="en-US"/>
        </w:rPr>
        <w:t>aid in the development of rigorously validated, physically‐based pore‐scale models and empirical correlations to predict three‐phase relative permeabilities under various wettability and miscibility conditions.</w:t>
      </w:r>
    </w:p>
    <w:p w14:paraId="15E4BC98" w14:textId="78018964" w:rsidR="00672AED" w:rsidRPr="00BB5275" w:rsidRDefault="00901016" w:rsidP="00901016">
      <w:r w:rsidRPr="00BB5275">
        <w:t xml:space="preserve">Furthermore, </w:t>
      </w:r>
      <w:r w:rsidRPr="00BB5275">
        <w:rPr>
          <w:lang w:val="en-US"/>
        </w:rPr>
        <w:t xml:space="preserve">pore-scale imaging can provide solutions to some of the challenges often faced during steady-state three-phase relative permeability measurements. </w:t>
      </w:r>
      <w:r w:rsidR="00052A9E" w:rsidRPr="00BB5275">
        <w:t>With</w:t>
      </w:r>
      <w:r w:rsidR="007757C0" w:rsidRPr="00BB5275">
        <w:t xml:space="preserve"> X-ray</w:t>
      </w:r>
      <w:r w:rsidR="00D1016C" w:rsidRPr="00BB5275">
        <w:t xml:space="preserve"> </w:t>
      </w:r>
      <w:r w:rsidR="00052A9E" w:rsidRPr="00BB5275">
        <w:t>imaging, surface wettability can be directly assessed, especially to differentiate between weakly oil-wet and strongly oil-wet systems</w:t>
      </w:r>
      <w:r w:rsidR="007757C0" w:rsidRPr="00BB5275">
        <w:t xml:space="preserve"> </w:t>
      </w:r>
      <w:r w:rsidR="007757C0" w:rsidRPr="00BB5275">
        <w:lastRenderedPageBreak/>
        <w:fldChar w:fldCharType="begin">
          <w:fldData xml:space="preserve">PEVuZE5vdGU+PENpdGU+PEF1dGhvcj5CbHVudDwvQXV0aG9yPjxZZWFyPjIwMjE8L1llYXI+PFJl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=
</w:fldData>
        </w:fldChar>
      </w:r>
      <w:r w:rsidR="006863C5" w:rsidRPr="00BB5275">
        <w:instrText xml:space="preserve"> ADDIN EN.CITE </w:instrText>
      </w:r>
      <w:r w:rsidR="006863C5" w:rsidRPr="00BB5275">
        <w:fldChar w:fldCharType="begin">
          <w:fldData xml:space="preserve">PEVuZE5vdGU+PENpdGU+PEF1dGhvcj5CbHVudDwvQXV0aG9yPjxZZWFyPjIwMjE8L1llYXI+PFJl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=
</w:fldData>
        </w:fldChar>
      </w:r>
      <w:r w:rsidR="006863C5" w:rsidRPr="00BB5275">
        <w:instrText xml:space="preserve"> ADDIN EN.CITE.DATA </w:instrText>
      </w:r>
      <w:r w:rsidR="006863C5" w:rsidRPr="00BB5275">
        <w:fldChar w:fldCharType="end"/>
      </w:r>
      <w:r w:rsidR="007757C0" w:rsidRPr="00BB5275">
        <w:fldChar w:fldCharType="separate"/>
      </w:r>
      <w:r w:rsidR="006863C5" w:rsidRPr="00BB5275">
        <w:rPr>
          <w:noProof/>
        </w:rPr>
        <w:t>[</w:t>
      </w:r>
      <w:hyperlink w:anchor="_ENREF_39" w:tooltip="Alhosani, 2020 #262" w:history="1">
        <w:r w:rsidR="00F43EC1" w:rsidRPr="00BB5275">
          <w:rPr>
            <w:noProof/>
          </w:rPr>
          <w:t>39</w:t>
        </w:r>
      </w:hyperlink>
      <w:r w:rsidR="006863C5" w:rsidRPr="00BB5275">
        <w:rPr>
          <w:noProof/>
        </w:rPr>
        <w:t xml:space="preserve">, </w:t>
      </w:r>
      <w:hyperlink w:anchor="_ENREF_42" w:tooltip="Alhosani, 2020 #303" w:history="1">
        <w:r w:rsidR="00F43EC1" w:rsidRPr="00BB5275">
          <w:rPr>
            <w:noProof/>
          </w:rPr>
          <w:t>42</w:t>
        </w:r>
      </w:hyperlink>
      <w:r w:rsidR="006863C5" w:rsidRPr="00BB5275">
        <w:rPr>
          <w:noProof/>
        </w:rPr>
        <w:t xml:space="preserve">, </w:t>
      </w:r>
      <w:hyperlink w:anchor="_ENREF_43" w:tooltip="Alhosani, 2021 #302" w:history="1">
        <w:r w:rsidR="00F43EC1" w:rsidRPr="00BB5275">
          <w:rPr>
            <w:noProof/>
          </w:rPr>
          <w:t>43</w:t>
        </w:r>
      </w:hyperlink>
      <w:r w:rsidR="006863C5" w:rsidRPr="00BB5275">
        <w:rPr>
          <w:noProof/>
        </w:rPr>
        <w:t xml:space="preserve">, </w:t>
      </w:r>
      <w:hyperlink w:anchor="_ENREF_51" w:tooltip="Blunt, 2021 #291" w:history="1">
        <w:r w:rsidR="00F43EC1" w:rsidRPr="00BB5275">
          <w:rPr>
            <w:noProof/>
          </w:rPr>
          <w:t>51</w:t>
        </w:r>
      </w:hyperlink>
      <w:r w:rsidR="006863C5" w:rsidRPr="00BB5275">
        <w:rPr>
          <w:noProof/>
        </w:rPr>
        <w:t>]</w:t>
      </w:r>
      <w:r w:rsidR="007757C0" w:rsidRPr="00BB5275">
        <w:fldChar w:fldCharType="end"/>
      </w:r>
      <w:r w:rsidRPr="00BB5275">
        <w:t>.</w:t>
      </w:r>
      <w:r w:rsidR="00381309" w:rsidRPr="00BB5275">
        <w:rPr>
          <w:lang w:val="en-US"/>
        </w:rPr>
        <w:t xml:space="preserve"> </w:t>
      </w:r>
      <w:r w:rsidR="00DD4731" w:rsidRPr="00BB5275">
        <w:rPr>
          <w:lang w:val="en-US"/>
        </w:rPr>
        <w:t xml:space="preserve">Pore-scale imaging can also confirm </w:t>
      </w:r>
      <w:r w:rsidR="00DD4731" w:rsidRPr="00BB5275">
        <w:rPr>
          <w:i/>
          <w:iCs/>
          <w:lang w:val="en-US"/>
        </w:rPr>
        <w:t>in situ</w:t>
      </w:r>
      <w:r w:rsidR="009F43F1" w:rsidRPr="00BB5275">
        <w:rPr>
          <w:lang w:val="en-US"/>
        </w:rPr>
        <w:t xml:space="preserve"> </w:t>
      </w:r>
      <w:r w:rsidR="00DD4731" w:rsidRPr="00BB5275">
        <w:rPr>
          <w:lang w:val="en-US"/>
        </w:rPr>
        <w:t>the</w:t>
      </w:r>
      <w:r w:rsidR="009F43F1" w:rsidRPr="00BB5275">
        <w:rPr>
          <w:lang w:val="en-US"/>
        </w:rPr>
        <w:t xml:space="preserve"> existence of</w:t>
      </w:r>
      <w:r w:rsidR="00DD4731" w:rsidRPr="00BB5275">
        <w:rPr>
          <w:lang w:val="en-US"/>
        </w:rPr>
        <w:t xml:space="preserve"> spreading</w:t>
      </w:r>
      <w:r w:rsidR="009F43F1" w:rsidRPr="00BB5275">
        <w:rPr>
          <w:lang w:val="en-US"/>
        </w:rPr>
        <w:t xml:space="preserve"> </w:t>
      </w:r>
      <w:r w:rsidR="00DD4731" w:rsidRPr="00BB5275">
        <w:rPr>
          <w:lang w:val="en-US"/>
        </w:rPr>
        <w:t>layers</w:t>
      </w:r>
      <w:r w:rsidR="006447F7" w:rsidRPr="00BB5275">
        <w:rPr>
          <w:lang w:val="en-US"/>
        </w:rPr>
        <w:t>,</w:t>
      </w:r>
      <w:r w:rsidR="00DD4731" w:rsidRPr="00BB5275">
        <w:rPr>
          <w:lang w:val="en-US"/>
        </w:rPr>
        <w:t xml:space="preserve"> rather than relying </w:t>
      </w:r>
      <w:r w:rsidR="00FE33CF" w:rsidRPr="00BB5275">
        <w:rPr>
          <w:lang w:val="en-US"/>
        </w:rPr>
        <w:t xml:space="preserve">on an empirical </w:t>
      </w:r>
      <w:r w:rsidR="00377D01" w:rsidRPr="00BB5275">
        <w:rPr>
          <w:lang w:val="en-US"/>
        </w:rPr>
        <w:t xml:space="preserve">relationship between the interfacial tensions to determine </w:t>
      </w:r>
      <w:r w:rsidR="0092472F" w:rsidRPr="00BB5275">
        <w:rPr>
          <w:lang w:val="en-US"/>
        </w:rPr>
        <w:t>whether or not a phase will spread</w:t>
      </w:r>
      <w:r w:rsidR="009F43F1" w:rsidRPr="00BB5275">
        <w:rPr>
          <w:lang w:val="en-US"/>
        </w:rPr>
        <w:t xml:space="preserve"> </w:t>
      </w:r>
      <w:r w:rsidR="009F43F1" w:rsidRPr="00BB5275">
        <w:rPr>
          <w:lang w:val="en-US"/>
        </w:rPr>
        <w:fldChar w:fldCharType="begin">
          <w:fldData xml:space="preserve">PEVuZE5vdGU+PENpdGU+PEF1dGhvcj5GZWFsaTwvQXV0aG9yPjxZZWFyPjIwMTI8L1llYXI+PFJl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</w:fldData>
        </w:fldChar>
      </w:r>
      <w:r w:rsidR="006863C5" w:rsidRPr="00BB5275">
        <w:rPr>
          <w:lang w:val="en-US"/>
        </w:rPr>
        <w:instrText xml:space="preserve"> ADDIN EN.CITE </w:instrText>
      </w:r>
      <w:r w:rsidR="006863C5" w:rsidRPr="00BB5275">
        <w:rPr>
          <w:lang w:val="en-US"/>
        </w:rPr>
        <w:fldChar w:fldCharType="begin">
          <w:fldData xml:space="preserve">PEVuZE5vdGU+PENpdGU+PEF1dGhvcj5GZWFsaTwvQXV0aG9yPjxZZWFyPjIwMTI8L1llYXI+PFJl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</w:fldData>
        </w:fldChar>
      </w:r>
      <w:r w:rsidR="006863C5" w:rsidRPr="00BB5275">
        <w:rPr>
          <w:lang w:val="en-US"/>
        </w:rPr>
        <w:instrText xml:space="preserve"> ADDIN EN.CITE.DATA </w:instrText>
      </w:r>
      <w:r w:rsidR="006863C5" w:rsidRPr="00BB5275">
        <w:rPr>
          <w:lang w:val="en-US"/>
        </w:rPr>
      </w:r>
      <w:r w:rsidR="006863C5" w:rsidRPr="00BB5275">
        <w:rPr>
          <w:lang w:val="en-US"/>
        </w:rPr>
        <w:fldChar w:fldCharType="end"/>
      </w:r>
      <w:r w:rsidR="009F43F1" w:rsidRPr="00BB5275">
        <w:rPr>
          <w:lang w:val="en-US"/>
        </w:rPr>
      </w:r>
      <w:r w:rsidR="009F43F1" w:rsidRPr="00BB5275">
        <w:rPr>
          <w:lang w:val="en-US"/>
        </w:rPr>
        <w:fldChar w:fldCharType="separate"/>
      </w:r>
      <w:r w:rsidR="006863C5" w:rsidRPr="00BB5275">
        <w:rPr>
          <w:noProof/>
          <w:lang w:val="en-US"/>
        </w:rPr>
        <w:t>[</w:t>
      </w:r>
      <w:hyperlink w:anchor="_ENREF_44" w:tooltip="Scanziani, 2018 #15" w:history="1">
        <w:r w:rsidR="00F43EC1" w:rsidRPr="00BB5275">
          <w:rPr>
            <w:noProof/>
            <w:lang w:val="en-US"/>
          </w:rPr>
          <w:t>44</w:t>
        </w:r>
      </w:hyperlink>
      <w:r w:rsidR="006863C5" w:rsidRPr="00BB5275">
        <w:rPr>
          <w:noProof/>
          <w:lang w:val="en-US"/>
        </w:rPr>
        <w:t xml:space="preserve">, </w:t>
      </w:r>
      <w:hyperlink w:anchor="_ENREF_47" w:tooltip="Feali, 2012 #81" w:history="1">
        <w:r w:rsidR="00F43EC1" w:rsidRPr="00BB5275">
          <w:rPr>
            <w:noProof/>
            <w:lang w:val="en-US"/>
          </w:rPr>
          <w:t>47</w:t>
        </w:r>
      </w:hyperlink>
      <w:r w:rsidR="006863C5" w:rsidRPr="00BB5275">
        <w:rPr>
          <w:noProof/>
          <w:lang w:val="en-US"/>
        </w:rPr>
        <w:t>]</w:t>
      </w:r>
      <w:r w:rsidR="009F43F1" w:rsidRPr="00BB5275">
        <w:rPr>
          <w:lang w:val="en-US"/>
        </w:rPr>
        <w:fldChar w:fldCharType="end"/>
      </w:r>
      <w:r w:rsidR="0092472F" w:rsidRPr="00BB5275">
        <w:rPr>
          <w:lang w:val="en-US"/>
        </w:rPr>
        <w:t xml:space="preserve">. </w:t>
      </w:r>
      <w:r w:rsidR="00452AA9" w:rsidRPr="00BB5275">
        <w:rPr>
          <w:lang w:val="en-US"/>
        </w:rPr>
        <w:t>T</w:t>
      </w:r>
      <w:r w:rsidR="000F6AD9" w:rsidRPr="00BB5275">
        <w:rPr>
          <w:lang w:val="en-US"/>
        </w:rPr>
        <w:t>he use of imaging can help overcome a major drawback of the steady-state approach</w:t>
      </w:r>
      <w:r w:rsidR="001323FE" w:rsidRPr="00BB5275">
        <w:rPr>
          <w:lang w:val="en-US"/>
        </w:rPr>
        <w:t xml:space="preserve">, </w:t>
      </w:r>
      <w:r w:rsidR="00452AA9" w:rsidRPr="00BB5275">
        <w:rPr>
          <w:lang w:val="en-US"/>
        </w:rPr>
        <w:t xml:space="preserve">which is </w:t>
      </w:r>
      <w:r w:rsidR="001323FE" w:rsidRPr="00BB5275">
        <w:rPr>
          <w:lang w:val="en-US"/>
        </w:rPr>
        <w:t>the capillary end effect,</w:t>
      </w:r>
      <w:r w:rsidR="000F6AD9" w:rsidRPr="00BB5275">
        <w:rPr>
          <w:lang w:val="en-US"/>
        </w:rPr>
        <w:t xml:space="preserve"> </w:t>
      </w:r>
      <w:r w:rsidR="00880C1C" w:rsidRPr="00BB5275">
        <w:rPr>
          <w:lang w:val="en-US"/>
        </w:rPr>
        <w:t xml:space="preserve">by providing </w:t>
      </w:r>
      <w:r w:rsidR="00880C1C" w:rsidRPr="00BB5275">
        <w:t>a direct assessment of the saturation profile</w:t>
      </w:r>
      <w:r w:rsidR="001323FE" w:rsidRPr="00BB5275">
        <w:t xml:space="preserve"> along the sample</w:t>
      </w:r>
      <w:r w:rsidR="00452AA9" w:rsidRPr="00BB5275">
        <w:t xml:space="preserve"> </w:t>
      </w:r>
      <w:r w:rsidR="00452AA9" w:rsidRPr="00BB5275">
        <w:fldChar w:fldCharType="begin"/>
      </w:r>
      <w:r w:rsidR="006863C5" w:rsidRPr="00BB5275">
        <w:instrText xml:space="preserve"> ADDIN EN.CITE &lt;EndNote&gt;&lt;Cite&gt;&lt;Author&gt;Lin&lt;/Author&gt;&lt;Year&gt;2018&lt;/Year&gt;&lt;RecNum&gt;105&lt;/RecNum&gt;&lt;DisplayText&gt;[33]&lt;/DisplayText&gt;&lt;record&gt;&lt;rec-number&gt;105&lt;/rec-number&gt;&lt;foreign-keys&gt;&lt;key app="EN" db-id="25aaxt5w9xv0tweedfov022ixwepe952x5d5" timestamp="1563970788"&gt;105&lt;/key&gt;&lt;/foreign-keys&gt;&lt;ref-type name="Journal Article"&gt;17&lt;/ref-type&gt;&lt;contributors&gt;&lt;authors&gt;&lt;author&gt;Lin, Qingyang&lt;/author&gt;&lt;author&gt;Bijeljic, Branko&lt;/author&gt;&lt;author&gt;Pini, Ronny&lt;/author&gt;&lt;author&gt;Blunt, Martin J.&lt;/author&gt;&lt;author&gt;Krevor, Samuel&lt;/author&gt;&lt;/authors&gt;&lt;/contributors&gt;&lt;titles&gt;&lt;title&gt;Imaging and Measurement of Pore-Scale Interfacial Curvature to Determine Capillary Pressure Simultaneously With Relative Permeability&lt;/title&gt;&lt;secondary-title&gt;Water Resources Research&lt;/secondary-title&gt;&lt;/titles&gt;&lt;periodical&gt;&lt;full-title&gt;Water Resources Research&lt;/full-title&gt;&lt;/periodical&gt;&lt;pages&gt;7046-7060&lt;/pages&gt;&lt;volume&gt;54&lt;/volume&gt;&lt;number&gt;9&lt;/number&gt;&lt;keywords&gt;&lt;keyword&gt;X-ray microtomography&lt;/keyword&gt;&lt;keyword&gt;capillary pressure&lt;/keyword&gt;&lt;keyword&gt;curvature&lt;/keyword&gt;&lt;keyword&gt;relative permeability&lt;/keyword&gt;&lt;/keywords&gt;&lt;dates&gt;&lt;year&gt;2018&lt;/year&gt;&lt;pub-dates&gt;&lt;date&gt;2018/09/01&lt;/date&gt;&lt;/pub-dates&gt;&lt;/dates&gt;&lt;publisher&gt;John Wiley &amp;amp; Sons, Ltd&lt;/publisher&gt;&lt;isbn&gt;0043-1397&lt;/isbn&gt;&lt;urls&gt;&lt;related-urls&gt;&lt;url&gt;https://doi.org/10.1029/2018WR023214&lt;/url&gt;&lt;/related-urls&gt;&lt;/urls&gt;&lt;electronic-resource-num&gt;10.1029/2018WR023214&lt;/electronic-resource-num&gt;&lt;access-date&gt;2019/07/24&lt;/access-date&gt;&lt;/record&gt;&lt;/Cite&gt;&lt;/EndNote&gt;</w:instrText>
      </w:r>
      <w:r w:rsidR="00452AA9" w:rsidRPr="00BB5275">
        <w:fldChar w:fldCharType="separate"/>
      </w:r>
      <w:r w:rsidR="006863C5" w:rsidRPr="00BB5275">
        <w:rPr>
          <w:noProof/>
        </w:rPr>
        <w:t>[</w:t>
      </w:r>
      <w:hyperlink w:anchor="_ENREF_33" w:tooltip="Lin, 2018 #105" w:history="1">
        <w:r w:rsidR="00F43EC1" w:rsidRPr="00BB5275">
          <w:rPr>
            <w:noProof/>
          </w:rPr>
          <w:t>33</w:t>
        </w:r>
      </w:hyperlink>
      <w:r w:rsidR="006863C5" w:rsidRPr="00BB5275">
        <w:rPr>
          <w:noProof/>
        </w:rPr>
        <w:t>]</w:t>
      </w:r>
      <w:r w:rsidR="00452AA9" w:rsidRPr="00BB5275">
        <w:fldChar w:fldCharType="end"/>
      </w:r>
      <w:r w:rsidRPr="00BB5275">
        <w:t>.</w:t>
      </w:r>
      <w:r w:rsidR="00880C1C" w:rsidRPr="00BB5275">
        <w:t xml:space="preserve"> </w:t>
      </w:r>
      <w:r w:rsidRPr="00BB5275">
        <w:t>This can help</w:t>
      </w:r>
      <w:r w:rsidR="00880C1C" w:rsidRPr="00BB5275">
        <w:t xml:space="preserve"> identify and/or eliminat</w:t>
      </w:r>
      <w:r w:rsidRPr="00BB5275">
        <w:t>e</w:t>
      </w:r>
      <w:r w:rsidR="00880C1C" w:rsidRPr="00BB5275">
        <w:t xml:space="preserve"> the regions influenced by boundary effects</w:t>
      </w:r>
      <w:r w:rsidR="001323FE" w:rsidRPr="00BB5275">
        <w:t xml:space="preserve">, increasing </w:t>
      </w:r>
      <w:r w:rsidR="00880C1C" w:rsidRPr="00BB5275">
        <w:t xml:space="preserve">the accuracy </w:t>
      </w:r>
      <w:r w:rsidR="009F63E8" w:rsidRPr="00BB5275">
        <w:t xml:space="preserve">and reliability </w:t>
      </w:r>
      <w:r w:rsidR="00880C1C" w:rsidRPr="00BB5275">
        <w:t xml:space="preserve">of steady-state relative permeability results. </w:t>
      </w:r>
    </w:p>
    <w:p w14:paraId="670A736C" w14:textId="7DB4818A" w:rsidR="00E00C59" w:rsidRPr="00BB5275" w:rsidRDefault="00923F2C" w:rsidP="00C95E0F">
      <w:r w:rsidRPr="00BB5275">
        <w:t>We will study three-phase flow in a water-wet porous medium</w:t>
      </w:r>
      <w:r w:rsidR="00E81328" w:rsidRPr="00BB5275">
        <w:t xml:space="preserve">. </w:t>
      </w:r>
      <w:r w:rsidR="006A2E71" w:rsidRPr="00BB5275">
        <w:t>This system is well defined in the literature, with a</w:t>
      </w:r>
      <w:r w:rsidRPr="00BB5275">
        <w:t>n unambiguous</w:t>
      </w:r>
      <w:r w:rsidR="006A2E71" w:rsidRPr="00BB5275">
        <w:t xml:space="preserve"> </w:t>
      </w:r>
      <w:r w:rsidR="0000659A" w:rsidRPr="00BB5275">
        <w:t>wettability order</w:t>
      </w:r>
      <w:r w:rsidR="006A2E71" w:rsidRPr="00BB5275">
        <w:t xml:space="preserve">: </w:t>
      </w:r>
      <w:r w:rsidR="00001F07" w:rsidRPr="00BB5275">
        <w:t>water</w:t>
      </w:r>
      <w:r w:rsidR="009C61B0" w:rsidRPr="00BB5275">
        <w:t>, most-wetting,</w:t>
      </w:r>
      <w:r w:rsidR="00001F07" w:rsidRPr="00BB5275">
        <w:t xml:space="preserve"> </w:t>
      </w:r>
      <w:r w:rsidR="009C61B0" w:rsidRPr="00BB5275">
        <w:t>resides in</w:t>
      </w:r>
      <w:r w:rsidR="00001F07" w:rsidRPr="00BB5275">
        <w:t xml:space="preserve"> the smallest pores and wetting layers</w:t>
      </w:r>
      <w:r w:rsidR="009C61B0" w:rsidRPr="00BB5275">
        <w:t>,</w:t>
      </w:r>
      <w:r w:rsidR="00001F07" w:rsidRPr="00BB5275">
        <w:t xml:space="preserve"> gas</w:t>
      </w:r>
      <w:r w:rsidR="009C61B0" w:rsidRPr="00BB5275">
        <w:t>, most non-wetting,</w:t>
      </w:r>
      <w:r w:rsidR="00001F07" w:rsidRPr="00BB5275">
        <w:t xml:space="preserve"> </w:t>
      </w:r>
      <w:r w:rsidR="009C61B0" w:rsidRPr="00BB5275">
        <w:t>occupies</w:t>
      </w:r>
      <w:r w:rsidR="00001F07" w:rsidRPr="00BB5275">
        <w:t xml:space="preserve"> the biggest pores, while oil</w:t>
      </w:r>
      <w:r w:rsidR="009C61B0" w:rsidRPr="00BB5275">
        <w:t>, intermediate-wet,</w:t>
      </w:r>
      <w:r w:rsidR="00001F07" w:rsidRPr="00BB5275">
        <w:t xml:space="preserve"> spreads in layers sandwiched between gas and water in </w:t>
      </w:r>
      <w:r w:rsidR="009C61B0" w:rsidRPr="00BB5275">
        <w:t xml:space="preserve">medium </w:t>
      </w:r>
      <w:r w:rsidR="00001F07" w:rsidRPr="00BB5275">
        <w:t>sized pores</w:t>
      </w:r>
      <w:r w:rsidR="00A73883" w:rsidRPr="00BB5275">
        <w:t xml:space="preserve"> </w:t>
      </w:r>
      <w:r w:rsidR="00A73883" w:rsidRPr="00BB5275">
        <w:fldChar w:fldCharType="begin"/>
      </w:r>
      <w:r w:rsidR="006863C5" w:rsidRPr="00BB5275">
        <w:instrText xml:space="preserve"> ADDIN EN.CITE &lt;EndNote&gt;&lt;Cite&gt;&lt;Author&gt;Blunt&lt;/Author&gt;&lt;Year&gt;2017&lt;/Year&gt;&lt;RecNum&gt;37&lt;/RecNum&gt;&lt;DisplayText&gt;[9]&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sidR="00A73883" w:rsidRPr="00BB5275">
        <w:fldChar w:fldCharType="separate"/>
      </w:r>
      <w:r w:rsidR="006863C5" w:rsidRPr="00BB5275">
        <w:rPr>
          <w:noProof/>
        </w:rPr>
        <w:t>[</w:t>
      </w:r>
      <w:hyperlink w:anchor="_ENREF_9" w:tooltip="Blunt, 2017 #37" w:history="1">
        <w:r w:rsidR="00F43EC1" w:rsidRPr="00BB5275">
          <w:rPr>
            <w:noProof/>
          </w:rPr>
          <w:t>9</w:t>
        </w:r>
      </w:hyperlink>
      <w:r w:rsidR="006863C5" w:rsidRPr="00BB5275">
        <w:rPr>
          <w:noProof/>
        </w:rPr>
        <w:t>]</w:t>
      </w:r>
      <w:r w:rsidR="00A73883" w:rsidRPr="00BB5275">
        <w:fldChar w:fldCharType="end"/>
      </w:r>
      <w:r w:rsidR="00001F07" w:rsidRPr="00BB5275">
        <w:t xml:space="preserve">. </w:t>
      </w:r>
      <w:r w:rsidR="0000659A" w:rsidRPr="00BB5275">
        <w:t xml:space="preserve">In such systems, it is typically assumed that during steady-state flow all three fluid phases are connected in the pore </w:t>
      </w:r>
      <w:r w:rsidR="00D03858" w:rsidRPr="00BB5275">
        <w:t>space:</w:t>
      </w:r>
      <w:r w:rsidR="0000659A" w:rsidRPr="00BB5275">
        <w:t xml:space="preserve"> gas </w:t>
      </w:r>
      <w:r w:rsidR="00D03858" w:rsidRPr="00BB5275">
        <w:t xml:space="preserve">is </w:t>
      </w:r>
      <w:r w:rsidR="0000659A" w:rsidRPr="00BB5275">
        <w:t xml:space="preserve">continuous in the larger pores, oil in spreading layers, and water in wetting layers. This assumption is embedded in models </w:t>
      </w:r>
      <w:r w:rsidR="00B718E5" w:rsidRPr="00BB5275">
        <w:t xml:space="preserve">– including pore network models </w:t>
      </w:r>
      <w:r w:rsidR="00B718E5" w:rsidRPr="00BB5275">
        <w:fldChar w:fldCharType="begin">
          <w:fldData xml:space="preserve">PEVuZE5vdGU+PENpdGU+PEF1dGhvcj5QaXJpPC9BdXRob3I+PFllYXI+MjAwNTwvWWVhcj48UmVj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</w:fldData>
        </w:fldChar>
      </w:r>
      <w:r w:rsidR="00B718E5" w:rsidRPr="00BB5275">
        <w:instrText xml:space="preserve"> ADDIN EN.CITE </w:instrText>
      </w:r>
      <w:r w:rsidR="00B718E5" w:rsidRPr="00BB5275">
        <w:fldChar w:fldCharType="begin">
          <w:fldData xml:space="preserve">PEVuZE5vdGU+PENpdGU+PEF1dGhvcj5QaXJpPC9BdXRob3I+PFllYXI+MjAwNTwvWWVhcj48UmVj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</w:fldData>
        </w:fldChar>
      </w:r>
      <w:r w:rsidR="00B718E5" w:rsidRPr="00BB5275">
        <w:instrText xml:space="preserve"> ADDIN EN.CITE.DATA </w:instrText>
      </w:r>
      <w:r w:rsidR="00B718E5" w:rsidRPr="00BB5275">
        <w:fldChar w:fldCharType="end"/>
      </w:r>
      <w:r w:rsidR="00B718E5" w:rsidRPr="00BB5275">
        <w:fldChar w:fldCharType="separate"/>
      </w:r>
      <w:r w:rsidR="00B718E5" w:rsidRPr="00BB5275">
        <w:rPr>
          <w:noProof/>
        </w:rPr>
        <w:t>[</w:t>
      </w:r>
      <w:hyperlink w:anchor="_ENREF_52" w:tooltip="Piri, 2005 #66" w:history="1">
        <w:r w:rsidR="00F43EC1" w:rsidRPr="00BB5275">
          <w:rPr>
            <w:noProof/>
          </w:rPr>
          <w:t>52</w:t>
        </w:r>
      </w:hyperlink>
      <w:r w:rsidR="00B718E5" w:rsidRPr="00BB5275">
        <w:rPr>
          <w:noProof/>
        </w:rPr>
        <w:t xml:space="preserve">, </w:t>
      </w:r>
      <w:hyperlink w:anchor="_ENREF_53" w:tooltip="Piri, 2005 #317" w:history="1">
        <w:r w:rsidR="00F43EC1" w:rsidRPr="00BB5275">
          <w:rPr>
            <w:noProof/>
          </w:rPr>
          <w:t>53</w:t>
        </w:r>
      </w:hyperlink>
      <w:r w:rsidR="00B718E5" w:rsidRPr="00BB5275">
        <w:rPr>
          <w:noProof/>
        </w:rPr>
        <w:t>]</w:t>
      </w:r>
      <w:r w:rsidR="00B718E5" w:rsidRPr="00BB5275">
        <w:fldChar w:fldCharType="end"/>
      </w:r>
      <w:r w:rsidR="00B718E5" w:rsidRPr="00BB5275">
        <w:t xml:space="preserve"> and empirical expressions for relative permeability </w:t>
      </w:r>
      <w:r w:rsidR="00B718E5" w:rsidRPr="00BB5275">
        <w:fldChar w:fldCharType="begin"/>
      </w:r>
      <w:r w:rsidR="00B718E5" w:rsidRPr="00BB5275">
        <w:instrText xml:space="preserve"> ADDIN EN.CITE &lt;EndNote&gt;&lt;Cite&gt;&lt;Author&gt;Stone&lt;/Author&gt;&lt;Year&gt;1970&lt;/Year&gt;&lt;RecNum&gt;276&lt;/RecNum&gt;&lt;DisplayText&gt;[54, 55]&lt;/DisplayText&gt;&lt;record&gt;&lt;rec-number&gt;276&lt;/rec-number&gt;&lt;foreign-keys&gt;&lt;key app="EN" db-id="25aaxt5w9xv0tweedfov022ixwepe952x5d5" timestamp="1599911248"&gt;276&lt;/key&gt;&lt;/foreign-keys&gt;&lt;ref-type name="Journal Article"&gt;17&lt;/ref-type&gt;&lt;contributors&gt;&lt;authors&gt;&lt;author&gt;Stone, H. L.&lt;/author&gt;&lt;/authors&gt;&lt;/contributors&gt;&lt;titles&gt;&lt;title&gt;Probability Model for Estimating Three-Phase Relative Permeability&lt;/title&gt;&lt;secondary-title&gt;Journal of Petroleum Technology&lt;/secondary-title&gt;&lt;alt-title&gt;SPE-2116-PA&lt;/alt-title&gt;&lt;/titles&gt;&lt;periodical&gt;&lt;full-title&gt;Journal of Petroleum Technology&lt;/full-title&gt;&lt;abbr-1&gt;SPE-949039-G&lt;/abbr-1&gt;&lt;/periodical&gt;&lt;pages&gt;214-218&lt;/pages&gt;&lt;volume&gt;22&lt;/volume&gt;&lt;number&gt;02&lt;/number&gt;&lt;dates&gt;&lt;year&gt;1970&lt;/year&gt;&lt;pub-dates&gt;&lt;date&gt;1970/2/1/&lt;/date&gt;&lt;/pub-dates&gt;&lt;/dates&gt;&lt;publisher&gt;Society of Petroleum Engineers&lt;/publisher&gt;&lt;isbn&gt;0149-2136&lt;/isbn&gt;&lt;urls&gt;&lt;related-urls&gt;&lt;url&gt;https://doi.org/10.2118/2116-PA&lt;/url&gt;&lt;/related-urls&gt;&lt;/urls&gt;&lt;custom1&gt;SPE&lt;/custom1&gt;&lt;electronic-resource-num&gt;10.2118/2116-PA&lt;/electronic-resource-num&gt;&lt;/record&gt;&lt;/Cite&gt;&lt;Cite&gt;&lt;Author&gt;Baker&lt;/Author&gt;&lt;Year&gt;1988&lt;/Year&gt;&lt;RecNum&gt;319&lt;/RecNum&gt;&lt;record&gt;&lt;rec-number&gt;319&lt;/rec-number&gt;&lt;foreign-keys&gt;&lt;key app="EN" db-id="25aaxt5w9xv0tweedfov022ixwepe952x5d5" timestamp="1621310813"&gt;319&lt;/key&gt;&lt;/foreign-keys&gt;&lt;ref-type name="Conference Paper"&gt;47&lt;/ref-type&gt;&lt;contributors&gt;&lt;authors&gt;&lt;author&gt;Baker, L. E.&lt;/author&gt;&lt;/authors&gt;&lt;/contributors&gt;&lt;titles&gt;&lt;title&gt;Three-Phase Relative Permeability Correlations&lt;/title&gt;&lt;/titles&gt;&lt;number&gt;SPE-17369-MS&lt;/number&gt;&lt;dates&gt;&lt;year&gt;1988&lt;/year&gt;&lt;/dates&gt;&lt;urls&gt;&lt;related-urls&gt;&lt;url&gt;https://doi.org/10.2118/17369-MS&lt;/url&gt;&lt;/related-urls&gt;&lt;/urls&gt;&lt;electronic-resource-num&gt;10.2118/17369-MS&lt;/electronic-resource-num&gt;&lt;access-date&gt;5/18/2021&lt;/access-date&gt;&lt;/record&gt;&lt;/Cite&gt;&lt;/EndNote&gt;</w:instrText>
      </w:r>
      <w:r w:rsidR="00B718E5" w:rsidRPr="00BB5275">
        <w:fldChar w:fldCharType="separate"/>
      </w:r>
      <w:r w:rsidR="00B718E5" w:rsidRPr="00BB5275">
        <w:rPr>
          <w:noProof/>
        </w:rPr>
        <w:t>[</w:t>
      </w:r>
      <w:hyperlink w:anchor="_ENREF_54" w:tooltip="Stone, 1970 #276" w:history="1">
        <w:r w:rsidR="00F43EC1" w:rsidRPr="00BB5275">
          <w:rPr>
            <w:noProof/>
          </w:rPr>
          <w:t>54</w:t>
        </w:r>
      </w:hyperlink>
      <w:r w:rsidR="00B718E5" w:rsidRPr="00BB5275">
        <w:rPr>
          <w:noProof/>
        </w:rPr>
        <w:t xml:space="preserve">, </w:t>
      </w:r>
      <w:hyperlink w:anchor="_ENREF_55" w:tooltip="Baker, 1988 #319" w:history="1">
        <w:r w:rsidR="00F43EC1" w:rsidRPr="00BB5275">
          <w:rPr>
            <w:noProof/>
          </w:rPr>
          <w:t>55</w:t>
        </w:r>
      </w:hyperlink>
      <w:r w:rsidR="00B718E5" w:rsidRPr="00BB5275">
        <w:rPr>
          <w:noProof/>
        </w:rPr>
        <w:t>]</w:t>
      </w:r>
      <w:r w:rsidR="00B718E5" w:rsidRPr="00BB5275">
        <w:fldChar w:fldCharType="end"/>
      </w:r>
      <w:r w:rsidR="00B718E5" w:rsidRPr="00BB5275">
        <w:t xml:space="preserve"> –  </w:t>
      </w:r>
      <w:r w:rsidR="0000659A" w:rsidRPr="00BB5275">
        <w:t xml:space="preserve">that predict </w:t>
      </w:r>
      <w:r w:rsidR="00A95193" w:rsidRPr="00BB5275">
        <w:t xml:space="preserve">three-phase </w:t>
      </w:r>
      <w:r w:rsidR="0000659A" w:rsidRPr="00BB5275">
        <w:t>relative permeability.</w:t>
      </w:r>
      <w:r w:rsidR="00C95E0F" w:rsidRPr="00BB5275">
        <w:t xml:space="preserve"> </w:t>
      </w:r>
      <w:r w:rsidR="000B015B" w:rsidRPr="00BB5275">
        <w:t>However</w:t>
      </w:r>
      <w:r w:rsidR="001B2993" w:rsidRPr="00BB5275">
        <w:t xml:space="preserve">, in this </w:t>
      </w:r>
      <w:r w:rsidR="00C95E0F" w:rsidRPr="00BB5275">
        <w:t xml:space="preserve">study, </w:t>
      </w:r>
      <w:r w:rsidR="00D03858" w:rsidRPr="00BB5275">
        <w:t>using pore-scale imaging</w:t>
      </w:r>
      <w:r w:rsidR="00C95E0F" w:rsidRPr="00BB5275">
        <w:t>,</w:t>
      </w:r>
      <w:r w:rsidR="001B2993" w:rsidRPr="00BB5275">
        <w:t xml:space="preserve"> we show that this assumption is incorrect</w:t>
      </w:r>
      <w:r w:rsidR="00B01395" w:rsidRPr="00BB5275">
        <w:t xml:space="preserve"> and </w:t>
      </w:r>
      <w:r w:rsidR="00F06639" w:rsidRPr="00BB5275">
        <w:t>in fact</w:t>
      </w:r>
      <w:r w:rsidR="007E00AC" w:rsidRPr="00BB5275">
        <w:t>,</w:t>
      </w:r>
      <w:r w:rsidR="00F06639" w:rsidRPr="00BB5275">
        <w:t xml:space="preserve"> </w:t>
      </w:r>
      <w:r w:rsidR="00B01395" w:rsidRPr="00BB5275">
        <w:t xml:space="preserve">gas flows in disconnected </w:t>
      </w:r>
      <w:r w:rsidR="000B015B" w:rsidRPr="00BB5275">
        <w:t>ganglia surrounded by oil and water layers.</w:t>
      </w:r>
    </w:p>
    <w:p w14:paraId="5880EDE1" w14:textId="254A5456" w:rsidR="004D670D" w:rsidRPr="00BB5275" w:rsidRDefault="00D83AB1" w:rsidP="00F239F8">
      <w:r w:rsidRPr="00BB5275">
        <w:t>Our</w:t>
      </w:r>
      <w:r w:rsidR="008E6BDE" w:rsidRPr="00BB5275">
        <w:t xml:space="preserve"> experiment </w:t>
      </w:r>
      <w:r w:rsidR="00AD4F10" w:rsidRPr="00BB5275">
        <w:t>wa</w:t>
      </w:r>
      <w:r w:rsidR="008E6BDE" w:rsidRPr="00BB5275">
        <w:t>s conducted under capillary-dominated</w:t>
      </w:r>
      <w:r w:rsidR="00CD7172" w:rsidRPr="00BB5275">
        <w:t>,</w:t>
      </w:r>
      <w:r w:rsidR="008E6BDE" w:rsidRPr="00BB5275">
        <w:t xml:space="preserve"> immiscible gas-oil conditions</w:t>
      </w:r>
      <w:r w:rsidR="0061410C" w:rsidRPr="00BB5275">
        <w:t>.</w:t>
      </w:r>
      <w:r w:rsidR="009526E1" w:rsidRPr="00BB5275">
        <w:t xml:space="preserve"> We </w:t>
      </w:r>
      <w:r w:rsidR="00AD4F10" w:rsidRPr="00BB5275">
        <w:t xml:space="preserve">have </w:t>
      </w:r>
      <w:r w:rsidR="009526E1" w:rsidRPr="00BB5275">
        <w:t>design</w:t>
      </w:r>
      <w:r w:rsidR="00AD4F10" w:rsidRPr="00BB5275">
        <w:t>ed</w:t>
      </w:r>
      <w:r w:rsidR="009526E1" w:rsidRPr="00BB5275">
        <w:t xml:space="preserve"> a new flow cell that enables</w:t>
      </w:r>
      <w:r w:rsidR="00A73883" w:rsidRPr="00BB5275">
        <w:t xml:space="preserve"> X-ray</w:t>
      </w:r>
      <w:r w:rsidR="009526E1" w:rsidRPr="00BB5275">
        <w:t xml:space="preserve"> imaging </w:t>
      </w:r>
      <w:r w:rsidR="00A73883" w:rsidRPr="00BB5275">
        <w:t xml:space="preserve">at </w:t>
      </w:r>
      <w:r w:rsidR="009526E1" w:rsidRPr="00BB5275">
        <w:t xml:space="preserve">the pore-scale while simultaneously injecting three fluid phases into the </w:t>
      </w:r>
      <w:r w:rsidR="00CC59AE" w:rsidRPr="00BB5275">
        <w:t>rock</w:t>
      </w:r>
      <w:r w:rsidR="009526E1" w:rsidRPr="00BB5275">
        <w:t>. T</w:t>
      </w:r>
      <w:r w:rsidR="0061410C" w:rsidRPr="00BB5275">
        <w:t>hree-phase relative permeability</w:t>
      </w:r>
      <w:r w:rsidR="009526E1" w:rsidRPr="00BB5275">
        <w:t xml:space="preserve"> is measured</w:t>
      </w:r>
      <w:r w:rsidR="0061410C" w:rsidRPr="00BB5275">
        <w:t xml:space="preserve"> </w:t>
      </w:r>
      <w:r w:rsidR="005736C2" w:rsidRPr="00BB5275">
        <w:t>by monitoring the pressure drop across the sample</w:t>
      </w:r>
      <w:r w:rsidR="0065304E" w:rsidRPr="00BB5275">
        <w:t>,</w:t>
      </w:r>
      <w:r w:rsidR="005736C2" w:rsidRPr="00BB5275">
        <w:t xml:space="preserve"> </w:t>
      </w:r>
      <w:r w:rsidR="0065304E" w:rsidRPr="00BB5275">
        <w:t xml:space="preserve">while </w:t>
      </w:r>
      <w:r w:rsidR="005736C2" w:rsidRPr="00BB5275">
        <w:t xml:space="preserve">saturations </w:t>
      </w:r>
      <w:r w:rsidR="0065304E" w:rsidRPr="00BB5275">
        <w:t xml:space="preserve">are obtained from </w:t>
      </w:r>
      <w:r w:rsidR="005736C2" w:rsidRPr="00BB5275">
        <w:t>the high</w:t>
      </w:r>
      <w:r w:rsidR="0065304E" w:rsidRPr="00BB5275">
        <w:t>-</w:t>
      </w:r>
      <w:r w:rsidR="005736C2" w:rsidRPr="00BB5275">
        <w:t>resolution</w:t>
      </w:r>
      <w:r w:rsidR="0065304E" w:rsidRPr="00BB5275">
        <w:t xml:space="preserve"> (5.3 µm/voxel)</w:t>
      </w:r>
      <w:r w:rsidR="005736C2" w:rsidRPr="00BB5275">
        <w:t xml:space="preserve"> images.</w:t>
      </w:r>
      <w:r w:rsidR="007B7D2C" w:rsidRPr="00BB5275">
        <w:t xml:space="preserve"> </w:t>
      </w:r>
      <w:r w:rsidR="00F40293" w:rsidRPr="00BB5275">
        <w:t>We investigate</w:t>
      </w:r>
      <w:r w:rsidR="00CD7172" w:rsidRPr="00BB5275">
        <w:t xml:space="preserve"> a saturation </w:t>
      </w:r>
      <w:r w:rsidR="00F40293" w:rsidRPr="00BB5275">
        <w:t>history</w:t>
      </w:r>
      <w:r w:rsidR="00CD7172" w:rsidRPr="00BB5275">
        <w:t xml:space="preserve">, where </w:t>
      </w:r>
      <w:r w:rsidR="00A35A97" w:rsidRPr="00BB5275">
        <w:t xml:space="preserve">the </w:t>
      </w:r>
      <w:r w:rsidR="00CD7172" w:rsidRPr="00BB5275">
        <w:t xml:space="preserve">gas fractional flow is </w:t>
      </w:r>
      <w:r w:rsidR="00F40293" w:rsidRPr="00BB5275">
        <w:t xml:space="preserve">first </w:t>
      </w:r>
      <w:r w:rsidR="00CD7172" w:rsidRPr="00BB5275">
        <w:t>increased and then decreased.</w:t>
      </w:r>
      <w:r w:rsidR="00F40293" w:rsidRPr="00BB5275">
        <w:t xml:space="preserve"> </w:t>
      </w:r>
      <w:r w:rsidR="00CC59AE" w:rsidRPr="00BB5275">
        <w:t xml:space="preserve">We compare our relative permeability </w:t>
      </w:r>
      <w:r w:rsidR="009542E3" w:rsidRPr="00BB5275">
        <w:t>measurements</w:t>
      </w:r>
      <w:r w:rsidR="00CC59AE" w:rsidRPr="00BB5275">
        <w:t xml:space="preserve"> with core-scale </w:t>
      </w:r>
      <w:r w:rsidR="009542E3" w:rsidRPr="00BB5275">
        <w:t>data,</w:t>
      </w:r>
      <w:r w:rsidR="00CC59AE" w:rsidRPr="00BB5275">
        <w:t xml:space="preserve"> obtained on the same rock</w:t>
      </w:r>
      <w:r w:rsidR="009542E3" w:rsidRPr="00BB5275">
        <w:t xml:space="preserve"> </w:t>
      </w:r>
      <w:r w:rsidR="00CC59AE" w:rsidRPr="00BB5275">
        <w:t xml:space="preserve">type, and show that there is </w:t>
      </w:r>
      <w:r w:rsidR="00D815A7" w:rsidRPr="00BB5275">
        <w:t xml:space="preserve">an </w:t>
      </w:r>
      <w:r w:rsidR="00CC59AE" w:rsidRPr="00BB5275">
        <w:t xml:space="preserve">agreement in the results, indicating the accuracy of our method. Furthermore, </w:t>
      </w:r>
      <w:r w:rsidR="00F239F8" w:rsidRPr="00BB5275">
        <w:t xml:space="preserve">we estimate the capillary pressures by extracting the fluid-fluid interfacial curvatures from the images. </w:t>
      </w:r>
      <w:r w:rsidR="00436BE5" w:rsidRPr="00BB5275">
        <w:t xml:space="preserve">In addition, </w:t>
      </w:r>
      <w:r w:rsidR="00C035EC" w:rsidRPr="00BB5275">
        <w:t>we characterize fluid connectivity, pore occupancy</w:t>
      </w:r>
      <w:r w:rsidR="00C50E9C" w:rsidRPr="00BB5275">
        <w:t>, layer formation</w:t>
      </w:r>
      <w:r w:rsidR="00C035EC" w:rsidRPr="00BB5275">
        <w:t xml:space="preserve"> and contact angles</w:t>
      </w:r>
      <w:r w:rsidR="00483606" w:rsidRPr="00BB5275">
        <w:t xml:space="preserve"> </w:t>
      </w:r>
      <w:r w:rsidR="00F239F8" w:rsidRPr="00BB5275">
        <w:t>at different fractional flows</w:t>
      </w:r>
      <w:r w:rsidR="00C035EC" w:rsidRPr="00BB5275">
        <w:t>.</w:t>
      </w:r>
      <w:r w:rsidR="00F239F8" w:rsidRPr="00BB5275">
        <w:t xml:space="preserve"> </w:t>
      </w:r>
      <w:r w:rsidR="00483606" w:rsidRPr="00BB5275">
        <w:t xml:space="preserve"> </w:t>
      </w:r>
      <w:r w:rsidR="00CC59AE" w:rsidRPr="00BB5275">
        <w:t xml:space="preserve"> </w:t>
      </w:r>
      <w:r w:rsidR="00C035EC" w:rsidRPr="00BB5275">
        <w:t xml:space="preserve"> </w:t>
      </w:r>
    </w:p>
    <w:p w14:paraId="2CD9AE0F" w14:textId="7EA6295E" w:rsidR="002623B9" w:rsidRPr="00BB5275" w:rsidRDefault="00C50E9C" w:rsidP="002623B9">
      <w:r w:rsidRPr="00BB5275">
        <w:t>We show that</w:t>
      </w:r>
      <w:r w:rsidR="007C5B8D" w:rsidRPr="00BB5275">
        <w:t>,</w:t>
      </w:r>
      <w:r w:rsidRPr="00BB5275">
        <w:t xml:space="preserve"> contrary to</w:t>
      </w:r>
      <w:r w:rsidR="002623B9" w:rsidRPr="00BB5275">
        <w:t xml:space="preserve"> the</w:t>
      </w:r>
      <w:r w:rsidRPr="00BB5275">
        <w:t xml:space="preserve"> conventional </w:t>
      </w:r>
      <w:r w:rsidR="002623B9" w:rsidRPr="00BB5275">
        <w:t>assumption</w:t>
      </w:r>
      <w:r w:rsidRPr="00BB5275">
        <w:t xml:space="preserve">, gas </w:t>
      </w:r>
      <w:r w:rsidR="002623B9" w:rsidRPr="00BB5275">
        <w:t xml:space="preserve">flows in disconnected ganglia when </w:t>
      </w:r>
      <w:r w:rsidRPr="00BB5275">
        <w:t>injected simultaneously with oil and water under steady-state conditions</w:t>
      </w:r>
      <w:r w:rsidR="00B01395" w:rsidRPr="00BB5275">
        <w:t xml:space="preserve"> in a water-wet rock</w:t>
      </w:r>
      <w:r w:rsidRPr="00BB5275">
        <w:t>.</w:t>
      </w:r>
      <w:r w:rsidR="002623B9" w:rsidRPr="00BB5275">
        <w:t xml:space="preserve"> </w:t>
      </w:r>
      <w:r w:rsidRPr="00BB5275">
        <w:t xml:space="preserve">Gas progresses through the centre of </w:t>
      </w:r>
      <w:r w:rsidR="006C744E" w:rsidRPr="00BB5275">
        <w:t xml:space="preserve">the </w:t>
      </w:r>
      <w:r w:rsidRPr="00BB5275">
        <w:t>pores in the form of dis</w:t>
      </w:r>
      <w:r w:rsidR="002623B9" w:rsidRPr="00BB5275">
        <w:t>crete</w:t>
      </w:r>
      <w:r w:rsidRPr="00BB5275">
        <w:t xml:space="preserve"> blobs</w:t>
      </w:r>
      <w:r w:rsidR="002623B9" w:rsidRPr="00BB5275">
        <w:t xml:space="preserve"> surrounded by oil and water layers</w:t>
      </w:r>
      <w:r w:rsidR="00834AB4" w:rsidRPr="00BB5275">
        <w:t>; it</w:t>
      </w:r>
      <w:r w:rsidRPr="00BB5275">
        <w:t xml:space="preserve"> is </w:t>
      </w:r>
      <w:r w:rsidR="00280C15" w:rsidRPr="00BB5275">
        <w:t xml:space="preserve">continuously </w:t>
      </w:r>
      <w:r w:rsidR="002623B9" w:rsidRPr="00BB5275">
        <w:t>displaced from the inlet to the outlet by</w:t>
      </w:r>
      <w:r w:rsidRPr="00BB5275">
        <w:t xml:space="preserve"> double and multiple displacements.</w:t>
      </w:r>
      <w:r w:rsidR="008125DB" w:rsidRPr="00BB5275">
        <w:t xml:space="preserve"> </w:t>
      </w:r>
      <w:r w:rsidR="00D815A7" w:rsidRPr="00BB5275">
        <w:t>W</w:t>
      </w:r>
      <w:r w:rsidR="002623B9" w:rsidRPr="00BB5275">
        <w:t>e observe</w:t>
      </w:r>
      <w:r w:rsidR="00D815A7" w:rsidRPr="00BB5275">
        <w:t xml:space="preserve"> </w:t>
      </w:r>
      <w:r w:rsidR="002623B9" w:rsidRPr="00BB5275">
        <w:t xml:space="preserve">intermittent flow regions, where gas and oil, and water and oil interchangeably occupy the same pores </w:t>
      </w:r>
      <w:r w:rsidR="001953AA" w:rsidRPr="00BB5275">
        <w:t>during</w:t>
      </w:r>
      <w:r w:rsidR="002623B9" w:rsidRPr="00BB5275">
        <w:t xml:space="preserve"> steady-state </w:t>
      </w:r>
      <w:r w:rsidR="001953AA" w:rsidRPr="00BB5275">
        <w:t>flow</w:t>
      </w:r>
      <w:r w:rsidR="002623B9" w:rsidRPr="00BB5275">
        <w:t xml:space="preserve">. </w:t>
      </w:r>
      <w:r w:rsidR="006C744E" w:rsidRPr="00BB5275">
        <w:t xml:space="preserve">This </w:t>
      </w:r>
      <w:r w:rsidR="00D815A7" w:rsidRPr="00BB5275">
        <w:t xml:space="preserve">work </w:t>
      </w:r>
      <w:r w:rsidR="00AD4F10" w:rsidRPr="00BB5275">
        <w:t>suggest</w:t>
      </w:r>
      <w:r w:rsidR="00D815A7" w:rsidRPr="00BB5275">
        <w:t>s that</w:t>
      </w:r>
      <w:r w:rsidR="006C744E" w:rsidRPr="00BB5275">
        <w:t xml:space="preserve"> in three-phase flow we</w:t>
      </w:r>
      <w:r w:rsidR="00794A41" w:rsidRPr="00BB5275">
        <w:t xml:space="preserve"> may</w:t>
      </w:r>
      <w:r w:rsidR="006C744E" w:rsidRPr="00BB5275">
        <w:t xml:space="preserve"> never genuinely attain steady-state conditions</w:t>
      </w:r>
      <w:r w:rsidR="00D815A7" w:rsidRPr="00BB5275">
        <w:t xml:space="preserve"> at the pore-scale</w:t>
      </w:r>
      <w:r w:rsidR="006C744E" w:rsidRPr="00BB5275">
        <w:t xml:space="preserve">, although we have, macroscopically, a constant saturation, since the fluid arrangement at the pore-scale is constantly fluctuating between locations of local capillary equilibrium. </w:t>
      </w:r>
    </w:p>
    <w:p w14:paraId="4E66289E" w14:textId="5F837A48" w:rsidR="0076233B" w:rsidRPr="00BB5275" w:rsidRDefault="0076233B" w:rsidP="0076233B">
      <w:pPr>
        <w:pStyle w:val="Heading1"/>
      </w:pPr>
      <w:r w:rsidRPr="00BB5275">
        <w:t>Experimental Methods</w:t>
      </w:r>
    </w:p>
    <w:p w14:paraId="1312F1B1" w14:textId="1E5DB116" w:rsidR="000234C0" w:rsidRPr="00BB5275" w:rsidRDefault="006E1FD8" w:rsidP="006E1FD8">
      <w:r w:rsidRPr="00BB5275">
        <w:t xml:space="preserve">In this section, we first provide details of the rock sample and fluids used to perform the three-phase </w:t>
      </w:r>
      <w:r w:rsidR="005C4337" w:rsidRPr="00BB5275">
        <w:t xml:space="preserve">steady-state </w:t>
      </w:r>
      <w:r w:rsidRPr="00BB5275">
        <w:t xml:space="preserve">experiment. </w:t>
      </w:r>
      <w:r w:rsidR="00D46E4C" w:rsidRPr="00BB5275">
        <w:t>W</w:t>
      </w:r>
      <w:r w:rsidRPr="00BB5275">
        <w:t xml:space="preserve">e </w:t>
      </w:r>
      <w:r w:rsidR="00D46E4C" w:rsidRPr="00BB5275">
        <w:t xml:space="preserve">then </w:t>
      </w:r>
      <w:r w:rsidRPr="00BB5275">
        <w:t xml:space="preserve">move on to describe the newly designed flow </w:t>
      </w:r>
      <w:r w:rsidR="00CD7172" w:rsidRPr="00BB5275">
        <w:t>cell</w:t>
      </w:r>
      <w:r w:rsidRPr="00BB5275">
        <w:t xml:space="preserve"> which permits the simultaneous injection of three fluid phases while</w:t>
      </w:r>
      <w:r w:rsidR="00D46E4C" w:rsidRPr="00BB5275">
        <w:t xml:space="preserve"> allowing for the pressure drop to be recorded and high-resolution pore-scale images to be taken. Next, the set of gas, oil, and water fractional flows selected for the experiment are listed in detail.</w:t>
      </w:r>
      <w:r w:rsidRPr="00BB5275">
        <w:t xml:space="preserve"> </w:t>
      </w:r>
      <w:r w:rsidR="00332232" w:rsidRPr="00BB5275">
        <w:t>Finally</w:t>
      </w:r>
      <w:r w:rsidR="00E36DB4" w:rsidRPr="00BB5275">
        <w:t xml:space="preserve">, we describe the </w:t>
      </w:r>
      <w:r w:rsidR="00D46E4C" w:rsidRPr="00BB5275">
        <w:t>X-ray scanning</w:t>
      </w:r>
      <w:r w:rsidR="00E36DB4" w:rsidRPr="00BB5275">
        <w:t xml:space="preserve"> parameters and image processing techniques implemented to </w:t>
      </w:r>
      <w:proofErr w:type="spellStart"/>
      <w:r w:rsidR="00E36DB4" w:rsidRPr="00BB5275">
        <w:t>analyze</w:t>
      </w:r>
      <w:proofErr w:type="spellEnd"/>
      <w:r w:rsidR="00E36DB4" w:rsidRPr="00BB5275">
        <w:t xml:space="preserve"> </w:t>
      </w:r>
      <w:r w:rsidR="00332232" w:rsidRPr="00BB5275">
        <w:t xml:space="preserve">the pore-scale images obtained </w:t>
      </w:r>
      <w:r w:rsidR="00D46E4C" w:rsidRPr="00BB5275">
        <w:t>at different</w:t>
      </w:r>
      <w:r w:rsidR="00332232" w:rsidRPr="00BB5275">
        <w:t xml:space="preserve"> fractional flows. </w:t>
      </w:r>
      <w:r w:rsidR="00E36DB4" w:rsidRPr="00BB5275">
        <w:t xml:space="preserve"> </w:t>
      </w:r>
    </w:p>
    <w:p w14:paraId="0B5F6666" w14:textId="65E7FC84" w:rsidR="00117C88" w:rsidRPr="00BB5275" w:rsidRDefault="00117C88" w:rsidP="006E1FD8"/>
    <w:p w14:paraId="0FCF4D44" w14:textId="77777777" w:rsidR="00117C88" w:rsidRPr="00BB5275" w:rsidRDefault="00117C88" w:rsidP="006E1FD8"/>
    <w:p w14:paraId="1E40AFAB" w14:textId="36DAAE06" w:rsidR="000908F8" w:rsidRPr="00BB5275" w:rsidRDefault="000908F8" w:rsidP="000908F8">
      <w:pPr>
        <w:pStyle w:val="Heading2"/>
      </w:pPr>
      <w:r w:rsidRPr="00BB5275">
        <w:lastRenderedPageBreak/>
        <w:t>Materials</w:t>
      </w:r>
    </w:p>
    <w:p w14:paraId="77F08C49" w14:textId="37F5D16D" w:rsidR="00E56A89" w:rsidRPr="00BB5275" w:rsidRDefault="00D33E66" w:rsidP="00E56A89">
      <w:r w:rsidRPr="00BB5275">
        <w:t>T</w:t>
      </w:r>
      <w:r w:rsidR="0076233B" w:rsidRPr="00BB5275">
        <w:t xml:space="preserve">he three-phase steady-state </w:t>
      </w:r>
      <w:r w:rsidR="00F40293" w:rsidRPr="00BB5275">
        <w:t>imaging</w:t>
      </w:r>
      <w:r w:rsidR="0076233B" w:rsidRPr="00BB5275">
        <w:t xml:space="preserve"> experiment </w:t>
      </w:r>
      <w:r w:rsidRPr="00BB5275">
        <w:t xml:space="preserve">was performed </w:t>
      </w:r>
      <w:r w:rsidR="00F40293" w:rsidRPr="00BB5275">
        <w:t>o</w:t>
      </w:r>
      <w:r w:rsidR="0076233B" w:rsidRPr="00BB5275">
        <w:t xml:space="preserve">n a Bentheimer sandstone of diameter </w:t>
      </w:r>
      <w:r w:rsidR="0076233B" w:rsidRPr="00922C2B">
        <w:rPr>
          <w:highlight w:val="yellow"/>
        </w:rPr>
        <w:t>1</w:t>
      </w:r>
      <w:r w:rsidR="001B058B" w:rsidRPr="00922C2B">
        <w:rPr>
          <w:highlight w:val="yellow"/>
        </w:rPr>
        <w:t>.</w:t>
      </w:r>
      <w:r w:rsidR="0076233B" w:rsidRPr="00922C2B">
        <w:rPr>
          <w:highlight w:val="yellow"/>
        </w:rPr>
        <w:t>2</w:t>
      </w:r>
      <w:r w:rsidR="001B058B" w:rsidRPr="00922C2B">
        <w:rPr>
          <w:highlight w:val="yellow"/>
        </w:rPr>
        <w:t>6</w:t>
      </w:r>
      <w:r w:rsidR="0076233B" w:rsidRPr="00922C2B">
        <w:rPr>
          <w:highlight w:val="yellow"/>
        </w:rPr>
        <w:t xml:space="preserve"> </w:t>
      </w:r>
      <w:r w:rsidR="001B058B" w:rsidRPr="00922C2B">
        <w:rPr>
          <w:highlight w:val="yellow"/>
        </w:rPr>
        <w:t>c</w:t>
      </w:r>
      <w:r w:rsidR="0076233B" w:rsidRPr="00922C2B">
        <w:rPr>
          <w:highlight w:val="yellow"/>
        </w:rPr>
        <w:t>m, and length 4</w:t>
      </w:r>
      <w:r w:rsidR="001B058B" w:rsidRPr="00922C2B">
        <w:rPr>
          <w:highlight w:val="yellow"/>
        </w:rPr>
        <w:t>.</w:t>
      </w:r>
      <w:r w:rsidR="0076233B" w:rsidRPr="00922C2B">
        <w:rPr>
          <w:highlight w:val="yellow"/>
        </w:rPr>
        <w:t>2</w:t>
      </w:r>
      <w:r w:rsidR="001B058B" w:rsidRPr="00922C2B">
        <w:rPr>
          <w:highlight w:val="yellow"/>
        </w:rPr>
        <w:t>3</w:t>
      </w:r>
      <w:r w:rsidR="0076233B" w:rsidRPr="00922C2B">
        <w:rPr>
          <w:highlight w:val="yellow"/>
        </w:rPr>
        <w:t xml:space="preserve"> </w:t>
      </w:r>
      <w:r w:rsidR="001B058B" w:rsidRPr="00922C2B">
        <w:rPr>
          <w:highlight w:val="yellow"/>
        </w:rPr>
        <w:t>c</w:t>
      </w:r>
      <w:r w:rsidR="0076233B" w:rsidRPr="00922C2B">
        <w:rPr>
          <w:highlight w:val="yellow"/>
        </w:rPr>
        <w:t>m</w:t>
      </w:r>
      <w:r w:rsidR="0076233B" w:rsidRPr="00BB5275">
        <w:t>.</w:t>
      </w:r>
      <w:r w:rsidR="008239EB" w:rsidRPr="00BB5275">
        <w:t xml:space="preserve"> </w:t>
      </w:r>
      <w:r w:rsidR="000200F4" w:rsidRPr="0092715F">
        <w:rPr>
          <w:highlight w:val="yellow"/>
        </w:rPr>
        <w:t>Bentheimer sandstone</w:t>
      </w:r>
      <w:r w:rsidR="000200F4" w:rsidRPr="00BB5275">
        <w:t xml:space="preserve"> h</w:t>
      </w:r>
      <w:r w:rsidR="00F40293" w:rsidRPr="00BB5275">
        <w:t>as</w:t>
      </w:r>
      <w:r w:rsidR="000200F4" w:rsidRPr="00BB5275">
        <w:t xml:space="preserve"> a unimodal pore radii distribution</w:t>
      </w:r>
      <w:r w:rsidR="00E36D5E" w:rsidRPr="00BB5275">
        <w:t xml:space="preserve">, with a mean </w:t>
      </w:r>
      <w:r w:rsidR="00042BE9" w:rsidRPr="00BB5275">
        <w:t xml:space="preserve">pore </w:t>
      </w:r>
      <w:r w:rsidR="00E36D5E" w:rsidRPr="00BB5275">
        <w:t>radius of 30 µm,</w:t>
      </w:r>
      <w:r w:rsidR="000200F4" w:rsidRPr="00BB5275">
        <w:t xml:space="preserve"> and consists of around 95% quartz with minor amounts of kaolinite and swellable clay minerals </w:t>
      </w:r>
      <w:r w:rsidR="002E312D" w:rsidRPr="00BB5275">
        <w:fldChar w:fldCharType="begin"/>
      </w:r>
      <w:r w:rsidR="00B718E5" w:rsidRPr="00BB5275">
        <w:instrText xml:space="preserve"> ADDIN EN.CITE &lt;EndNote&gt;&lt;Cite&gt;&lt;Author&gt;Peksa&lt;/Author&gt;&lt;Year&gt;2015&lt;/Year&gt;&lt;RecNum&gt;310&lt;/RecNum&gt;&lt;DisplayText&gt;[56]&lt;/DisplayText&gt;&lt;record&gt;&lt;rec-number&gt;310&lt;/rec-number&gt;&lt;foreign-keys&gt;&lt;key app="EN" db-id="25aaxt5w9xv0tweedfov022ixwepe952x5d5" timestamp="1620166201"&gt;310&lt;/key&gt;&lt;/foreign-keys&gt;&lt;ref-type name="Journal Article"&gt;17&lt;/ref-type&gt;&lt;contributors&gt;&lt;authors&gt;&lt;author&gt;Peksa, Anna E.&lt;/author&gt;&lt;author&gt;Wolf, Karl-Heinz A. A.&lt;/author&gt;&lt;author&gt;Zitha, Pacelli L. J.&lt;/author&gt;&lt;/authors&gt;&lt;/contributors&gt;&lt;titles&gt;&lt;title&gt;Bentheimer sandstone revisited for experimental purposes&lt;/title&gt;&lt;secondary-title&gt;Marine and Petroleum Geology&lt;/secondary-title&gt;&lt;/titles&gt;&lt;periodical&gt;&lt;full-title&gt;Marine and Petroleum Geology&lt;/full-title&gt;&lt;/periodical&gt;&lt;pages&gt;701-719&lt;/pages&gt;&lt;volume&gt;67&lt;/volume&gt;&lt;keywords&gt;&lt;keyword&gt;Bentheimer sandstone&lt;/keyword&gt;&lt;keyword&gt;Mineralogy&lt;/keyword&gt;&lt;keyword&gt;Porosity&lt;/keyword&gt;&lt;keyword&gt;Permeability&lt;/keyword&gt;&lt;keyword&gt;Grain/pore-size&lt;/keyword&gt;&lt;keyword&gt;Dielectric behavior&lt;/keyword&gt;&lt;/keywords&gt;&lt;dates&gt;&lt;year&gt;2015&lt;/year&gt;&lt;pub-dates&gt;&lt;date&gt;2015/11/01/&lt;/date&gt;&lt;/pub-dates&gt;&lt;/dates&gt;&lt;isbn&gt;0264-8172&lt;/isbn&gt;&lt;urls&gt;&lt;related-urls&gt;&lt;url&gt;https://www.sciencedirect.com/science/article/pii/S0264817215300106&lt;/url&gt;&lt;/related-urls&gt;&lt;/urls&gt;&lt;electronic-resource-num&gt;https://doi.org/10.1016/j.marpetgeo.2015.06.001&lt;/electronic-resource-num&gt;&lt;/record&gt;&lt;/Cite&gt;&lt;/EndNote&gt;</w:instrText>
      </w:r>
      <w:r w:rsidR="002E312D" w:rsidRPr="00BB5275">
        <w:fldChar w:fldCharType="separate"/>
      </w:r>
      <w:r w:rsidR="00B718E5" w:rsidRPr="00BB5275">
        <w:rPr>
          <w:noProof/>
        </w:rPr>
        <w:t>[</w:t>
      </w:r>
      <w:hyperlink w:anchor="_ENREF_56" w:tooltip="Peksa, 2015 #310" w:history="1">
        <w:r w:rsidR="00F43EC1" w:rsidRPr="00BB5275">
          <w:rPr>
            <w:noProof/>
          </w:rPr>
          <w:t>56</w:t>
        </w:r>
      </w:hyperlink>
      <w:r w:rsidR="00B718E5" w:rsidRPr="00BB5275">
        <w:rPr>
          <w:noProof/>
        </w:rPr>
        <w:t>]</w:t>
      </w:r>
      <w:r w:rsidR="002E312D" w:rsidRPr="00BB5275">
        <w:fldChar w:fldCharType="end"/>
      </w:r>
      <w:r w:rsidR="000200F4" w:rsidRPr="00BB5275">
        <w:t xml:space="preserve">. </w:t>
      </w:r>
      <w:r w:rsidR="00E36D5E" w:rsidRPr="00BB5275">
        <w:t xml:space="preserve">The pore size distribution is plotted in Fig. S1 in the supplementary </w:t>
      </w:r>
      <w:r w:rsidR="00AE799F" w:rsidRPr="00BB5275">
        <w:t>material</w:t>
      </w:r>
      <w:r w:rsidR="00E36D5E" w:rsidRPr="00BB5275">
        <w:t xml:space="preserve">. </w:t>
      </w:r>
      <w:r w:rsidR="000908F8" w:rsidRPr="00BB5275">
        <w:t xml:space="preserve">The </w:t>
      </w:r>
      <w:r w:rsidR="00976FFB" w:rsidRPr="00BB5275">
        <w:t xml:space="preserve">selected </w:t>
      </w:r>
      <w:r w:rsidR="000908F8" w:rsidRPr="0092715F">
        <w:rPr>
          <w:highlight w:val="yellow"/>
        </w:rPr>
        <w:t>sample</w:t>
      </w:r>
      <w:r w:rsidR="00976FFB" w:rsidRPr="0092715F">
        <w:rPr>
          <w:highlight w:val="yellow"/>
        </w:rPr>
        <w:t xml:space="preserve"> has a total porosity of 0.24 measured</w:t>
      </w:r>
      <w:r w:rsidR="00976FFB" w:rsidRPr="00BB5275">
        <w:t xml:space="preserve"> using the differential imaging method </w:t>
      </w:r>
      <w:r w:rsidR="002E312D" w:rsidRPr="00BB5275">
        <w:fldChar w:fldCharType="begin"/>
      </w:r>
      <w:r w:rsidR="00B718E5" w:rsidRPr="00BB5275">
        <w:instrText xml:space="preserve"> ADDIN EN.CITE &lt;EndNote&gt;&lt;Cite&gt;&lt;Author&gt;Lin&lt;/Author&gt;&lt;Year&gt;2016&lt;/Year&gt;&lt;RecNum&gt;69&lt;/RecNum&gt;&lt;DisplayText&gt;[57]&lt;/DisplayText&gt;&lt;record&gt;&lt;rec-number&gt;69&lt;/rec-number&gt;&lt;foreign-keys&gt;&lt;key app="EN" db-id="25aaxt5w9xv0tweedfov022ixwepe952x5d5" timestamp="1562060260"&gt;69&lt;/key&gt;&lt;/foreign-keys&gt;&lt;ref-type name="Journal Article"&gt;17&lt;/ref-type&gt;&lt;contributors&gt;&lt;authors&gt;&lt;author&gt;Lin, Qingyang&lt;/author&gt;&lt;author&gt;Al-Khulaifi, Yousef&lt;/author&gt;&lt;author&gt;Blunt, Martin J.&lt;/author&gt;&lt;author&gt;Bijeljic, Branko&lt;/author&gt;&lt;/authors&gt;&lt;/contributors&gt;&lt;titles&gt;&lt;title&gt;Quantification of sub-resolution porosity in carbonate rocks by applying high-salinity contrast brine using X-ray microtomography differential imaging&lt;/title&gt;&lt;secondary-title&gt;Advances in Water Resources&lt;/secondary-title&gt;&lt;/titles&gt;&lt;periodical&gt;&lt;full-title&gt;Advances in Water Resources&lt;/full-title&gt;&lt;/periodical&gt;&lt;pages&gt;306-322&lt;/pages&gt;&lt;volume&gt;96&lt;/volume&gt;&lt;keywords&gt;&lt;keyword&gt;Carbonate&lt;/keyword&gt;&lt;keyword&gt;X-ray microtomography&lt;/keyword&gt;&lt;keyword&gt;Sub-resolution porosity&lt;/keyword&gt;&lt;keyword&gt;Micro-porosity&lt;/keyword&gt;&lt;keyword&gt;Differential imaging&lt;/keyword&gt;&lt;/keywords&gt;&lt;dates&gt;&lt;year&gt;2016&lt;/year&gt;&lt;pub-dates&gt;&lt;date&gt;2016/10/01/&lt;/date&gt;&lt;/pub-dates&gt;&lt;/dates&gt;&lt;isbn&gt;0309-1708&lt;/isbn&gt;&lt;urls&gt;&lt;related-urls&gt;&lt;url&gt;http://www.sciencedirect.com/science/article/pii/S0309170816303098&lt;/url&gt;&lt;/related-urls&gt;&lt;/urls&gt;&lt;electronic-resource-num&gt;https://doi.org/10.1016/j.advwatres.2016.08.002&lt;/electronic-resource-num&gt;&lt;/record&gt;&lt;/Cite&gt;&lt;/EndNote&gt;</w:instrText>
      </w:r>
      <w:r w:rsidR="002E312D" w:rsidRPr="00BB5275">
        <w:fldChar w:fldCharType="separate"/>
      </w:r>
      <w:r w:rsidR="00B718E5" w:rsidRPr="00BB5275">
        <w:rPr>
          <w:noProof/>
        </w:rPr>
        <w:t>[</w:t>
      </w:r>
      <w:hyperlink w:anchor="_ENREF_57" w:tooltip="Lin, 2016 #69" w:history="1">
        <w:r w:rsidR="00F43EC1" w:rsidRPr="00BB5275">
          <w:rPr>
            <w:noProof/>
          </w:rPr>
          <w:t>57</w:t>
        </w:r>
      </w:hyperlink>
      <w:r w:rsidR="00B718E5" w:rsidRPr="00BB5275">
        <w:rPr>
          <w:noProof/>
        </w:rPr>
        <w:t>]</w:t>
      </w:r>
      <w:r w:rsidR="002E312D" w:rsidRPr="00BB5275">
        <w:fldChar w:fldCharType="end"/>
      </w:r>
      <w:r w:rsidR="00023711" w:rsidRPr="00BB5275">
        <w:t>. In this method, the sub-resolution porosity is identified by subtracting a</w:t>
      </w:r>
      <w:r w:rsidR="00337251" w:rsidRPr="00BB5275">
        <w:t xml:space="preserve"> dry</w:t>
      </w:r>
      <w:r w:rsidR="00023711" w:rsidRPr="00BB5275">
        <w:t xml:space="preserve"> image of </w:t>
      </w:r>
      <w:r w:rsidR="00337251" w:rsidRPr="00BB5275">
        <w:t>the</w:t>
      </w:r>
      <w:r w:rsidR="00023711" w:rsidRPr="00BB5275">
        <w:t xml:space="preserve"> sample from one where it is </w:t>
      </w:r>
      <w:r w:rsidR="00337251" w:rsidRPr="00BB5275">
        <w:t>fully saturated</w:t>
      </w:r>
      <w:r w:rsidR="00023711" w:rsidRPr="00BB5275">
        <w:t xml:space="preserve"> with a high-contrast solution</w:t>
      </w:r>
      <w:r w:rsidR="00976FFB" w:rsidRPr="00BB5275">
        <w:t>.</w:t>
      </w:r>
      <w:r w:rsidR="000200F4" w:rsidRPr="00BB5275">
        <w:t xml:space="preserve"> </w:t>
      </w:r>
      <w:r w:rsidR="004113DC" w:rsidRPr="00BB5275">
        <w:t xml:space="preserve">Fig. 1 shows the distribution of the image-based porosity across the length of the sample. </w:t>
      </w:r>
      <w:r w:rsidR="00F13F6D" w:rsidRPr="00BB5275">
        <w:t>The absolute permeability (</w:t>
      </w:r>
      <w:r w:rsidR="00F13F6D" w:rsidRPr="00BB5275">
        <w:rPr>
          <w:i/>
          <w:iCs/>
        </w:rPr>
        <w:t>k</w:t>
      </w:r>
      <w:r w:rsidR="00F13F6D" w:rsidRPr="00BB5275">
        <w:t xml:space="preserve">) of the sample, measured at the experimental conditions, is </w:t>
      </w:r>
      <w:r w:rsidR="00F13F6D" w:rsidRPr="0092715F">
        <w:rPr>
          <w:highlight w:val="yellow"/>
        </w:rPr>
        <w:t>1.75 ± 0.03 D</w:t>
      </w:r>
      <w:r w:rsidR="00BF62E9" w:rsidRPr="00BB5275">
        <w:t xml:space="preserve"> </w:t>
      </w:r>
      <w:r w:rsidR="00042BE9" w:rsidRPr="00BB5275">
        <w:t>(1.73×10</w:t>
      </w:r>
      <w:r w:rsidR="00042BE9" w:rsidRPr="00BB5275">
        <w:rPr>
          <w:vertAlign w:val="superscript"/>
        </w:rPr>
        <w:t xml:space="preserve">-12 </w:t>
      </w:r>
      <w:r w:rsidR="00042BE9" w:rsidRPr="00BB5275">
        <w:t>± 0.03×10</w:t>
      </w:r>
      <w:r w:rsidR="00042BE9" w:rsidRPr="00BB5275">
        <w:rPr>
          <w:vertAlign w:val="superscript"/>
        </w:rPr>
        <w:t>-12</w:t>
      </w:r>
      <w:r w:rsidR="00042BE9" w:rsidRPr="00BB5275">
        <w:t xml:space="preserve"> m</w:t>
      </w:r>
      <w:r w:rsidR="00042BE9" w:rsidRPr="00BB5275">
        <w:rPr>
          <w:vertAlign w:val="superscript"/>
        </w:rPr>
        <w:t>2</w:t>
      </w:r>
      <w:r w:rsidR="00042BE9" w:rsidRPr="00BB5275">
        <w:t>).</w:t>
      </w:r>
    </w:p>
    <w:p w14:paraId="3383A7B5" w14:textId="77777777" w:rsidR="00E56A89" w:rsidRPr="00BB5275" w:rsidRDefault="00E56A89" w:rsidP="00E56A89">
      <w:pPr>
        <w:keepNext/>
        <w:jc w:val="center"/>
      </w:pPr>
      <w:r w:rsidRPr="00BB5275">
        <w:rPr>
          <w:noProof/>
        </w:rPr>
        <w:drawing>
          <wp:inline distT="0" distB="0" distL="0" distR="0" wp14:anchorId="569EDDBB" wp14:editId="4E3A2675">
            <wp:extent cx="3657600" cy="35312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3531232"/>
                    </a:xfrm>
                    <a:prstGeom prst="rect">
                      <a:avLst/>
                    </a:prstGeom>
                    <a:noFill/>
                  </pic:spPr>
                </pic:pic>
              </a:graphicData>
            </a:graphic>
          </wp:inline>
        </w:drawing>
      </w:r>
    </w:p>
    <w:p w14:paraId="38FC4E4A" w14:textId="44D90560" w:rsidR="004113DC" w:rsidRPr="00BB5275" w:rsidRDefault="00E56A89" w:rsidP="006B01CA">
      <w:pPr>
        <w:pStyle w:val="Caption"/>
        <w:rPr>
          <w:lang w:val="en-US"/>
        </w:rPr>
      </w:pPr>
      <w:r w:rsidRPr="00BB5275">
        <w:t xml:space="preserve">Figure </w:t>
      </w:r>
      <w:fldSimple w:instr=" SEQ Figure \* ARABIC ">
        <w:r w:rsidR="00EA735E" w:rsidRPr="00BB5275">
          <w:rPr>
            <w:noProof/>
          </w:rPr>
          <w:t>1</w:t>
        </w:r>
      </w:fldSimple>
      <w:r w:rsidRPr="00BB5275">
        <w:rPr>
          <w:lang w:val="en-US"/>
        </w:rPr>
        <w:t>. Porosity distribution</w:t>
      </w:r>
      <w:r w:rsidR="006B01CA" w:rsidRPr="00BB5275">
        <w:rPr>
          <w:lang w:val="en-US"/>
        </w:rPr>
        <w:t xml:space="preserve"> along the Bentheimer sample characterized using the differential imaging method </w:t>
      </w:r>
      <w:r w:rsidR="006B01CA" w:rsidRPr="00BB5275">
        <w:rPr>
          <w:lang w:val="en-US"/>
        </w:rPr>
        <w:fldChar w:fldCharType="begin"/>
      </w:r>
      <w:r w:rsidR="00B718E5" w:rsidRPr="00BB5275">
        <w:rPr>
          <w:lang w:val="en-US"/>
        </w:rPr>
        <w:instrText xml:space="preserve"> ADDIN EN.CITE &lt;EndNote&gt;&lt;Cite&gt;&lt;Author&gt;Lin&lt;/Author&gt;&lt;Year&gt;2016&lt;/Year&gt;&lt;RecNum&gt;69&lt;/RecNum&gt;&lt;DisplayText&gt;[57]&lt;/DisplayText&gt;&lt;record&gt;&lt;rec-number&gt;69&lt;/rec-number&gt;&lt;foreign-keys&gt;&lt;key app="EN" db-id="25aaxt5w9xv0tweedfov022ixwepe952x5d5" timestamp="1562060260"&gt;69&lt;/key&gt;&lt;/foreign-keys&gt;&lt;ref-type name="Journal Article"&gt;17&lt;/ref-type&gt;&lt;contributors&gt;&lt;authors&gt;&lt;author&gt;Lin, Qingyang&lt;/author&gt;&lt;author&gt;Al-Khulaifi, Yousef&lt;/author&gt;&lt;author&gt;Blunt, Martin J.&lt;/author&gt;&lt;author&gt;Bijeljic, Branko&lt;/author&gt;&lt;/authors&gt;&lt;/contributors&gt;&lt;titles&gt;&lt;title&gt;Quantification of sub-resolution porosity in carbonate rocks by applying high-salinity contrast brine using X-ray microtomography differential imaging&lt;/title&gt;&lt;secondary-title&gt;Advances in Water Resources&lt;/secondary-title&gt;&lt;/titles&gt;&lt;periodical&gt;&lt;full-title&gt;Advances in Water Resources&lt;/full-title&gt;&lt;/periodical&gt;&lt;pages&gt;306-322&lt;/pages&gt;&lt;volume&gt;96&lt;/volume&gt;&lt;keywords&gt;&lt;keyword&gt;Carbonate&lt;/keyword&gt;&lt;keyword&gt;X-ray microtomography&lt;/keyword&gt;&lt;keyword&gt;Sub-resolution porosity&lt;/keyword&gt;&lt;keyword&gt;Micro-porosity&lt;/keyword&gt;&lt;keyword&gt;Differential imaging&lt;/keyword&gt;&lt;/keywords&gt;&lt;dates&gt;&lt;year&gt;2016&lt;/year&gt;&lt;pub-dates&gt;&lt;date&gt;2016/10/01/&lt;/date&gt;&lt;/pub-dates&gt;&lt;/dates&gt;&lt;isbn&gt;0309-1708&lt;/isbn&gt;&lt;urls&gt;&lt;related-urls&gt;&lt;url&gt;http://www.sciencedirect.com/science/article/pii/S0309170816303098&lt;/url&gt;&lt;/related-urls&gt;&lt;/urls&gt;&lt;electronic-resource-num&gt;https://doi.org/10.1016/j.advwatres.2016.08.002&lt;/electronic-resource-num&gt;&lt;/record&gt;&lt;/Cite&gt;&lt;/EndNote&gt;</w:instrText>
      </w:r>
      <w:r w:rsidR="006B01CA" w:rsidRPr="00BB5275">
        <w:rPr>
          <w:lang w:val="en-US"/>
        </w:rPr>
        <w:fldChar w:fldCharType="separate"/>
      </w:r>
      <w:r w:rsidR="00B718E5" w:rsidRPr="00BB5275">
        <w:rPr>
          <w:noProof/>
          <w:lang w:val="en-US"/>
        </w:rPr>
        <w:t>[</w:t>
      </w:r>
      <w:hyperlink w:anchor="_ENREF_57" w:tooltip="Lin, 2016 #69" w:history="1">
        <w:r w:rsidR="00F43EC1" w:rsidRPr="00BB5275">
          <w:rPr>
            <w:noProof/>
            <w:lang w:val="en-US"/>
          </w:rPr>
          <w:t>57</w:t>
        </w:r>
      </w:hyperlink>
      <w:r w:rsidR="00B718E5" w:rsidRPr="00BB5275">
        <w:rPr>
          <w:noProof/>
          <w:lang w:val="en-US"/>
        </w:rPr>
        <w:t>]</w:t>
      </w:r>
      <w:r w:rsidR="006B01CA" w:rsidRPr="00BB5275">
        <w:rPr>
          <w:lang w:val="en-US"/>
        </w:rPr>
        <w:fldChar w:fldCharType="end"/>
      </w:r>
      <w:r w:rsidR="006B01CA" w:rsidRPr="00BB5275">
        <w:rPr>
          <w:lang w:val="en-US"/>
        </w:rPr>
        <w:t xml:space="preserve">. </w:t>
      </w:r>
      <w:r w:rsidR="006B01CA" w:rsidRPr="00BB5275">
        <w:rPr>
          <w:b w:val="0"/>
          <w:bCs/>
          <w:lang w:val="en-US"/>
        </w:rPr>
        <w:t xml:space="preserve">Below is a two-dimensional image of the whole sample, highlighting the macro-pores, sub-resolution pores and </w:t>
      </w:r>
      <w:r w:rsidR="00971D12" w:rsidRPr="00BB5275">
        <w:rPr>
          <w:b w:val="0"/>
          <w:bCs/>
          <w:lang w:val="en-US"/>
        </w:rPr>
        <w:t xml:space="preserve">the </w:t>
      </w:r>
      <w:r w:rsidR="006B01CA" w:rsidRPr="00BB5275">
        <w:rPr>
          <w:b w:val="0"/>
          <w:bCs/>
          <w:lang w:val="en-US"/>
        </w:rPr>
        <w:t>solid</w:t>
      </w:r>
      <w:r w:rsidR="00971D12" w:rsidRPr="00BB5275">
        <w:rPr>
          <w:b w:val="0"/>
          <w:bCs/>
          <w:lang w:val="en-US"/>
        </w:rPr>
        <w:t xml:space="preserve"> rock surface</w:t>
      </w:r>
      <w:r w:rsidR="006B01CA" w:rsidRPr="00BB5275">
        <w:rPr>
          <w:b w:val="0"/>
          <w:bCs/>
          <w:lang w:val="en-US"/>
        </w:rPr>
        <w:t>.</w:t>
      </w:r>
      <w:r w:rsidR="00971D12" w:rsidRPr="00BB5275">
        <w:rPr>
          <w:b w:val="0"/>
          <w:bCs/>
          <w:lang w:val="en-US"/>
        </w:rPr>
        <w:t xml:space="preserve"> Solid is shown in black, macro-pores in whi</w:t>
      </w:r>
      <w:r w:rsidR="001B4185" w:rsidRPr="00BB5275">
        <w:rPr>
          <w:b w:val="0"/>
          <w:bCs/>
          <w:lang w:val="en-US"/>
        </w:rPr>
        <w:t>t</w:t>
      </w:r>
      <w:r w:rsidR="00971D12" w:rsidRPr="00BB5275">
        <w:rPr>
          <w:b w:val="0"/>
          <w:bCs/>
          <w:lang w:val="en-US"/>
        </w:rPr>
        <w:t xml:space="preserve">e, and sub-resolution pores in grey.  </w:t>
      </w:r>
      <w:r w:rsidR="006B01CA" w:rsidRPr="00BB5275">
        <w:rPr>
          <w:lang w:val="en-US"/>
        </w:rPr>
        <w:t xml:space="preserve">  </w:t>
      </w:r>
    </w:p>
    <w:p w14:paraId="653D7C9B" w14:textId="1F1E0889" w:rsidR="00177DDF" w:rsidRPr="00BB5275" w:rsidRDefault="00AB1D36" w:rsidP="00F22F4B">
      <w:r w:rsidRPr="00BB5275">
        <w:t xml:space="preserve">In terms of fluids, </w:t>
      </w:r>
      <w:r w:rsidRPr="007630AB">
        <w:rPr>
          <w:highlight w:val="yellow"/>
        </w:rPr>
        <w:t>n</w:t>
      </w:r>
      <w:r w:rsidR="00646F31" w:rsidRPr="007630AB">
        <w:rPr>
          <w:highlight w:val="yellow"/>
        </w:rPr>
        <w:t>itrogen (</w:t>
      </w:r>
      <w:r w:rsidR="00646F31" w:rsidRPr="00BB5275">
        <w:rPr>
          <w:i/>
          <w:iCs/>
        </w:rPr>
        <w:t>N</w:t>
      </w:r>
      <w:r w:rsidR="00646F31" w:rsidRPr="00BB5275">
        <w:rPr>
          <w:i/>
          <w:iCs/>
          <w:vertAlign w:val="subscript"/>
        </w:rPr>
        <w:t>2</w:t>
      </w:r>
      <w:r w:rsidR="00646F31" w:rsidRPr="00BB5275">
        <w:t xml:space="preserve">) was used as the gas phase, </w:t>
      </w:r>
      <w:r w:rsidR="00646F31" w:rsidRPr="007630AB">
        <w:rPr>
          <w:i/>
          <w:iCs/>
          <w:highlight w:val="yellow"/>
        </w:rPr>
        <w:t>n</w:t>
      </w:r>
      <w:r w:rsidR="00646F31" w:rsidRPr="007630AB">
        <w:rPr>
          <w:highlight w:val="yellow"/>
        </w:rPr>
        <w:t>-decane</w:t>
      </w:r>
      <w:r w:rsidR="00646F31" w:rsidRPr="00BB5275">
        <w:t xml:space="preserve"> (</w:t>
      </w:r>
      <w:r w:rsidR="00646F31" w:rsidRPr="00BB5275">
        <w:rPr>
          <w:i/>
          <w:iCs/>
        </w:rPr>
        <w:t>C</w:t>
      </w:r>
      <w:r w:rsidR="00646F31" w:rsidRPr="00BB5275">
        <w:rPr>
          <w:i/>
          <w:iCs/>
          <w:vertAlign w:val="subscript"/>
        </w:rPr>
        <w:t>10</w:t>
      </w:r>
      <w:r w:rsidR="00646F31" w:rsidRPr="00BB5275">
        <w:rPr>
          <w:i/>
          <w:iCs/>
        </w:rPr>
        <w:t>H</w:t>
      </w:r>
      <w:r w:rsidR="00646F31" w:rsidRPr="00BB5275">
        <w:rPr>
          <w:i/>
          <w:iCs/>
          <w:vertAlign w:val="subscript"/>
        </w:rPr>
        <w:t>22</w:t>
      </w:r>
      <w:r w:rsidR="00646F31" w:rsidRPr="00BB5275">
        <w:t>) as the oil phase, and deionized water (</w:t>
      </w:r>
      <w:r w:rsidR="00646F31" w:rsidRPr="00BB5275">
        <w:rPr>
          <w:i/>
          <w:iCs/>
        </w:rPr>
        <w:t>H</w:t>
      </w:r>
      <w:r w:rsidR="00646F31" w:rsidRPr="00BB5275">
        <w:rPr>
          <w:i/>
          <w:iCs/>
          <w:vertAlign w:val="subscript"/>
        </w:rPr>
        <w:t>2</w:t>
      </w:r>
      <w:r w:rsidR="00646F31" w:rsidRPr="00BB5275">
        <w:rPr>
          <w:i/>
          <w:iCs/>
        </w:rPr>
        <w:t>O</w:t>
      </w:r>
      <w:r w:rsidR="00646F31" w:rsidRPr="00BB5275">
        <w:t xml:space="preserve">) as the aqueous phase. </w:t>
      </w:r>
      <w:r w:rsidR="00B000E6" w:rsidRPr="00BB5275">
        <w:t xml:space="preserve">To distinguish between the three fluid phases in the X-ray images, </w:t>
      </w:r>
      <w:r w:rsidR="00B000E6" w:rsidRPr="007630AB">
        <w:rPr>
          <w:highlight w:val="yellow"/>
        </w:rPr>
        <w:t xml:space="preserve">17.5 wt.% </w:t>
      </w:r>
      <w:r w:rsidR="00646F31" w:rsidRPr="007630AB">
        <w:rPr>
          <w:highlight w:val="yellow"/>
        </w:rPr>
        <w:t>Iododecane</w:t>
      </w:r>
      <w:r w:rsidR="00B000E6" w:rsidRPr="00BB5275">
        <w:t xml:space="preserve"> (</w:t>
      </w:r>
      <w:r w:rsidR="00B000E6" w:rsidRPr="00BB5275">
        <w:rPr>
          <w:i/>
          <w:iCs/>
        </w:rPr>
        <w:t>C</w:t>
      </w:r>
      <w:r w:rsidR="00B000E6" w:rsidRPr="00BB5275">
        <w:rPr>
          <w:i/>
          <w:iCs/>
          <w:vertAlign w:val="subscript"/>
        </w:rPr>
        <w:t>10</w:t>
      </w:r>
      <w:r w:rsidR="00B000E6" w:rsidRPr="00BB5275">
        <w:rPr>
          <w:i/>
          <w:iCs/>
        </w:rPr>
        <w:t>H</w:t>
      </w:r>
      <w:r w:rsidR="00B000E6" w:rsidRPr="00BB5275">
        <w:rPr>
          <w:i/>
          <w:iCs/>
          <w:vertAlign w:val="subscript"/>
        </w:rPr>
        <w:t>21</w:t>
      </w:r>
      <w:r w:rsidR="00B000E6" w:rsidRPr="00BB5275">
        <w:rPr>
          <w:i/>
          <w:iCs/>
        </w:rPr>
        <w:t>I</w:t>
      </w:r>
      <w:r w:rsidR="00B000E6" w:rsidRPr="00BB5275">
        <w:t xml:space="preserve">) and </w:t>
      </w:r>
      <w:r w:rsidR="003145BC" w:rsidRPr="007630AB">
        <w:rPr>
          <w:highlight w:val="yellow"/>
        </w:rPr>
        <w:t>25</w:t>
      </w:r>
      <w:r w:rsidR="00B000E6" w:rsidRPr="007630AB">
        <w:rPr>
          <w:highlight w:val="yellow"/>
        </w:rPr>
        <w:t xml:space="preserve"> wt.% sodium iodide</w:t>
      </w:r>
      <w:r w:rsidR="00B000E6" w:rsidRPr="00BB5275">
        <w:t xml:space="preserve"> (</w:t>
      </w:r>
      <w:r w:rsidR="00B000E6" w:rsidRPr="00BB5275">
        <w:rPr>
          <w:i/>
          <w:iCs/>
        </w:rPr>
        <w:t>NaI</w:t>
      </w:r>
      <w:r w:rsidR="00B000E6" w:rsidRPr="00BB5275">
        <w:t xml:space="preserve">) were added to the oil and water phases respectively. </w:t>
      </w:r>
      <w:r w:rsidR="00B778CB" w:rsidRPr="00BB5275">
        <w:t xml:space="preserve">This process is known as doping, which alters the X-ray attenuation </w:t>
      </w:r>
      <w:r w:rsidR="00CB32B0" w:rsidRPr="00BB5275">
        <w:t xml:space="preserve">of </w:t>
      </w:r>
      <w:r w:rsidR="00B778CB" w:rsidRPr="00BB5275">
        <w:t>the fluids providing a different grey-scale value for each phase in the pore-scale image</w:t>
      </w:r>
      <w:r w:rsidR="00E3492E" w:rsidRPr="00BB5275">
        <w:t>s</w:t>
      </w:r>
      <w:r w:rsidR="00B778CB" w:rsidRPr="00BB5275">
        <w:t xml:space="preserve">. </w:t>
      </w:r>
    </w:p>
    <w:p w14:paraId="5F671C6A" w14:textId="2A4551B4" w:rsidR="00C60047" w:rsidRPr="00BB5275" w:rsidRDefault="003145BC" w:rsidP="00E507D0">
      <w:pPr>
        <w:rPr>
          <w:szCs w:val="20"/>
        </w:rPr>
      </w:pPr>
      <w:r w:rsidRPr="00BB5275">
        <w:t xml:space="preserve">The experimental pore pressure was maintained at </w:t>
      </w:r>
      <w:r w:rsidRPr="007630AB">
        <w:rPr>
          <w:highlight w:val="yellow"/>
        </w:rPr>
        <w:t>1 MPa,</w:t>
      </w:r>
      <w:r w:rsidRPr="00BB5275">
        <w:t xml:space="preserve"> and the temperature </w:t>
      </w:r>
      <w:r w:rsidRPr="007630AB">
        <w:rPr>
          <w:highlight w:val="yellow"/>
        </w:rPr>
        <w:t xml:space="preserve">at 30 </w:t>
      </w:r>
      <w:r w:rsidRPr="007630AB">
        <w:rPr>
          <w:highlight w:val="yellow"/>
          <w:vertAlign w:val="superscript"/>
        </w:rPr>
        <w:t>o</w:t>
      </w:r>
      <w:r w:rsidRPr="007630AB">
        <w:rPr>
          <w:highlight w:val="yellow"/>
        </w:rPr>
        <w:t>C.</w:t>
      </w:r>
      <w:r w:rsidR="003345EB" w:rsidRPr="007630AB">
        <w:rPr>
          <w:highlight w:val="yellow"/>
        </w:rPr>
        <w:t xml:space="preserve"> </w:t>
      </w:r>
      <w:r w:rsidR="00177DDF" w:rsidRPr="007630AB">
        <w:rPr>
          <w:highlight w:val="yellow"/>
        </w:rPr>
        <w:t>At</w:t>
      </w:r>
      <w:r w:rsidR="00177DDF" w:rsidRPr="00BB5275">
        <w:t xml:space="preserve"> these conditions, gas and oil have dynamic viscosities of </w:t>
      </w:r>
      <w:r w:rsidR="00841ADF" w:rsidRPr="00D64447">
        <w:rPr>
          <w:i/>
          <w:iCs/>
          <w:highlight w:val="yellow"/>
        </w:rPr>
        <w:t>µ</w:t>
      </w:r>
      <w:r w:rsidR="00841ADF" w:rsidRPr="00D64447">
        <w:rPr>
          <w:i/>
          <w:iCs/>
          <w:highlight w:val="yellow"/>
          <w:vertAlign w:val="subscript"/>
        </w:rPr>
        <w:t>g</w:t>
      </w:r>
      <w:r w:rsidR="00841ADF" w:rsidRPr="00D64447">
        <w:rPr>
          <w:highlight w:val="yellow"/>
        </w:rPr>
        <w:t xml:space="preserve"> = </w:t>
      </w:r>
      <w:r w:rsidR="00177DDF" w:rsidRPr="00D64447">
        <w:rPr>
          <w:highlight w:val="yellow"/>
        </w:rPr>
        <w:t xml:space="preserve">0.017 </w:t>
      </w:r>
      <w:r w:rsidR="00D61598" w:rsidRPr="00D64447">
        <w:rPr>
          <w:highlight w:val="yellow"/>
        </w:rPr>
        <w:t xml:space="preserve">mPa·s </w:t>
      </w:r>
      <w:r w:rsidR="00622542" w:rsidRPr="00D64447">
        <w:rPr>
          <w:highlight w:val="yellow"/>
        </w:rPr>
        <w:fldChar w:fldCharType="begin"/>
      </w:r>
      <w:r w:rsidR="00622542" w:rsidRPr="00D64447">
        <w:rPr>
          <w:highlight w:val="yellow"/>
        </w:rPr>
        <w:instrText xml:space="preserve"> ADDIN EN.CITE &lt;EndNote&gt;&lt;Cite&gt;&lt;Author&gt;ToolBox&lt;/Author&gt;&lt;Year&gt;2018&lt;/Year&gt;&lt;RecNum&gt;320&lt;/RecNum&gt;&lt;DisplayText&gt;[58]&lt;/DisplayText&gt;&lt;record&gt;&lt;rec-number&gt;320&lt;/rec-number&gt;&lt;foreign-keys&gt;&lt;key app="EN" db-id="25aaxt5w9xv0tweedfov022ixwepe952x5d5" timestamp="1621317349"&gt;320&lt;/key&gt;&lt;/foreign-keys&gt;&lt;ref-type name="Web Page"&gt;12&lt;/ref-type&gt;&lt;contributors&gt;&lt;authors&gt;&lt;author&gt;Engineering ToolBox&lt;/author&gt;&lt;/authors&gt;&lt;/contributors&gt;&lt;titles&gt;&lt;title&gt;Nitrogen - Dynamic and Kinematic Viscosity&lt;/title&gt;&lt;/titles&gt;&lt;number&gt;18/05/2021&lt;/number&gt;&lt;dates&gt;&lt;year&gt;2018&lt;/year&gt;&lt;/dates&gt;&lt;urls&gt;&lt;related-urls&gt;&lt;url&gt;https://www.engineeringtoolbox.com/nitrogen-N2-dynamic-kinematic-viscosity-temperature-pressure-d_2067.html&lt;/url&gt;&lt;/related-urls&gt;&lt;/urls&gt;&lt;/record&gt;&lt;/Cite&gt;&lt;/EndNote&gt;</w:instrText>
      </w:r>
      <w:r w:rsidR="00622542" w:rsidRPr="00D64447">
        <w:rPr>
          <w:highlight w:val="yellow"/>
        </w:rPr>
        <w:fldChar w:fldCharType="separate"/>
      </w:r>
      <w:r w:rsidR="00622542" w:rsidRPr="00D64447">
        <w:rPr>
          <w:noProof/>
          <w:highlight w:val="yellow"/>
        </w:rPr>
        <w:t>[</w:t>
      </w:r>
      <w:hyperlink w:anchor="_ENREF_58" w:tooltip="ToolBox, 2018 #320" w:history="1">
        <w:r w:rsidR="00F43EC1" w:rsidRPr="00D64447">
          <w:rPr>
            <w:noProof/>
            <w:highlight w:val="yellow"/>
          </w:rPr>
          <w:t>58</w:t>
        </w:r>
      </w:hyperlink>
      <w:r w:rsidR="00622542" w:rsidRPr="00D64447">
        <w:rPr>
          <w:noProof/>
          <w:highlight w:val="yellow"/>
        </w:rPr>
        <w:t>]</w:t>
      </w:r>
      <w:r w:rsidR="00622542" w:rsidRPr="00D64447">
        <w:rPr>
          <w:highlight w:val="yellow"/>
        </w:rPr>
        <w:fldChar w:fldCharType="end"/>
      </w:r>
      <w:r w:rsidR="00D64447">
        <w:t>1</w:t>
      </w:r>
      <w:r w:rsidR="00622542" w:rsidRPr="00BB5275">
        <w:t xml:space="preserve"> </w:t>
      </w:r>
      <w:r w:rsidR="00177DDF" w:rsidRPr="00BB5275">
        <w:t xml:space="preserve">and </w:t>
      </w:r>
      <w:r w:rsidR="00841ADF" w:rsidRPr="007630AB">
        <w:rPr>
          <w:i/>
          <w:iCs/>
          <w:highlight w:val="yellow"/>
        </w:rPr>
        <w:t>µ</w:t>
      </w:r>
      <w:r w:rsidR="00841ADF" w:rsidRPr="007630AB">
        <w:rPr>
          <w:i/>
          <w:iCs/>
          <w:highlight w:val="yellow"/>
          <w:vertAlign w:val="subscript"/>
        </w:rPr>
        <w:t>o</w:t>
      </w:r>
      <w:r w:rsidR="00841ADF" w:rsidRPr="007630AB">
        <w:rPr>
          <w:highlight w:val="yellow"/>
        </w:rPr>
        <w:t xml:space="preserve"> = </w:t>
      </w:r>
      <w:r w:rsidR="00177DDF" w:rsidRPr="007630AB">
        <w:rPr>
          <w:highlight w:val="yellow"/>
        </w:rPr>
        <w:t>4.27</w:t>
      </w:r>
      <w:r w:rsidR="00177DDF" w:rsidRPr="00BB5275">
        <w:t xml:space="preserve"> mPa</w:t>
      </w:r>
      <w:r w:rsidR="00841ADF" w:rsidRPr="00BB5275">
        <w:t>·</w:t>
      </w:r>
      <w:r w:rsidR="00D61598" w:rsidRPr="00BB5275">
        <w:t>s</w:t>
      </w:r>
      <w:r w:rsidR="008F478C" w:rsidRPr="00BB5275">
        <w:t xml:space="preserve"> </w:t>
      </w:r>
      <w:r w:rsidR="008F478C" w:rsidRPr="00BB5275">
        <w:fldChar w:fldCharType="begin"/>
      </w:r>
      <w:r w:rsidR="008F478C" w:rsidRPr="00BB5275">
        <w:instrText xml:space="preserve"> ADDIN EN.CITE &lt;EndNote&gt;&lt;Cite&gt;&lt;Author&gt;NIST&lt;/Author&gt;&lt;Year&gt;2019&lt;/Year&gt;&lt;RecNum&gt;74&lt;/RecNum&gt;&lt;DisplayText&gt;[59]&lt;/DisplayText&gt;&lt;record&gt;&lt;rec-number&gt;74&lt;/rec-number&gt;&lt;foreign-keys&gt;&lt;key app="EN" db-id="25aaxt5w9xv0tweedfov022ixwepe952x5d5" timestamp="1562144710"&gt;74&lt;/key&gt;&lt;/foreign-keys&gt;&lt;ref-type name="Web Page"&gt;12&lt;/ref-type&gt;&lt;contributors&gt;&lt;authors&gt;&lt;author&gt;NIST&lt;/author&gt;&lt;/authors&gt;&lt;/contributors&gt;&lt;titles&gt;&lt;title&gt;Reference Fluid Thermodynamic and Transport Properties Database (REFPROP)&lt;/title&gt;&lt;/titles&gt;&lt;number&gt;July 3, 2019&lt;/number&gt;&lt;dates&gt;&lt;year&gt;2019&lt;/year&gt;&lt;/dates&gt;&lt;urls&gt;&lt;related-urls&gt;&lt;url&gt;https://www.nist.gov/srd/refprop&lt;/url&gt;&lt;/related-urls&gt;&lt;/urls&gt;&lt;electronic-resource-num&gt;https://doi.org/10.18434/T4/1502528&lt;/electronic-resource-num&gt;&lt;remote-database-provider&gt;National Institute of Standards and Technology&lt;/remote-database-provider&gt;&lt;/record&gt;&lt;/Cite&gt;&lt;/EndNote&gt;</w:instrText>
      </w:r>
      <w:r w:rsidR="008F478C" w:rsidRPr="00BB5275">
        <w:fldChar w:fldCharType="separate"/>
      </w:r>
      <w:r w:rsidR="008F478C" w:rsidRPr="00BB5275">
        <w:rPr>
          <w:noProof/>
        </w:rPr>
        <w:t>[</w:t>
      </w:r>
      <w:hyperlink w:anchor="_ENREF_59" w:tooltip="NIST, 2019 #74" w:history="1">
        <w:r w:rsidR="00F43EC1" w:rsidRPr="00BB5275">
          <w:rPr>
            <w:noProof/>
          </w:rPr>
          <w:t>59</w:t>
        </w:r>
      </w:hyperlink>
      <w:r w:rsidR="008F478C" w:rsidRPr="00BB5275">
        <w:rPr>
          <w:noProof/>
        </w:rPr>
        <w:t>]</w:t>
      </w:r>
      <w:r w:rsidR="008F478C" w:rsidRPr="00BB5275">
        <w:fldChar w:fldCharType="end"/>
      </w:r>
      <w:r w:rsidR="00841ADF" w:rsidRPr="00BB5275">
        <w:t xml:space="preserve"> respectively</w:t>
      </w:r>
      <w:r w:rsidR="00D61598" w:rsidRPr="00BB5275">
        <w:t>,</w:t>
      </w:r>
      <w:r w:rsidR="00841ADF" w:rsidRPr="00BB5275">
        <w:t xml:space="preserve"> with an interfacial tension of </w:t>
      </w:r>
      <w:r w:rsidR="00841ADF" w:rsidRPr="00D64447">
        <w:rPr>
          <w:i/>
          <w:iCs/>
          <w:highlight w:val="yellow"/>
        </w:rPr>
        <w:t>σ</w:t>
      </w:r>
      <w:r w:rsidR="00841ADF" w:rsidRPr="00D64447">
        <w:rPr>
          <w:i/>
          <w:iCs/>
          <w:highlight w:val="yellow"/>
          <w:vertAlign w:val="subscript"/>
        </w:rPr>
        <w:t>go</w:t>
      </w:r>
      <w:r w:rsidR="00841ADF" w:rsidRPr="00D64447">
        <w:rPr>
          <w:highlight w:val="yellow"/>
          <w:vertAlign w:val="subscript"/>
        </w:rPr>
        <w:t xml:space="preserve"> </w:t>
      </w:r>
      <w:r w:rsidR="00841ADF" w:rsidRPr="00D64447">
        <w:rPr>
          <w:highlight w:val="yellow"/>
        </w:rPr>
        <w:t xml:space="preserve">= 11.2 </w:t>
      </w:r>
      <w:r w:rsidR="00841ADF" w:rsidRPr="00D64447">
        <w:rPr>
          <w:szCs w:val="20"/>
          <w:highlight w:val="yellow"/>
        </w:rPr>
        <w:t>mN</w:t>
      </w:r>
      <m:oMath>
        <m:r>
          <w:rPr>
            <w:rFonts w:ascii="Cambria Math" w:hAnsi="Cambria Math"/>
            <w:szCs w:val="20"/>
            <w:highlight w:val="yellow"/>
          </w:rPr>
          <m:t>∙</m:t>
        </m:r>
      </m:oMath>
      <w:r w:rsidR="00841ADF" w:rsidRPr="00D64447">
        <w:rPr>
          <w:szCs w:val="20"/>
          <w:highlight w:val="yellow"/>
        </w:rPr>
        <w:t xml:space="preserve"> m</w:t>
      </w:r>
      <w:r w:rsidR="00841ADF" w:rsidRPr="00D64447">
        <w:rPr>
          <w:szCs w:val="20"/>
          <w:highlight w:val="yellow"/>
          <w:vertAlign w:val="superscript"/>
        </w:rPr>
        <w:t>-1</w:t>
      </w:r>
      <w:r w:rsidR="008F478C" w:rsidRPr="00D64447">
        <w:rPr>
          <w:szCs w:val="20"/>
          <w:highlight w:val="yellow"/>
        </w:rPr>
        <w:t xml:space="preserve"> </w:t>
      </w:r>
      <w:r w:rsidR="008F478C" w:rsidRPr="00D64447">
        <w:rPr>
          <w:szCs w:val="20"/>
          <w:highlight w:val="yellow"/>
        </w:rPr>
        <w:fldChar w:fldCharType="begin"/>
      </w:r>
      <w:r w:rsidR="008F478C" w:rsidRPr="00D64447">
        <w:rPr>
          <w:szCs w:val="20"/>
          <w:highlight w:val="yellow"/>
        </w:rPr>
        <w:instrText xml:space="preserve"> ADDIN EN.CITE &lt;EndNote&gt;&lt;Cite&gt;&lt;Author&gt;Jianhua&lt;/Author&gt;&lt;Year&gt;1993&lt;/Year&gt;&lt;RecNum&gt;208&lt;/RecNum&gt;&lt;DisplayText&gt;[60]&lt;/DisplayText&gt;&lt;record&gt;&lt;rec-number&gt;208&lt;/rec-number&gt;&lt;foreign-keys&gt;&lt;key app="EN" db-id="25aaxt5w9xv0tweedfov022ixwepe952x5d5" timestamp="1587413613"&gt;208&lt;/key&gt;&lt;/foreign-keys&gt;&lt;ref-type name="Journal Article"&gt;17&lt;/ref-type&gt;&lt;contributors&gt;&lt;authors&gt;&lt;author&gt;Tang Jianhua&lt;/author&gt;&lt;/authors&gt;&lt;/contributors&gt;&lt;titles&gt;&lt;title&gt;Density and intefacial tension of nitrogen-hydrocarbon systems at elevated pressures&lt;/title&gt;&lt;secondary-title&gt;&lt;style face="normal" font="default" charset="134" size="100%"&gt;</w:instrText>
      </w:r>
      <w:r w:rsidR="008F478C" w:rsidRPr="00D64447">
        <w:rPr>
          <w:rFonts w:ascii="MS Gothic" w:eastAsia="MS Gothic" w:hAnsi="MS Gothic" w:cs="MS Gothic" w:hint="eastAsia"/>
          <w:szCs w:val="20"/>
          <w:highlight w:val="yellow"/>
        </w:rPr>
        <w:instrText>中国化学工程学</w:instrText>
      </w:r>
      <w:r w:rsidR="008F478C" w:rsidRPr="00D64447">
        <w:rPr>
          <w:rFonts w:ascii="Microsoft JhengHei" w:eastAsia="Microsoft JhengHei" w:hAnsi="Microsoft JhengHei" w:cs="Microsoft JhengHei" w:hint="eastAsia"/>
          <w:szCs w:val="20"/>
          <w:highlight w:val="yellow"/>
        </w:rPr>
        <w:instrText>报</w:instrText>
      </w:r>
      <w:r w:rsidR="008F478C" w:rsidRPr="00D64447">
        <w:rPr>
          <w:szCs w:val="20"/>
          <w:highlight w:val="yellow"/>
        </w:rPr>
        <w:instrText>&lt;/style&gt;&lt;/secondary-title&gt;&lt;/titles&gt;&lt;periodical&gt;&lt;full-title&gt;</w:instrText>
      </w:r>
      <w:r w:rsidR="008F478C" w:rsidRPr="00D64447">
        <w:rPr>
          <w:rFonts w:ascii="MS Gothic" w:eastAsia="MS Gothic" w:hAnsi="MS Gothic" w:cs="MS Gothic" w:hint="eastAsia"/>
          <w:szCs w:val="20"/>
          <w:highlight w:val="yellow"/>
        </w:rPr>
        <w:instrText>中国化学工程学</w:instrText>
      </w:r>
      <w:r w:rsidR="008F478C" w:rsidRPr="00D64447">
        <w:rPr>
          <w:rFonts w:ascii="Microsoft JhengHei" w:eastAsia="Microsoft JhengHei" w:hAnsi="Microsoft JhengHei" w:cs="Microsoft JhengHei" w:hint="eastAsia"/>
          <w:szCs w:val="20"/>
          <w:highlight w:val="yellow"/>
        </w:rPr>
        <w:instrText>报</w:instrText>
      </w:r>
      <w:r w:rsidR="008F478C" w:rsidRPr="00D64447">
        <w:rPr>
          <w:szCs w:val="20"/>
          <w:highlight w:val="yellow"/>
        </w:rPr>
        <w:instrText>&lt;/full-title&gt;&lt;/periodical&gt;&lt;pages&gt;223-231&lt;/pages&gt;&lt;volume&gt;1&lt;/volume&gt;&lt;number&gt;4&lt;/number&gt;&lt;dates&gt;&lt;year&gt;1993&lt;/year&gt;&lt;/dates&gt;&lt;isbn&gt;1004-9541&lt;/isbn&gt;&lt;urls&gt;&lt;/urls&gt;&lt;/record&gt;&lt;/Cite&gt;&lt;/EndNote&gt;</w:instrText>
      </w:r>
      <w:r w:rsidR="008F478C" w:rsidRPr="00D64447">
        <w:rPr>
          <w:szCs w:val="20"/>
          <w:highlight w:val="yellow"/>
        </w:rPr>
        <w:fldChar w:fldCharType="separate"/>
      </w:r>
      <w:r w:rsidR="008F478C" w:rsidRPr="00D64447">
        <w:rPr>
          <w:noProof/>
          <w:szCs w:val="20"/>
          <w:highlight w:val="yellow"/>
        </w:rPr>
        <w:t>[</w:t>
      </w:r>
      <w:hyperlink w:anchor="_ENREF_60" w:tooltip="Jianhua, 1993 #208" w:history="1">
        <w:r w:rsidR="00F43EC1" w:rsidRPr="00D64447">
          <w:rPr>
            <w:noProof/>
            <w:szCs w:val="20"/>
            <w:highlight w:val="yellow"/>
          </w:rPr>
          <w:t>60</w:t>
        </w:r>
      </w:hyperlink>
      <w:r w:rsidR="008F478C" w:rsidRPr="00D64447">
        <w:rPr>
          <w:noProof/>
          <w:szCs w:val="20"/>
          <w:highlight w:val="yellow"/>
        </w:rPr>
        <w:t>]</w:t>
      </w:r>
      <w:r w:rsidR="008F478C" w:rsidRPr="00D64447">
        <w:rPr>
          <w:szCs w:val="20"/>
          <w:highlight w:val="yellow"/>
        </w:rPr>
        <w:fldChar w:fldCharType="end"/>
      </w:r>
      <w:r w:rsidR="00177DDF" w:rsidRPr="00BB5275">
        <w:t>.</w:t>
      </w:r>
      <w:r w:rsidR="00BC51BA" w:rsidRPr="00BB5275">
        <w:t xml:space="preserve"> </w:t>
      </w:r>
      <w:r w:rsidR="006A2C58" w:rsidRPr="00BB5275">
        <w:t xml:space="preserve">Oil and gas are immiscible at the selected experimental conditions. </w:t>
      </w:r>
      <w:r w:rsidR="00BC51BA" w:rsidRPr="00BB5275">
        <w:t xml:space="preserve">Water has a dynamic viscosity of </w:t>
      </w:r>
      <w:r w:rsidR="00BC51BA" w:rsidRPr="007630AB">
        <w:rPr>
          <w:i/>
          <w:iCs/>
          <w:highlight w:val="yellow"/>
        </w:rPr>
        <w:t>µ</w:t>
      </w:r>
      <w:r w:rsidR="00AD55B1" w:rsidRPr="007630AB">
        <w:rPr>
          <w:i/>
          <w:iCs/>
          <w:highlight w:val="yellow"/>
          <w:vertAlign w:val="subscript"/>
        </w:rPr>
        <w:t>w</w:t>
      </w:r>
      <w:r w:rsidR="00BC51BA" w:rsidRPr="007630AB">
        <w:rPr>
          <w:highlight w:val="yellow"/>
        </w:rPr>
        <w:t xml:space="preserve"> = 1.40</w:t>
      </w:r>
      <w:r w:rsidR="00BC51BA" w:rsidRPr="00BB5275">
        <w:t xml:space="preserve"> mPa·</w:t>
      </w:r>
      <w:r w:rsidR="00794A41" w:rsidRPr="00BB5275">
        <w:t>s</w:t>
      </w:r>
      <w:r w:rsidR="00BC51BA" w:rsidRPr="00BB5275">
        <w:t xml:space="preserve"> with an interfacial tension </w:t>
      </w:r>
      <w:r w:rsidR="00BC51BA" w:rsidRPr="007630AB">
        <w:rPr>
          <w:highlight w:val="yellow"/>
        </w:rPr>
        <w:t xml:space="preserve">of </w:t>
      </w:r>
      <w:r w:rsidR="00BC51BA" w:rsidRPr="007630AB">
        <w:rPr>
          <w:i/>
          <w:iCs/>
          <w:highlight w:val="yellow"/>
        </w:rPr>
        <w:t>σ</w:t>
      </w:r>
      <w:r w:rsidR="00BC51BA" w:rsidRPr="007630AB">
        <w:rPr>
          <w:i/>
          <w:iCs/>
          <w:highlight w:val="yellow"/>
          <w:vertAlign w:val="subscript"/>
        </w:rPr>
        <w:t>ow</w:t>
      </w:r>
      <w:r w:rsidR="00BC51BA" w:rsidRPr="007630AB">
        <w:rPr>
          <w:highlight w:val="yellow"/>
          <w:vertAlign w:val="subscript"/>
        </w:rPr>
        <w:t xml:space="preserve"> </w:t>
      </w:r>
      <w:r w:rsidR="00BC51BA" w:rsidRPr="007630AB">
        <w:rPr>
          <w:highlight w:val="yellow"/>
        </w:rPr>
        <w:t xml:space="preserve">= 52.1 </w:t>
      </w:r>
      <w:r w:rsidR="00BC51BA" w:rsidRPr="007630AB">
        <w:rPr>
          <w:szCs w:val="20"/>
          <w:highlight w:val="yellow"/>
        </w:rPr>
        <w:t>mN</w:t>
      </w:r>
      <m:oMath>
        <m:r>
          <w:rPr>
            <w:rFonts w:ascii="Cambria Math" w:hAnsi="Cambria Math"/>
            <w:szCs w:val="20"/>
            <w:highlight w:val="yellow"/>
          </w:rPr>
          <m:t>∙</m:t>
        </m:r>
      </m:oMath>
      <w:r w:rsidR="00BC51BA" w:rsidRPr="00BB5275">
        <w:rPr>
          <w:szCs w:val="20"/>
        </w:rPr>
        <w:t xml:space="preserve"> m</w:t>
      </w:r>
      <w:r w:rsidR="00BC51BA" w:rsidRPr="00BB5275">
        <w:rPr>
          <w:szCs w:val="20"/>
          <w:vertAlign w:val="superscript"/>
        </w:rPr>
        <w:t xml:space="preserve">-1 </w:t>
      </w:r>
      <w:r w:rsidR="00BC51BA" w:rsidRPr="00BB5275">
        <w:rPr>
          <w:szCs w:val="20"/>
        </w:rPr>
        <w:t xml:space="preserve">with oil, and </w:t>
      </w:r>
      <w:r w:rsidR="00BC51BA" w:rsidRPr="007630AB">
        <w:rPr>
          <w:i/>
          <w:iCs/>
          <w:highlight w:val="yellow"/>
        </w:rPr>
        <w:t>σ</w:t>
      </w:r>
      <w:r w:rsidR="00BC51BA" w:rsidRPr="007630AB">
        <w:rPr>
          <w:i/>
          <w:iCs/>
          <w:highlight w:val="yellow"/>
          <w:vertAlign w:val="subscript"/>
        </w:rPr>
        <w:t>gw</w:t>
      </w:r>
      <w:r w:rsidR="00BC51BA" w:rsidRPr="007630AB">
        <w:rPr>
          <w:highlight w:val="yellow"/>
          <w:vertAlign w:val="subscript"/>
        </w:rPr>
        <w:t xml:space="preserve"> </w:t>
      </w:r>
      <w:r w:rsidR="00BC51BA" w:rsidRPr="007630AB">
        <w:rPr>
          <w:highlight w:val="yellow"/>
        </w:rPr>
        <w:t xml:space="preserve">= </w:t>
      </w:r>
      <w:r w:rsidR="001A7D98" w:rsidRPr="007630AB">
        <w:rPr>
          <w:highlight w:val="yellow"/>
        </w:rPr>
        <w:t>63.7</w:t>
      </w:r>
      <w:r w:rsidR="00BC51BA" w:rsidRPr="007630AB">
        <w:rPr>
          <w:highlight w:val="yellow"/>
        </w:rPr>
        <w:t xml:space="preserve"> </w:t>
      </w:r>
      <w:r w:rsidR="00BC51BA" w:rsidRPr="007630AB">
        <w:rPr>
          <w:szCs w:val="20"/>
          <w:highlight w:val="yellow"/>
        </w:rPr>
        <w:t>mN</w:t>
      </w:r>
      <m:oMath>
        <m:r>
          <w:rPr>
            <w:rFonts w:ascii="Cambria Math" w:hAnsi="Cambria Math"/>
            <w:szCs w:val="20"/>
          </w:rPr>
          <m:t>∙</m:t>
        </m:r>
      </m:oMath>
      <w:r w:rsidR="00BC51BA" w:rsidRPr="00BB5275">
        <w:rPr>
          <w:szCs w:val="20"/>
        </w:rPr>
        <w:t xml:space="preserve"> m</w:t>
      </w:r>
      <w:r w:rsidR="00BC51BA" w:rsidRPr="00BB5275">
        <w:rPr>
          <w:szCs w:val="20"/>
          <w:vertAlign w:val="superscript"/>
        </w:rPr>
        <w:t>-1</w:t>
      </w:r>
      <w:r w:rsidR="00BC51BA" w:rsidRPr="00BB5275">
        <w:rPr>
          <w:szCs w:val="20"/>
        </w:rPr>
        <w:t xml:space="preserve"> with gas</w:t>
      </w:r>
      <w:r w:rsidR="008F478C" w:rsidRPr="00BB5275">
        <w:rPr>
          <w:szCs w:val="20"/>
        </w:rPr>
        <w:t xml:space="preserve"> </w:t>
      </w:r>
      <w:r w:rsidR="008F478C" w:rsidRPr="00BB5275">
        <w:rPr>
          <w:szCs w:val="20"/>
        </w:rPr>
        <w:fldChar w:fldCharType="begin">
          <w:fldData xml:space="preserve">PEVuZE5vdGU+PENpdGU+PEF1dGhvcj5KaWFuaHVhPC9BdXRob3I+PFllYXI+MTk5MzwvWWVhcj48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</w:fldData>
        </w:fldChar>
      </w:r>
      <w:r w:rsidR="00C3176A" w:rsidRPr="00BB5275">
        <w:rPr>
          <w:szCs w:val="20"/>
        </w:rPr>
        <w:instrText xml:space="preserve"> ADDIN EN.CITE </w:instrText>
      </w:r>
      <w:r w:rsidR="00C3176A" w:rsidRPr="00BB5275">
        <w:rPr>
          <w:szCs w:val="20"/>
        </w:rPr>
        <w:fldChar w:fldCharType="begin">
          <w:fldData xml:space="preserve">PEVuZE5vdGU+PENpdGU+PEF1dGhvcj5KaWFuaHVhPC9BdXRob3I+PFllYXI+MTk5MzwvWWVhcj48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</w:fldData>
        </w:fldChar>
      </w:r>
      <w:r w:rsidR="00C3176A" w:rsidRPr="00BB5275">
        <w:rPr>
          <w:szCs w:val="20"/>
        </w:rPr>
        <w:instrText xml:space="preserve"> ADDIN EN.CITE.DATA </w:instrText>
      </w:r>
      <w:r w:rsidR="00C3176A" w:rsidRPr="00BB5275">
        <w:rPr>
          <w:szCs w:val="20"/>
        </w:rPr>
      </w:r>
      <w:r w:rsidR="00C3176A" w:rsidRPr="00BB5275">
        <w:rPr>
          <w:szCs w:val="20"/>
        </w:rPr>
        <w:fldChar w:fldCharType="end"/>
      </w:r>
      <w:r w:rsidR="008F478C" w:rsidRPr="00BB5275">
        <w:rPr>
          <w:szCs w:val="20"/>
        </w:rPr>
      </w:r>
      <w:r w:rsidR="008F478C" w:rsidRPr="00BB5275">
        <w:rPr>
          <w:szCs w:val="20"/>
        </w:rPr>
        <w:fldChar w:fldCharType="separate"/>
      </w:r>
      <w:r w:rsidR="00C3176A" w:rsidRPr="00BB5275">
        <w:rPr>
          <w:noProof/>
          <w:szCs w:val="20"/>
        </w:rPr>
        <w:t>[</w:t>
      </w:r>
      <w:hyperlink w:anchor="_ENREF_42" w:tooltip="Alhosani, 2020 #303" w:history="1">
        <w:r w:rsidR="00F43EC1" w:rsidRPr="00BB5275">
          <w:rPr>
            <w:noProof/>
            <w:szCs w:val="20"/>
          </w:rPr>
          <w:t>42</w:t>
        </w:r>
      </w:hyperlink>
      <w:r w:rsidR="00C3176A" w:rsidRPr="00BB5275">
        <w:rPr>
          <w:noProof/>
          <w:szCs w:val="20"/>
        </w:rPr>
        <w:t xml:space="preserve">, </w:t>
      </w:r>
      <w:hyperlink w:anchor="_ENREF_59" w:tooltip="NIST, 2019 #74" w:history="1">
        <w:r w:rsidR="00F43EC1" w:rsidRPr="00BB5275">
          <w:rPr>
            <w:noProof/>
            <w:szCs w:val="20"/>
          </w:rPr>
          <w:t>59</w:t>
        </w:r>
      </w:hyperlink>
      <w:r w:rsidR="00C3176A" w:rsidRPr="00BB5275">
        <w:rPr>
          <w:noProof/>
          <w:szCs w:val="20"/>
        </w:rPr>
        <w:t xml:space="preserve">, </w:t>
      </w:r>
      <w:hyperlink w:anchor="_ENREF_60" w:tooltip="Jianhua, 1993 #208" w:history="1">
        <w:r w:rsidR="00F43EC1" w:rsidRPr="00BB5275">
          <w:rPr>
            <w:noProof/>
            <w:szCs w:val="20"/>
          </w:rPr>
          <w:t>60</w:t>
        </w:r>
      </w:hyperlink>
      <w:r w:rsidR="00C3176A" w:rsidRPr="00BB5275">
        <w:rPr>
          <w:noProof/>
          <w:szCs w:val="20"/>
        </w:rPr>
        <w:t>]</w:t>
      </w:r>
      <w:r w:rsidR="008F478C" w:rsidRPr="00BB5275">
        <w:rPr>
          <w:szCs w:val="20"/>
        </w:rPr>
        <w:fldChar w:fldCharType="end"/>
      </w:r>
      <w:r w:rsidR="00BC51BA" w:rsidRPr="00BB5275">
        <w:rPr>
          <w:szCs w:val="20"/>
        </w:rPr>
        <w:t xml:space="preserve">. </w:t>
      </w:r>
    </w:p>
    <w:p w14:paraId="64960B1A" w14:textId="6FA127AE" w:rsidR="00177DDF" w:rsidRPr="00BB5275" w:rsidRDefault="00E507D0" w:rsidP="00E507D0">
      <w:pPr>
        <w:rPr>
          <w:szCs w:val="20"/>
        </w:rPr>
      </w:pPr>
      <w:r w:rsidRPr="00BB5275">
        <w:t>The spreading coefficients (</w:t>
      </w:r>
      <w:r w:rsidRPr="00BB5275">
        <w:rPr>
          <w:i/>
          <w:iCs/>
        </w:rPr>
        <w:t>C</w:t>
      </w:r>
      <w:r w:rsidRPr="00BB5275">
        <w:rPr>
          <w:i/>
          <w:iCs/>
          <w:vertAlign w:val="subscript"/>
        </w:rPr>
        <w:t>s</w:t>
      </w:r>
      <w:r w:rsidRPr="00BB5275">
        <w:t xml:space="preserve">) of the phases were calculated using </w:t>
      </w:r>
      <w:r w:rsidRPr="00BB5275">
        <w:rPr>
          <w:bCs/>
          <w:i/>
        </w:rPr>
        <w:t>C</w:t>
      </w:r>
      <w:r w:rsidRPr="00BB5275">
        <w:rPr>
          <w:bCs/>
          <w:i/>
          <w:vertAlign w:val="subscript"/>
        </w:rPr>
        <w:t>si</w:t>
      </w:r>
      <w:r w:rsidRPr="00BB5275">
        <w:rPr>
          <w:bCs/>
        </w:rPr>
        <w:t xml:space="preserve"> = </w:t>
      </w:r>
      <w:r w:rsidRPr="00BB5275">
        <w:rPr>
          <w:bCs/>
          <w:i/>
        </w:rPr>
        <w:t>σ</w:t>
      </w:r>
      <w:r w:rsidRPr="00BB5275">
        <w:rPr>
          <w:bCs/>
          <w:i/>
          <w:vertAlign w:val="subscript"/>
        </w:rPr>
        <w:t xml:space="preserve">jk </w:t>
      </w:r>
      <w:r w:rsidRPr="00BB5275">
        <w:rPr>
          <w:bCs/>
        </w:rPr>
        <w:t xml:space="preserve">– </w:t>
      </w:r>
      <w:r w:rsidRPr="00BB5275">
        <w:rPr>
          <w:bCs/>
          <w:i/>
        </w:rPr>
        <w:t>σ</w:t>
      </w:r>
      <w:r w:rsidRPr="00BB5275">
        <w:rPr>
          <w:bCs/>
          <w:i/>
          <w:vertAlign w:val="subscript"/>
        </w:rPr>
        <w:t xml:space="preserve">ij </w:t>
      </w:r>
      <w:r w:rsidRPr="00BB5275">
        <w:rPr>
          <w:bCs/>
        </w:rPr>
        <w:t xml:space="preserve">– </w:t>
      </w:r>
      <w:r w:rsidRPr="00BB5275">
        <w:rPr>
          <w:bCs/>
          <w:i/>
        </w:rPr>
        <w:t>σ</w:t>
      </w:r>
      <w:r w:rsidRPr="00BB5275">
        <w:rPr>
          <w:bCs/>
          <w:i/>
          <w:vertAlign w:val="subscript"/>
        </w:rPr>
        <w:t>ik</w:t>
      </w:r>
      <w:r w:rsidRPr="00BB5275">
        <w:rPr>
          <w:bCs/>
        </w:rPr>
        <w:t>,</w:t>
      </w:r>
      <w:r w:rsidRPr="00BB5275">
        <w:rPr>
          <w:bCs/>
          <w:i/>
        </w:rPr>
        <w:t xml:space="preserve"> </w:t>
      </w:r>
      <w:r w:rsidRPr="00BB5275">
        <w:rPr>
          <w:bCs/>
        </w:rPr>
        <w:t xml:space="preserve">where </w:t>
      </w:r>
      <w:r w:rsidRPr="00BB5275">
        <w:rPr>
          <w:bCs/>
          <w:i/>
        </w:rPr>
        <w:t>i</w:t>
      </w:r>
      <w:r w:rsidRPr="00BB5275">
        <w:rPr>
          <w:bCs/>
        </w:rPr>
        <w:t xml:space="preserve">, </w:t>
      </w:r>
      <w:r w:rsidRPr="00BB5275">
        <w:rPr>
          <w:bCs/>
          <w:i/>
        </w:rPr>
        <w:t>j</w:t>
      </w:r>
      <w:r w:rsidRPr="00BB5275">
        <w:rPr>
          <w:bCs/>
        </w:rPr>
        <w:t xml:space="preserve"> and </w:t>
      </w:r>
      <w:r w:rsidRPr="00BB5275">
        <w:rPr>
          <w:bCs/>
          <w:i/>
        </w:rPr>
        <w:t>k</w:t>
      </w:r>
      <w:r w:rsidRPr="00BB5275">
        <w:rPr>
          <w:bCs/>
        </w:rPr>
        <w:t xml:space="preserve"> denote the three fluid phases. </w:t>
      </w:r>
      <w:r w:rsidR="005F13A9" w:rsidRPr="00BB5275">
        <w:rPr>
          <w:bCs/>
        </w:rPr>
        <w:t>The only positive spreading coefficient is of oil (</w:t>
      </w:r>
      <w:r w:rsidR="005F13A9" w:rsidRPr="00BB5275">
        <w:rPr>
          <w:bCs/>
          <w:i/>
        </w:rPr>
        <w:t>C</w:t>
      </w:r>
      <w:r w:rsidR="005F13A9" w:rsidRPr="00BB5275">
        <w:rPr>
          <w:bCs/>
          <w:i/>
          <w:vertAlign w:val="subscript"/>
        </w:rPr>
        <w:t>so</w:t>
      </w:r>
      <w:r w:rsidR="005F13A9" w:rsidRPr="00BB5275">
        <w:rPr>
          <w:bCs/>
        </w:rPr>
        <w:t xml:space="preserve"> = </w:t>
      </w:r>
      <w:r w:rsidR="00A73E22" w:rsidRPr="00BB5275">
        <w:rPr>
          <w:bCs/>
        </w:rPr>
        <w:t>+</w:t>
      </w:r>
      <w:r w:rsidR="005F13A9" w:rsidRPr="00BB5275">
        <w:rPr>
          <w:bCs/>
        </w:rPr>
        <w:t xml:space="preserve">0.4 </w:t>
      </w:r>
      <w:r w:rsidR="005F13A9" w:rsidRPr="00BB5275">
        <w:rPr>
          <w:szCs w:val="20"/>
        </w:rPr>
        <w:t>mN</w:t>
      </w:r>
      <m:oMath>
        <m:r>
          <w:rPr>
            <w:rFonts w:ascii="Cambria Math" w:hAnsi="Cambria Math"/>
            <w:szCs w:val="20"/>
          </w:rPr>
          <m:t>∙</m:t>
        </m:r>
      </m:oMath>
      <w:r w:rsidR="005F13A9" w:rsidRPr="00BB5275">
        <w:rPr>
          <w:szCs w:val="20"/>
        </w:rPr>
        <w:t>m</w:t>
      </w:r>
      <w:r w:rsidR="005F13A9" w:rsidRPr="00BB5275">
        <w:rPr>
          <w:szCs w:val="20"/>
          <w:vertAlign w:val="superscript"/>
        </w:rPr>
        <w:t>-1</w:t>
      </w:r>
      <w:r w:rsidR="005F13A9" w:rsidRPr="00BB5275">
        <w:rPr>
          <w:szCs w:val="20"/>
        </w:rPr>
        <w:t xml:space="preserve">), </w:t>
      </w:r>
      <w:r w:rsidR="005F13A9" w:rsidRPr="00BB5275">
        <w:rPr>
          <w:szCs w:val="20"/>
        </w:rPr>
        <w:lastRenderedPageBreak/>
        <w:t xml:space="preserve">indicating that it is only possible </w:t>
      </w:r>
      <w:r w:rsidR="005F13A9" w:rsidRPr="00BB5275">
        <w:t>for oil to spread in layers sandwiched between the other two phases in the pore space.</w:t>
      </w:r>
    </w:p>
    <w:p w14:paraId="2657D9A8" w14:textId="6CA29247" w:rsidR="000200F4" w:rsidRPr="00BB5275" w:rsidRDefault="000F790A" w:rsidP="000F790A">
      <w:pPr>
        <w:pStyle w:val="Heading2"/>
      </w:pPr>
      <w:r w:rsidRPr="00BB5275">
        <w:t>Steady-state f</w:t>
      </w:r>
      <w:r w:rsidR="00F22F4B" w:rsidRPr="00BB5275">
        <w:t xml:space="preserve">low </w:t>
      </w:r>
      <w:r w:rsidR="009B6F4A" w:rsidRPr="00BB5275">
        <w:t xml:space="preserve">and imaging </w:t>
      </w:r>
      <w:r w:rsidR="00F22F4B" w:rsidRPr="00BB5275">
        <w:t xml:space="preserve">apparatus </w:t>
      </w:r>
    </w:p>
    <w:p w14:paraId="4B1A7A0B" w14:textId="434A8C38" w:rsidR="006F7E0E" w:rsidRPr="00BB5275" w:rsidRDefault="00F22F4B" w:rsidP="00F22F4B">
      <w:r w:rsidRPr="0061504A">
        <w:rPr>
          <w:highlight w:val="yellow"/>
        </w:rPr>
        <w:t xml:space="preserve">To perform a three-phase steady-state flow experiment, three fluid phases must be simultaneously injected into the sample while recording the differential pressure drop across the system. </w:t>
      </w:r>
      <w:r w:rsidR="00800A60" w:rsidRPr="0061504A">
        <w:rPr>
          <w:highlight w:val="yellow"/>
        </w:rPr>
        <w:t xml:space="preserve">While this </w:t>
      </w:r>
      <w:r w:rsidR="00117C88" w:rsidRPr="0061504A">
        <w:rPr>
          <w:highlight w:val="yellow"/>
        </w:rPr>
        <w:t>can be</w:t>
      </w:r>
      <w:r w:rsidR="00800A60" w:rsidRPr="0061504A">
        <w:rPr>
          <w:highlight w:val="yellow"/>
        </w:rPr>
        <w:t xml:space="preserve"> achieved in the lab, the difficult part</w:t>
      </w:r>
      <w:r w:rsidR="00CE7E44" w:rsidRPr="0061504A">
        <w:rPr>
          <w:highlight w:val="yellow"/>
        </w:rPr>
        <w:t xml:space="preserve"> in our experiment</w:t>
      </w:r>
      <w:r w:rsidR="00800A60" w:rsidRPr="0061504A">
        <w:rPr>
          <w:highlight w:val="yellow"/>
        </w:rPr>
        <w:t xml:space="preserve"> is integrating </w:t>
      </w:r>
      <w:r w:rsidR="006F7E0E" w:rsidRPr="0061504A">
        <w:rPr>
          <w:highlight w:val="yellow"/>
        </w:rPr>
        <w:t>this process with pore-scale imaging</w:t>
      </w:r>
      <w:r w:rsidR="00800A60" w:rsidRPr="00BB5275">
        <w:t xml:space="preserve">. Acquiring high-resolution, micro-scale images requires the X-ray source to be placed close to the sample. </w:t>
      </w:r>
      <w:r w:rsidR="00EF5771" w:rsidRPr="00BB5275">
        <w:t>However, needing four injection ports (three fluids and a pressure measurement port), would require a large fluid injection piece</w:t>
      </w:r>
      <w:r w:rsidR="00794A41" w:rsidRPr="00BB5275">
        <w:t>;</w:t>
      </w:r>
      <w:r w:rsidR="00EF5771" w:rsidRPr="00BB5275">
        <w:t xml:space="preserve"> </w:t>
      </w:r>
      <w:r w:rsidR="00CE7E44" w:rsidRPr="00BB5275">
        <w:t xml:space="preserve">therefore, the source must be pushed away from the sample, which reduces the spatial resolution of the images. </w:t>
      </w:r>
    </w:p>
    <w:p w14:paraId="3FBA0A64" w14:textId="5F6B35F0" w:rsidR="00626C90" w:rsidRPr="00BB5275" w:rsidRDefault="00C63CB6" w:rsidP="00F22F4B">
      <w:r w:rsidRPr="00BB5275">
        <w:t>To overcome this issue, we designed</w:t>
      </w:r>
      <w:r w:rsidR="00626C90" w:rsidRPr="00BB5275">
        <w:t>,</w:t>
      </w:r>
      <w:r w:rsidRPr="00BB5275">
        <w:t xml:space="preserve"> in-house</w:t>
      </w:r>
      <w:r w:rsidR="00626C90" w:rsidRPr="00BB5275">
        <w:t>,</w:t>
      </w:r>
      <w:r w:rsidRPr="00BB5275">
        <w:t xml:space="preserve"> a new coreholder</w:t>
      </w:r>
      <w:r w:rsidR="00626C90" w:rsidRPr="00BB5275">
        <w:t xml:space="preserve"> – flow cell –</w:t>
      </w:r>
      <w:r w:rsidRPr="00BB5275">
        <w:t xml:space="preserve"> which consists of three primary components: (i) injection piece, (ii) production piece, and (iii) coreholder body</w:t>
      </w:r>
      <w:r w:rsidR="008B106B" w:rsidRPr="00BB5275">
        <w:t>, see Fig. 2</w:t>
      </w:r>
      <w:r w:rsidRPr="00BB5275">
        <w:t xml:space="preserve">. </w:t>
      </w:r>
      <w:r w:rsidR="008B106B" w:rsidRPr="00BB5275">
        <w:t>The injection piece was made of stainless steel and has four injection ports that are in direct contact with the sample</w:t>
      </w:r>
      <w:r w:rsidR="007B6215" w:rsidRPr="00BB5275">
        <w:t xml:space="preserve"> inlet</w:t>
      </w:r>
      <w:r w:rsidR="008E74EE" w:rsidRPr="00BB5275">
        <w:t xml:space="preserve">. </w:t>
      </w:r>
      <w:r w:rsidR="00410055" w:rsidRPr="00BB5275">
        <w:t xml:space="preserve">Stainless steel was chosen since it is highly resistant to corrosion and can withstand high operating pressures and temperatures. </w:t>
      </w:r>
      <w:r w:rsidR="008E74EE" w:rsidRPr="00A72449">
        <w:rPr>
          <w:highlight w:val="yellow"/>
        </w:rPr>
        <w:t xml:space="preserve">There is an additional </w:t>
      </w:r>
      <w:r w:rsidR="008B106B" w:rsidRPr="00A72449">
        <w:rPr>
          <w:highlight w:val="yellow"/>
        </w:rPr>
        <w:t xml:space="preserve">confining port </w:t>
      </w:r>
      <w:r w:rsidR="008E74EE" w:rsidRPr="00A72449">
        <w:rPr>
          <w:highlight w:val="yellow"/>
        </w:rPr>
        <w:t xml:space="preserve">which is used to inject </w:t>
      </w:r>
      <w:r w:rsidR="008B106B" w:rsidRPr="00A72449">
        <w:rPr>
          <w:highlight w:val="yellow"/>
        </w:rPr>
        <w:t>a confining fluid in</w:t>
      </w:r>
      <w:r w:rsidR="007E52DF" w:rsidRPr="00A72449">
        <w:rPr>
          <w:highlight w:val="yellow"/>
        </w:rPr>
        <w:t>to</w:t>
      </w:r>
      <w:r w:rsidR="008B106B" w:rsidRPr="00A72449">
        <w:rPr>
          <w:highlight w:val="yellow"/>
        </w:rPr>
        <w:t xml:space="preserve"> the coreholder annulus</w:t>
      </w:r>
      <w:r w:rsidR="008B106B" w:rsidRPr="00BB5275">
        <w:t xml:space="preserve">. Fig. 2a shows that there is a mixing groove that connects the four injection ports. This groove was placed to allow for the three fluid phases to mix before entering the sample, therefore, preventing the accumulation of </w:t>
      </w:r>
      <w:r w:rsidR="007B6215" w:rsidRPr="00BB5275">
        <w:t xml:space="preserve">the </w:t>
      </w:r>
      <w:r w:rsidR="008B106B" w:rsidRPr="00BB5275">
        <w:t>phase</w:t>
      </w:r>
      <w:r w:rsidR="007E52DF" w:rsidRPr="00BB5275">
        <w:t>s</w:t>
      </w:r>
      <w:r w:rsidR="008B106B" w:rsidRPr="00BB5275">
        <w:t xml:space="preserve"> on the side of </w:t>
      </w:r>
      <w:r w:rsidR="007E52DF" w:rsidRPr="00BB5275">
        <w:t>their</w:t>
      </w:r>
      <w:r w:rsidR="008B106B" w:rsidRPr="00BB5275">
        <w:t xml:space="preserve"> injection port. The fourth port is needed to measure </w:t>
      </w:r>
      <w:r w:rsidR="007E52DF" w:rsidRPr="00BB5275">
        <w:t xml:space="preserve">the </w:t>
      </w:r>
      <w:r w:rsidR="008B106B" w:rsidRPr="00BB5275">
        <w:t>pressure at the inlet of the sample.</w:t>
      </w:r>
      <w:r w:rsidR="00030FAF" w:rsidRPr="00BB5275">
        <w:t xml:space="preserve"> </w:t>
      </w:r>
      <w:r w:rsidR="00030FAF" w:rsidRPr="00A72449">
        <w:rPr>
          <w:highlight w:val="yellow"/>
        </w:rPr>
        <w:t xml:space="preserve">The injection </w:t>
      </w:r>
      <w:r w:rsidR="007E52DF" w:rsidRPr="00A72449">
        <w:rPr>
          <w:highlight w:val="yellow"/>
        </w:rPr>
        <w:t>rod</w:t>
      </w:r>
      <w:r w:rsidR="00030FAF" w:rsidRPr="00A72449">
        <w:rPr>
          <w:highlight w:val="yellow"/>
        </w:rPr>
        <w:t xml:space="preserve"> is around 12 mm </w:t>
      </w:r>
      <w:r w:rsidR="007B6215" w:rsidRPr="00A72449">
        <w:rPr>
          <w:highlight w:val="yellow"/>
        </w:rPr>
        <w:t xml:space="preserve">in </w:t>
      </w:r>
      <w:r w:rsidR="00030FAF" w:rsidRPr="00A72449">
        <w:rPr>
          <w:highlight w:val="yellow"/>
        </w:rPr>
        <w:t>diameter</w:t>
      </w:r>
      <w:r w:rsidR="00030FAF" w:rsidRPr="00BB5275">
        <w:t xml:space="preserve"> allowing for</w:t>
      </w:r>
      <w:r w:rsidR="007B6215" w:rsidRPr="00BB5275">
        <w:t xml:space="preserve"> X-ray </w:t>
      </w:r>
      <w:r w:rsidR="00030FAF" w:rsidRPr="00BB5275">
        <w:t>images to be acquired at a resolution of 5.3 µm</w:t>
      </w:r>
      <w:r w:rsidR="00190E50" w:rsidRPr="00BB5275">
        <w:t xml:space="preserve"> per voxel</w:t>
      </w:r>
      <w:r w:rsidR="00030FAF" w:rsidRPr="00BB5275">
        <w:t xml:space="preserve"> </w:t>
      </w:r>
      <w:r w:rsidR="007B6215" w:rsidRPr="00BB5275">
        <w:t xml:space="preserve">which is sufficient to capture the pore-scale properties during steady-state three-phase flow. </w:t>
      </w:r>
      <w:r w:rsidR="00190E50" w:rsidRPr="00BB5275">
        <w:t xml:space="preserve"> </w:t>
      </w:r>
    </w:p>
    <w:p w14:paraId="6A1FD48F" w14:textId="6DEA16D9" w:rsidR="00DE33B1" w:rsidRPr="00BB5275" w:rsidRDefault="00030FAF" w:rsidP="002E6FBE">
      <w:r w:rsidRPr="00BB5275">
        <w:t>The production piece has a single port to allow for the displaced</w:t>
      </w:r>
      <w:r w:rsidR="005346D1" w:rsidRPr="00BB5275">
        <w:t xml:space="preserve"> fluid</w:t>
      </w:r>
      <w:r w:rsidRPr="00BB5275">
        <w:t xml:space="preserve"> phases to be produced</w:t>
      </w:r>
      <w:r w:rsidR="00471B85" w:rsidRPr="00BB5275">
        <w:t xml:space="preserve"> (Fig. 2b)</w:t>
      </w:r>
      <w:r w:rsidRPr="00BB5275">
        <w:t>.</w:t>
      </w:r>
      <w:r w:rsidR="00471B85" w:rsidRPr="00BB5275">
        <w:t xml:space="preserve"> The outlet pressure is measured downstream of the production piece, outside the coreholder assembly.</w:t>
      </w:r>
      <w:r w:rsidR="00DE33B1" w:rsidRPr="00BB5275">
        <w:t xml:space="preserve"> The coreholder body is made of a thermoplastic polymer know</w:t>
      </w:r>
      <w:r w:rsidR="00515936" w:rsidRPr="00BB5275">
        <w:t>n</w:t>
      </w:r>
      <w:r w:rsidR="00DE33B1" w:rsidRPr="00BB5275">
        <w:t xml:space="preserve"> as Polyether ether ketone (PEEK), as opposed to more conventional carbon fibre designs</w:t>
      </w:r>
      <w:r w:rsidR="005346D1" w:rsidRPr="00BB5275">
        <w:t xml:space="preserve"> </w:t>
      </w:r>
      <w:r w:rsidR="005346D1" w:rsidRPr="00BB5275">
        <w:fldChar w:fldCharType="begin"/>
      </w:r>
      <w:r w:rsidR="008F478C" w:rsidRPr="00BB5275">
        <w:instrText xml:space="preserve"> ADDIN EN.CITE &lt;EndNote&gt;&lt;Cite&gt;&lt;Author&gt;Andrew&lt;/Author&gt;&lt;Year&gt;2014&lt;/Year&gt;&lt;RecNum&gt;79&lt;/RecNum&gt;&lt;DisplayText&gt;[61]&lt;/DisplayText&gt;&lt;record&gt;&lt;rec-number&gt;79&lt;/rec-number&gt;&lt;foreign-keys&gt;&lt;key app="EN" db-id="25aaxt5w9xv0tweedfov022ixwepe952x5d5" timestamp="1562320725"&gt;79&lt;/key&gt;&lt;/foreign-keys&gt;&lt;ref-type name="Journal Article"&gt;17&lt;/ref-type&gt;&lt;contributors&gt;&lt;authors&gt;&lt;author&gt;Andrew, Matthew&lt;/author&gt;&lt;author&gt;Bijeljic, Branko&lt;/author&gt;&lt;author&gt;Blunt, Martin J.&lt;/author&gt;&lt;/authors&gt;&lt;/contributors&gt;&lt;titles&gt;&lt;title&gt;Pore-by-pore capillary pressure measurements using X-ray microtomography at reservoir conditions: Curvature, snap-off, and remobilization of residual CO2&lt;/title&gt;&lt;secondary-title&gt;Water Resources Research&lt;/secondary-title&gt;&lt;/titles&gt;&lt;periodical&gt;&lt;full-title&gt;Water Resources Research&lt;/full-title&gt;&lt;/periodical&gt;&lt;pages&gt;8760-8774&lt;/pages&gt;&lt;volume&gt;50&lt;/volume&gt;&lt;number&gt;11&lt;/number&gt;&lt;keywords&gt;&lt;keyword&gt;micro-CT&lt;/keyword&gt;&lt;keyword&gt;reservoir condition&lt;/keyword&gt;&lt;keyword&gt;carbon storage&lt;/keyword&gt;&lt;keyword&gt;capillary pressure&lt;/keyword&gt;&lt;keyword&gt;capillary number&lt;/keyword&gt;&lt;/keywords&gt;&lt;dates&gt;&lt;year&gt;2014&lt;/year&gt;&lt;pub-dates&gt;&lt;date&gt;2014/11/01&lt;/date&gt;&lt;/pub-dates&gt;&lt;/dates&gt;&lt;publisher&gt;John Wiley &amp;amp; Sons, Ltd&lt;/publisher&gt;&lt;isbn&gt;0043-1397&lt;/isbn&gt;&lt;urls&gt;&lt;related-urls&gt;&lt;url&gt;https://doi.org/10.1002/2014WR015970&lt;/url&gt;&lt;/related-urls&gt;&lt;/urls&gt;&lt;electronic-resource-num&gt;10.1002/2014WR015970&lt;/electronic-resource-num&gt;&lt;access-date&gt;2019/07/05&lt;/access-date&gt;&lt;/record&gt;&lt;/Cite&gt;&lt;/EndNote&gt;</w:instrText>
      </w:r>
      <w:r w:rsidR="005346D1" w:rsidRPr="00BB5275">
        <w:fldChar w:fldCharType="separate"/>
      </w:r>
      <w:r w:rsidR="008F478C" w:rsidRPr="00BB5275">
        <w:rPr>
          <w:noProof/>
        </w:rPr>
        <w:t>[</w:t>
      </w:r>
      <w:hyperlink w:anchor="_ENREF_61" w:tooltip="Andrew, 2014 #79" w:history="1">
        <w:r w:rsidR="00F43EC1" w:rsidRPr="00BB5275">
          <w:rPr>
            <w:noProof/>
          </w:rPr>
          <w:t>61</w:t>
        </w:r>
      </w:hyperlink>
      <w:r w:rsidR="008F478C" w:rsidRPr="00BB5275">
        <w:rPr>
          <w:noProof/>
        </w:rPr>
        <w:t>]</w:t>
      </w:r>
      <w:r w:rsidR="005346D1" w:rsidRPr="00BB5275">
        <w:fldChar w:fldCharType="end"/>
      </w:r>
      <w:r w:rsidR="000C2ED0" w:rsidRPr="00BB5275">
        <w:t>;</w:t>
      </w:r>
      <w:r w:rsidR="00DE33B1" w:rsidRPr="00BB5275">
        <w:t xml:space="preserve"> </w:t>
      </w:r>
      <w:r w:rsidR="000C2ED0" w:rsidRPr="00BB5275">
        <w:t xml:space="preserve">PEEK is X-ray transparent. </w:t>
      </w:r>
      <w:r w:rsidR="00312056" w:rsidRPr="00BB5275">
        <w:t xml:space="preserve">The PEEK walls are around 3 mm thick which results in a stiff cylindrical design that shows no/little movement </w:t>
      </w:r>
      <w:r w:rsidR="00515936" w:rsidRPr="00BB5275">
        <w:t xml:space="preserve">as it rotates </w:t>
      </w:r>
      <w:r w:rsidR="00312056" w:rsidRPr="00BB5275">
        <w:t>when mounted with stainless steel end pieces at high pressure and temperature conditions.</w:t>
      </w:r>
      <w:r w:rsidR="00515936" w:rsidRPr="00BB5275">
        <w:t xml:space="preserve"> Minimizing movement during rotation is key to performing repeat X-ray imaging experiments. </w:t>
      </w:r>
    </w:p>
    <w:p w14:paraId="0EBE0E6A" w14:textId="30EE4043" w:rsidR="00755CD4" w:rsidRPr="00BB5275" w:rsidRDefault="007E52DF" w:rsidP="00755CD4">
      <w:pPr>
        <w:keepNext/>
        <w:tabs>
          <w:tab w:val="left" w:pos="90"/>
        </w:tabs>
        <w:jc w:val="center"/>
      </w:pPr>
      <w:r w:rsidRPr="00BB5275">
        <w:rPr>
          <w:noProof/>
        </w:rPr>
        <w:lastRenderedPageBreak/>
        <w:drawing>
          <wp:inline distT="0" distB="0" distL="0" distR="0" wp14:anchorId="4A15D788" wp14:editId="767BC105">
            <wp:extent cx="3960000" cy="309082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0000" cy="3090827"/>
                    </a:xfrm>
                    <a:prstGeom prst="rect">
                      <a:avLst/>
                    </a:prstGeom>
                    <a:noFill/>
                  </pic:spPr>
                </pic:pic>
              </a:graphicData>
            </a:graphic>
          </wp:inline>
        </w:drawing>
      </w:r>
    </w:p>
    <w:p w14:paraId="63A05A62" w14:textId="221C4717" w:rsidR="00F22F4B" w:rsidRPr="00BB5275" w:rsidRDefault="00755CD4" w:rsidP="00EA5C78">
      <w:pPr>
        <w:pStyle w:val="Caption"/>
      </w:pPr>
      <w:r w:rsidRPr="00BB5275">
        <w:t xml:space="preserve">Figure </w:t>
      </w:r>
      <w:fldSimple w:instr=" SEQ Figure \* ARABIC ">
        <w:r w:rsidR="00EA735E" w:rsidRPr="00BB5275">
          <w:rPr>
            <w:noProof/>
          </w:rPr>
          <w:t>2</w:t>
        </w:r>
      </w:fldSimple>
      <w:r w:rsidRPr="00BB5275">
        <w:rPr>
          <w:lang w:val="en-US"/>
        </w:rPr>
        <w:t xml:space="preserve">. </w:t>
      </w:r>
      <w:r w:rsidR="00EA5C78" w:rsidRPr="00BB5275">
        <w:rPr>
          <w:lang w:val="en-US"/>
        </w:rPr>
        <w:t xml:space="preserve">A schematic of the new coreholder design which allows for </w:t>
      </w:r>
      <w:r w:rsidR="00F4068E" w:rsidRPr="00BB5275">
        <w:rPr>
          <w:lang w:val="en-US"/>
        </w:rPr>
        <w:t xml:space="preserve">combining steady-state three-phase relative permeability measurements with </w:t>
      </w:r>
      <w:r w:rsidR="00EA5C78" w:rsidRPr="00BB5275">
        <w:rPr>
          <w:lang w:val="en-US"/>
        </w:rPr>
        <w:t>pore-scale imag</w:t>
      </w:r>
      <w:r w:rsidR="00F4068E" w:rsidRPr="00BB5275">
        <w:rPr>
          <w:lang w:val="en-US"/>
        </w:rPr>
        <w:t>ing</w:t>
      </w:r>
      <w:r w:rsidR="00EA5C78" w:rsidRPr="00BB5275">
        <w:rPr>
          <w:lang w:val="en-US"/>
        </w:rPr>
        <w:t>.</w:t>
      </w:r>
      <w:r w:rsidR="00EA5C78" w:rsidRPr="00BB5275">
        <w:rPr>
          <w:b w:val="0"/>
          <w:bCs/>
          <w:lang w:val="en-US"/>
        </w:rPr>
        <w:t xml:space="preserve"> The design assembly consists of three main components: </w:t>
      </w:r>
      <w:r w:rsidR="00EA5C78" w:rsidRPr="00BB5275">
        <w:rPr>
          <w:b w:val="0"/>
          <w:bCs/>
        </w:rPr>
        <w:t>(i) injection piece, (ii) production piece, and (iii) coreholder body. Refer to the text for a detailed description of the coreholder design.</w:t>
      </w:r>
      <w:r w:rsidR="00EA5C78" w:rsidRPr="00BB5275">
        <w:t xml:space="preserve"> </w:t>
      </w:r>
    </w:p>
    <w:p w14:paraId="3C0547DB" w14:textId="7DF90A57" w:rsidR="00693A92" w:rsidRPr="00BB5275" w:rsidRDefault="00755CD4" w:rsidP="002E6FBE">
      <w:r w:rsidRPr="00BB5275">
        <w:t xml:space="preserve">The </w:t>
      </w:r>
      <w:r w:rsidR="00E46709" w:rsidRPr="00BB5275">
        <w:t xml:space="preserve">combined pore-scale imaging and steady-state three-phase flow apparatus is shown in Fig. 3. The apparatus consisted of five Teledyne Isco pumps, </w:t>
      </w:r>
      <w:r w:rsidR="0096250B" w:rsidRPr="00BB5275">
        <w:t xml:space="preserve">a </w:t>
      </w:r>
      <w:r w:rsidR="004D4D38" w:rsidRPr="00BB5275">
        <w:t xml:space="preserve">Keller PD-33X differential </w:t>
      </w:r>
      <w:r w:rsidR="0096250B" w:rsidRPr="00BB5275">
        <w:t xml:space="preserve">pressure transducer, </w:t>
      </w:r>
      <w:r w:rsidR="00E46709" w:rsidRPr="00BB5275">
        <w:t>the</w:t>
      </w:r>
      <w:r w:rsidR="00636046" w:rsidRPr="00BB5275">
        <w:t xml:space="preserve"> newly</w:t>
      </w:r>
      <w:r w:rsidR="00E46709" w:rsidRPr="00BB5275">
        <w:t xml:space="preserve"> designed PEEK coreholder and a Zeiss </w:t>
      </w:r>
      <w:proofErr w:type="spellStart"/>
      <w:r w:rsidR="00E46709" w:rsidRPr="00BB5275">
        <w:t>Xradia</w:t>
      </w:r>
      <w:proofErr w:type="spellEnd"/>
      <w:r w:rsidR="00693A92" w:rsidRPr="00BB5275">
        <w:t xml:space="preserve"> 510</w:t>
      </w:r>
      <w:r w:rsidR="00E46709" w:rsidRPr="00BB5275">
        <w:t xml:space="preserve"> micro-CT </w:t>
      </w:r>
      <w:r w:rsidR="007024A1" w:rsidRPr="00BB5275">
        <w:t>scanner</w:t>
      </w:r>
      <w:r w:rsidR="00E46709" w:rsidRPr="00BB5275">
        <w:t xml:space="preserve">. </w:t>
      </w:r>
    </w:p>
    <w:p w14:paraId="6ABB01A3" w14:textId="07797A03" w:rsidR="00B302BB" w:rsidRPr="00BB5275" w:rsidRDefault="000277B5" w:rsidP="00B302BB">
      <w:pPr>
        <w:keepNext/>
        <w:jc w:val="center"/>
      </w:pPr>
      <w:r>
        <w:rPr>
          <w:noProof/>
        </w:rPr>
        <w:lastRenderedPageBreak/>
        <mc:AlternateContent>
          <mc:Choice Requires="wpi">
            <w:drawing>
              <wp:anchor distT="0" distB="0" distL="114300" distR="114300" simplePos="0" relativeHeight="251662336" behindDoc="0" locked="0" layoutInCell="1" allowOverlap="1" wp14:anchorId="5A4A7378" wp14:editId="7D8CBEDA">
                <wp:simplePos x="0" y="0"/>
                <wp:positionH relativeFrom="column">
                  <wp:posOffset>4250673</wp:posOffset>
                </wp:positionH>
                <wp:positionV relativeFrom="paragraph">
                  <wp:posOffset>1026123</wp:posOffset>
                </wp:positionV>
                <wp:extent cx="1523880" cy="837000"/>
                <wp:effectExtent l="38100" t="38100" r="57785" b="39370"/>
                <wp:wrapNone/>
                <wp:docPr id="22" name="Ink 22"/>
                <wp:cNvGraphicFramePr/>
                <a:graphic xmlns:a="http://schemas.openxmlformats.org/drawingml/2006/main">
                  <a:graphicData uri="http://schemas.microsoft.com/office/word/2010/wordprocessingInk">
                    <w14:contentPart bwMode="auto" r:id="rId12">
                      <w14:nvContentPartPr>
                        <w14:cNvContentPartPr/>
                      </w14:nvContentPartPr>
                      <w14:xfrm>
                        <a:off x="0" y="0"/>
                        <a:ext cx="1523880" cy="837000"/>
                      </w14:xfrm>
                    </w14:contentPart>
                  </a:graphicData>
                </a:graphic>
              </wp:anchor>
            </w:drawing>
          </mc:Choice>
          <mc:Fallback>
            <w:pict>
              <v:shapetype w14:anchorId="6C1E26A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2" o:spid="_x0000_s1026" type="#_x0000_t75" style="position:absolute;margin-left:334pt;margin-top:80.1pt;width:121.45pt;height:67.3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">
                <v:imagedata r:id="rId13" o:title=""/>
              </v:shape>
            </w:pict>
          </mc:Fallback>
        </mc:AlternateContent>
      </w:r>
      <w:r>
        <w:rPr>
          <w:noProof/>
        </w:rPr>
        <mc:AlternateContent>
          <mc:Choice Requires="wps">
            <w:drawing>
              <wp:anchor distT="45720" distB="45720" distL="114300" distR="114300" simplePos="0" relativeHeight="251661312" behindDoc="0" locked="0" layoutInCell="1" allowOverlap="1" wp14:anchorId="16CF8AAD" wp14:editId="2D76672E">
                <wp:simplePos x="0" y="0"/>
                <wp:positionH relativeFrom="column">
                  <wp:posOffset>5569086</wp:posOffset>
                </wp:positionH>
                <wp:positionV relativeFrom="paragraph">
                  <wp:posOffset>753894</wp:posOffset>
                </wp:positionV>
                <wp:extent cx="797668" cy="1404620"/>
                <wp:effectExtent l="0" t="0" r="0" b="571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7668" cy="1404620"/>
                        </a:xfrm>
                        <a:prstGeom prst="rect">
                          <a:avLst/>
                        </a:prstGeom>
                        <a:noFill/>
                        <a:ln w="9525">
                          <a:noFill/>
                          <a:miter lim="800000"/>
                          <a:headEnd/>
                          <a:tailEnd/>
                        </a:ln>
                      </wps:spPr>
                      <wps:txbx>
                        <w:txbxContent>
                          <w:p w14:paraId="11DAB85A" w14:textId="7A0923C8" w:rsidR="000277B5" w:rsidRPr="000277B5" w:rsidRDefault="000277B5">
                            <w:pPr>
                              <w:rPr>
                                <w:color w:val="FF0000"/>
                                <w:lang w:val="en-US"/>
                              </w:rPr>
                            </w:pPr>
                            <w:r w:rsidRPr="000277B5">
                              <w:rPr>
                                <w:color w:val="FF0000"/>
                                <w:lang w:val="en-US"/>
                              </w:rPr>
                              <w:t>transduc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6CF8AAD" id="_x0000_t202" coordsize="21600,21600" o:spt="202" path="m,l,21600r21600,l21600,xe">
                <v:stroke joinstyle="miter"/>
                <v:path gradientshapeok="t" o:connecttype="rect"/>
              </v:shapetype>
              <v:shape id="Text Box 2" o:spid="_x0000_s1026" type="#_x0000_t202" style="position:absolute;left:0;text-align:left;margin-left:438.5pt;margin-top:59.35pt;width:62.8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" filled="f" stroked="f">
                <v:textbox style="mso-fit-shape-to-text:t">
                  <w:txbxContent>
                    <w:p w14:paraId="11DAB85A" w14:textId="7A0923C8" w:rsidR="000277B5" w:rsidRPr="000277B5" w:rsidRDefault="000277B5">
                      <w:pPr>
                        <w:rPr>
                          <w:color w:val="FF0000"/>
                          <w:lang w:val="en-US"/>
                        </w:rPr>
                      </w:pPr>
                      <w:r w:rsidRPr="000277B5">
                        <w:rPr>
                          <w:color w:val="FF0000"/>
                          <w:lang w:val="en-US"/>
                        </w:rPr>
                        <w:t>transducer</w:t>
                      </w:r>
                    </w:p>
                  </w:txbxContent>
                </v:textbox>
              </v:shape>
            </w:pict>
          </mc:Fallback>
        </mc:AlternateContent>
      </w:r>
      <w:r w:rsidR="00755CD4" w:rsidRPr="00BB5275">
        <w:rPr>
          <w:noProof/>
        </w:rPr>
        <w:drawing>
          <wp:inline distT="0" distB="0" distL="0" distR="0" wp14:anchorId="0389C9CA" wp14:editId="69099EE9">
            <wp:extent cx="5544000" cy="38724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44000" cy="3872493"/>
                    </a:xfrm>
                    <a:prstGeom prst="rect">
                      <a:avLst/>
                    </a:prstGeom>
                    <a:noFill/>
                  </pic:spPr>
                </pic:pic>
              </a:graphicData>
            </a:graphic>
          </wp:inline>
        </w:drawing>
      </w:r>
    </w:p>
    <w:p w14:paraId="03658639" w14:textId="6998E920" w:rsidR="00680B64" w:rsidRPr="00BB5275" w:rsidRDefault="00B302BB" w:rsidP="00117C88">
      <w:pPr>
        <w:pStyle w:val="Caption"/>
        <w:rPr>
          <w:b w:val="0"/>
          <w:bCs/>
          <w:lang w:val="en-US"/>
        </w:rPr>
      </w:pPr>
      <w:r w:rsidRPr="00BB5275">
        <w:t xml:space="preserve">Figure </w:t>
      </w:r>
      <w:fldSimple w:instr=" SEQ Figure \* ARABIC ">
        <w:r w:rsidR="00EA735E" w:rsidRPr="00BB5275">
          <w:rPr>
            <w:noProof/>
          </w:rPr>
          <w:t>3</w:t>
        </w:r>
      </w:fldSimple>
      <w:r w:rsidRPr="00BB5275">
        <w:rPr>
          <w:lang w:val="en-US"/>
        </w:rPr>
        <w:t xml:space="preserve">. </w:t>
      </w:r>
      <w:r w:rsidR="00636046" w:rsidRPr="00BB5275">
        <w:rPr>
          <w:lang w:val="en-US"/>
        </w:rPr>
        <w:t>The combined steady-state three-phase flow and pore-scale X-ray imaging a</w:t>
      </w:r>
      <w:r w:rsidRPr="00BB5275">
        <w:rPr>
          <w:lang w:val="en-US"/>
        </w:rPr>
        <w:t>pparatus</w:t>
      </w:r>
      <w:r w:rsidR="00636046" w:rsidRPr="00BB5275">
        <w:rPr>
          <w:lang w:val="en-US"/>
        </w:rPr>
        <w:t xml:space="preserve">. </w:t>
      </w:r>
      <w:r w:rsidR="00636046" w:rsidRPr="00BB5275">
        <w:rPr>
          <w:b w:val="0"/>
          <w:bCs/>
          <w:lang w:val="en-US"/>
        </w:rPr>
        <w:t xml:space="preserve">The dashed line represents the micro-CT enclosure. The coreholder, pumps, flow lines, valves, and pressure transducer in the experiment were assembled as shown in the schematic diagram.    </w:t>
      </w:r>
    </w:p>
    <w:p w14:paraId="777D271C" w14:textId="3717E1CA" w:rsidR="00BB7520" w:rsidRPr="00BB5275" w:rsidRDefault="00DF0DF1" w:rsidP="00DF0DF1">
      <w:pPr>
        <w:pStyle w:val="Heading2"/>
      </w:pPr>
      <w:r w:rsidRPr="00BB5275">
        <w:t xml:space="preserve">Three-phase </w:t>
      </w:r>
      <w:r w:rsidR="000F790A" w:rsidRPr="00BB5275">
        <w:t>relative permeability</w:t>
      </w:r>
      <w:r w:rsidRPr="00BB5275">
        <w:t xml:space="preserve"> experiment</w:t>
      </w:r>
    </w:p>
    <w:p w14:paraId="460B3114" w14:textId="21488E05" w:rsidR="00DF0DF1" w:rsidRPr="00BB5275" w:rsidRDefault="00DF0DF1" w:rsidP="00DF0DF1">
      <w:pPr>
        <w:rPr>
          <w:lang w:val="en-US"/>
        </w:rPr>
      </w:pPr>
      <w:r w:rsidRPr="00BB5275">
        <w:rPr>
          <w:lang w:val="en-US"/>
        </w:rPr>
        <w:t xml:space="preserve">The steady-state </w:t>
      </w:r>
      <w:r w:rsidR="002A47B7" w:rsidRPr="00BB5275">
        <w:rPr>
          <w:lang w:val="en-US"/>
        </w:rPr>
        <w:t xml:space="preserve">three-phase relative permeability experiment was performed with constant flow rates at 30 </w:t>
      </w:r>
      <w:proofErr w:type="spellStart"/>
      <w:r w:rsidR="002A47B7" w:rsidRPr="00BB5275">
        <w:rPr>
          <w:vertAlign w:val="superscript"/>
          <w:lang w:val="en-US"/>
        </w:rPr>
        <w:t>o</w:t>
      </w:r>
      <w:r w:rsidR="002A47B7" w:rsidRPr="00BB5275">
        <w:rPr>
          <w:lang w:val="en-US"/>
        </w:rPr>
        <w:t>C</w:t>
      </w:r>
      <w:proofErr w:type="spellEnd"/>
      <w:r w:rsidR="002A47B7" w:rsidRPr="00BB5275">
        <w:rPr>
          <w:lang w:val="en-US"/>
        </w:rPr>
        <w:t xml:space="preserve"> and 1 MPa pore back pressure. </w:t>
      </w:r>
      <w:r w:rsidR="002A47B7" w:rsidRPr="007630AB">
        <w:rPr>
          <w:highlight w:val="yellow"/>
          <w:lang w:val="en-US"/>
        </w:rPr>
        <w:t xml:space="preserve">A </w:t>
      </w:r>
      <w:r w:rsidR="00A021F5" w:rsidRPr="007630AB">
        <w:rPr>
          <w:highlight w:val="yellow"/>
          <w:lang w:val="en-US"/>
        </w:rPr>
        <w:t xml:space="preserve">net </w:t>
      </w:r>
      <w:r w:rsidR="002A47B7" w:rsidRPr="007630AB">
        <w:rPr>
          <w:highlight w:val="yellow"/>
          <w:lang w:val="en-US"/>
        </w:rPr>
        <w:t>confining pressure of 2 MPa</w:t>
      </w:r>
      <w:r w:rsidR="002A47B7" w:rsidRPr="00BB5275">
        <w:rPr>
          <w:lang w:val="en-US"/>
        </w:rPr>
        <w:t xml:space="preserve"> was applied at all fractional flows, and the </w:t>
      </w:r>
      <w:r w:rsidR="002A47B7" w:rsidRPr="007630AB">
        <w:rPr>
          <w:highlight w:val="yellow"/>
          <w:lang w:val="en-US"/>
        </w:rPr>
        <w:t>differential pressure was measured with an accuracy of ±0.</w:t>
      </w:r>
      <w:r w:rsidR="00934F20" w:rsidRPr="007630AB">
        <w:rPr>
          <w:highlight w:val="yellow"/>
          <w:lang w:val="en-US"/>
        </w:rPr>
        <w:t>0</w:t>
      </w:r>
      <w:r w:rsidR="002A47B7" w:rsidRPr="007630AB">
        <w:rPr>
          <w:highlight w:val="yellow"/>
          <w:lang w:val="en-US"/>
        </w:rPr>
        <w:t>3 kPa</w:t>
      </w:r>
      <w:r w:rsidR="002A47B7" w:rsidRPr="00BB5275">
        <w:rPr>
          <w:lang w:val="en-US"/>
        </w:rPr>
        <w:t>.</w:t>
      </w:r>
      <w:r w:rsidR="00D445AD" w:rsidRPr="00BB5275">
        <w:rPr>
          <w:lang w:val="en-US"/>
        </w:rPr>
        <w:t xml:space="preserve"> The fluids were </w:t>
      </w:r>
      <w:r w:rsidR="00934F20" w:rsidRPr="00BB5275">
        <w:rPr>
          <w:lang w:val="en-US"/>
        </w:rPr>
        <w:t xml:space="preserve">always </w:t>
      </w:r>
      <w:r w:rsidR="00D445AD" w:rsidRPr="00BB5275">
        <w:rPr>
          <w:lang w:val="en-US"/>
        </w:rPr>
        <w:t xml:space="preserve">injected from the bottom </w:t>
      </w:r>
      <w:r w:rsidR="00934F20" w:rsidRPr="00BB5275">
        <w:rPr>
          <w:lang w:val="en-US"/>
        </w:rPr>
        <w:t xml:space="preserve">of the sample </w:t>
      </w:r>
      <w:r w:rsidR="00D445AD" w:rsidRPr="00BB5275">
        <w:rPr>
          <w:lang w:val="en-US"/>
        </w:rPr>
        <w:t xml:space="preserve">as shown in Fig. 3.   </w:t>
      </w:r>
      <w:r w:rsidRPr="00BB5275">
        <w:rPr>
          <w:lang w:val="en-US"/>
        </w:rPr>
        <w:t xml:space="preserve"> </w:t>
      </w:r>
    </w:p>
    <w:p w14:paraId="4C9BCB57" w14:textId="2A346D15" w:rsidR="00755D36" w:rsidRPr="00BB5275" w:rsidRDefault="00934F20" w:rsidP="00E84F32">
      <w:r w:rsidRPr="00BB5275">
        <w:rPr>
          <w:lang w:val="en-US"/>
        </w:rPr>
        <w:t>In this study, three-phase steady-state conditions were reached at var</w:t>
      </w:r>
      <w:r w:rsidR="0068409C" w:rsidRPr="00BB5275">
        <w:rPr>
          <w:lang w:val="en-US"/>
        </w:rPr>
        <w:t>ious</w:t>
      </w:r>
      <w:r w:rsidRPr="00BB5275">
        <w:rPr>
          <w:lang w:val="en-US"/>
        </w:rPr>
        <w:t xml:space="preserve"> </w:t>
      </w:r>
      <w:r w:rsidR="00DD1DEE" w:rsidRPr="00BB5275">
        <w:rPr>
          <w:lang w:val="en-US"/>
        </w:rPr>
        <w:t xml:space="preserve">gas, oil, and water </w:t>
      </w:r>
      <w:r w:rsidRPr="00BB5275">
        <w:rPr>
          <w:lang w:val="en-US"/>
        </w:rPr>
        <w:t>fractional flows</w:t>
      </w:r>
      <w:r w:rsidR="00DD1DEE" w:rsidRPr="00BB5275">
        <w:rPr>
          <w:lang w:val="en-US"/>
        </w:rPr>
        <w:t xml:space="preserve"> (</w:t>
      </w:r>
      <w:r w:rsidR="0068409C" w:rsidRPr="00BB5275">
        <w:rPr>
          <w:i/>
          <w:iCs/>
        </w:rPr>
        <w:t>f</w:t>
      </w:r>
      <w:r w:rsidR="0068409C" w:rsidRPr="00BB5275">
        <w:rPr>
          <w:i/>
          <w:iCs/>
          <w:vertAlign w:val="subscript"/>
        </w:rPr>
        <w:t>g</w:t>
      </w:r>
      <w:r w:rsidR="0068409C" w:rsidRPr="00BB5275">
        <w:t xml:space="preserve">, </w:t>
      </w:r>
      <w:r w:rsidR="0068409C" w:rsidRPr="00BB5275">
        <w:rPr>
          <w:i/>
          <w:iCs/>
        </w:rPr>
        <w:t>f</w:t>
      </w:r>
      <w:r w:rsidR="0068409C" w:rsidRPr="00BB5275">
        <w:rPr>
          <w:i/>
          <w:iCs/>
          <w:vertAlign w:val="subscript"/>
        </w:rPr>
        <w:t>o</w:t>
      </w:r>
      <w:r w:rsidR="0068409C" w:rsidRPr="00BB5275">
        <w:t xml:space="preserve">, and </w:t>
      </w:r>
      <w:r w:rsidR="0068409C" w:rsidRPr="00BB5275">
        <w:rPr>
          <w:i/>
          <w:iCs/>
        </w:rPr>
        <w:t>f</w:t>
      </w:r>
      <w:r w:rsidR="0068409C" w:rsidRPr="00BB5275">
        <w:rPr>
          <w:i/>
          <w:iCs/>
          <w:vertAlign w:val="subscript"/>
        </w:rPr>
        <w:t>w</w:t>
      </w:r>
      <w:r w:rsidR="00DD1DEE" w:rsidRPr="00BB5275">
        <w:t>)</w:t>
      </w:r>
      <w:r w:rsidR="0068409C" w:rsidRPr="00BB5275">
        <w:t xml:space="preserve"> by keeping constant fluid flow</w:t>
      </w:r>
      <w:r w:rsidR="009A1292" w:rsidRPr="00BB5275">
        <w:t xml:space="preserve"> </w:t>
      </w:r>
      <w:r w:rsidR="0068409C" w:rsidRPr="00BB5275">
        <w:t xml:space="preserve">rates with a </w:t>
      </w:r>
      <w:r w:rsidR="0068409C" w:rsidRPr="007630AB">
        <w:rPr>
          <w:highlight w:val="yellow"/>
        </w:rPr>
        <w:t xml:space="preserve">total </w:t>
      </w:r>
      <w:r w:rsidR="0052415A" w:rsidRPr="007630AB">
        <w:rPr>
          <w:highlight w:val="yellow"/>
        </w:rPr>
        <w:t>flow rate o</w:t>
      </w:r>
      <w:r w:rsidR="0068409C" w:rsidRPr="007630AB">
        <w:rPr>
          <w:highlight w:val="yellow"/>
        </w:rPr>
        <w:t xml:space="preserve">f </w:t>
      </w:r>
      <w:r w:rsidR="0052415A" w:rsidRPr="007630AB">
        <w:rPr>
          <w:i/>
          <w:iCs/>
          <w:highlight w:val="yellow"/>
        </w:rPr>
        <w:t>Q</w:t>
      </w:r>
      <w:r w:rsidR="0052415A" w:rsidRPr="007630AB">
        <w:rPr>
          <w:i/>
          <w:iCs/>
          <w:highlight w:val="yellow"/>
          <w:vertAlign w:val="subscript"/>
        </w:rPr>
        <w:t>t</w:t>
      </w:r>
      <w:r w:rsidR="0052415A" w:rsidRPr="007630AB">
        <w:rPr>
          <w:highlight w:val="yellow"/>
        </w:rPr>
        <w:t xml:space="preserve"> = </w:t>
      </w:r>
      <w:r w:rsidR="0068409C" w:rsidRPr="007630AB">
        <w:rPr>
          <w:highlight w:val="yellow"/>
        </w:rPr>
        <w:t>0.8 mL/min.</w:t>
      </w:r>
      <w:r w:rsidR="0068409C" w:rsidRPr="00BB5275">
        <w:t xml:space="preserve"> The fractional flows selected for the experiment are listed in </w:t>
      </w:r>
      <w:r w:rsidR="005F13A9" w:rsidRPr="00BB5275">
        <w:t>Table 1</w:t>
      </w:r>
      <w:r w:rsidR="0068409C" w:rsidRPr="00BB5275">
        <w:t xml:space="preserve">. </w:t>
      </w:r>
      <w:r w:rsidR="009A1292" w:rsidRPr="00BB5275">
        <w:t xml:space="preserve">The </w:t>
      </w:r>
      <w:r w:rsidR="009A1292" w:rsidRPr="007630AB">
        <w:rPr>
          <w:highlight w:val="yellow"/>
        </w:rPr>
        <w:t>waiting time for each fractional</w:t>
      </w:r>
      <w:r w:rsidR="009A1292" w:rsidRPr="00BB5275">
        <w:t xml:space="preserve"> flow to reach steady-state conditions was at </w:t>
      </w:r>
      <w:r w:rsidR="009A1292" w:rsidRPr="007630AB">
        <w:rPr>
          <w:highlight w:val="yellow"/>
        </w:rPr>
        <w:t>least 12 hr</w:t>
      </w:r>
      <w:r w:rsidR="001A1AC2" w:rsidRPr="007630AB">
        <w:rPr>
          <w:highlight w:val="yellow"/>
        </w:rPr>
        <w:t>.</w:t>
      </w:r>
      <w:r w:rsidR="001A1AC2" w:rsidRPr="00BB5275">
        <w:t xml:space="preserve"> After that, we waited until the differential pressure was constant over a period of at least 1 hr</w:t>
      </w:r>
      <w:r w:rsidR="000F790A" w:rsidRPr="00BB5275">
        <w:t xml:space="preserve">, to record the pressure drop and start </w:t>
      </w:r>
      <w:r w:rsidR="002272EF" w:rsidRPr="00BB5275">
        <w:t>X-ray imaging</w:t>
      </w:r>
      <w:r w:rsidR="000F790A" w:rsidRPr="00BB5275">
        <w:t xml:space="preserve"> to determine the fluid saturations</w:t>
      </w:r>
      <w:r w:rsidR="001A1AC2" w:rsidRPr="00BB5275">
        <w:t>.</w:t>
      </w:r>
      <w:r w:rsidR="000F790A" w:rsidRPr="00BB5275">
        <w:t xml:space="preserve"> </w:t>
      </w:r>
    </w:p>
    <w:p w14:paraId="38498D28" w14:textId="78B8F8CA" w:rsidR="00117C88" w:rsidRPr="00BB5275" w:rsidRDefault="00117C88" w:rsidP="00E84F32"/>
    <w:p w14:paraId="6B2D659A" w14:textId="479FA77A" w:rsidR="00117C88" w:rsidRPr="00BB5275" w:rsidRDefault="00117C88" w:rsidP="00E84F32"/>
    <w:p w14:paraId="52E8C7C3" w14:textId="474478E1" w:rsidR="00117C88" w:rsidRPr="00BB5275" w:rsidRDefault="00117C88" w:rsidP="00E84F32"/>
    <w:p w14:paraId="28DE1EF0" w14:textId="6C55B6CD" w:rsidR="00117C88" w:rsidRPr="00BB5275" w:rsidRDefault="00117C88" w:rsidP="00E84F32"/>
    <w:p w14:paraId="2F52B99B" w14:textId="13A72EC7" w:rsidR="00117C88" w:rsidRPr="00BB5275" w:rsidRDefault="00117C88" w:rsidP="00E84F32"/>
    <w:p w14:paraId="0FBA3601" w14:textId="75B67032" w:rsidR="00117C88" w:rsidRPr="00BB5275" w:rsidRDefault="00117C88" w:rsidP="00E84F32"/>
    <w:p w14:paraId="72FB11F7" w14:textId="77777777" w:rsidR="00117C88" w:rsidRPr="00BB5275" w:rsidRDefault="00117C88" w:rsidP="00E84F32"/>
    <w:p w14:paraId="098DFBA1" w14:textId="5B67A7FA" w:rsidR="00EA50F7" w:rsidRPr="003B1D86" w:rsidRDefault="00EA50F7" w:rsidP="00EA50F7">
      <w:pPr>
        <w:pStyle w:val="Caption"/>
        <w:keepNext/>
      </w:pPr>
      <w:r w:rsidRPr="007630AB">
        <w:lastRenderedPageBreak/>
        <w:t xml:space="preserve">Table </w:t>
      </w:r>
      <w:fldSimple w:instr=" SEQ Table \* ARABIC ">
        <w:r w:rsidR="002D3ED1" w:rsidRPr="007630AB">
          <w:rPr>
            <w:noProof/>
          </w:rPr>
          <w:t>1</w:t>
        </w:r>
      </w:fldSimple>
      <w:r w:rsidRPr="007630AB">
        <w:t xml:space="preserve">. </w:t>
      </w:r>
      <w:r w:rsidR="0052415A" w:rsidRPr="007630AB">
        <w:t>The set of gas, oil and water f</w:t>
      </w:r>
      <w:r w:rsidRPr="007630AB">
        <w:t>ractional flows</w:t>
      </w:r>
      <w:r w:rsidR="0052415A" w:rsidRPr="007630AB">
        <w:t xml:space="preserve"> at which steady-state conditions were reached in the three-phase flow experiment. </w:t>
      </w:r>
      <w:r w:rsidR="0052415A" w:rsidRPr="007630AB">
        <w:rPr>
          <w:b w:val="0"/>
          <w:bCs/>
          <w:i/>
          <w:iCs w:val="0"/>
        </w:rPr>
        <w:t>f</w:t>
      </w:r>
      <w:r w:rsidR="0052415A" w:rsidRPr="007630AB">
        <w:rPr>
          <w:b w:val="0"/>
          <w:bCs/>
        </w:rPr>
        <w:t xml:space="preserve"> and </w:t>
      </w:r>
      <w:r w:rsidR="0052415A" w:rsidRPr="007630AB">
        <w:rPr>
          <w:b w:val="0"/>
          <w:bCs/>
          <w:i/>
          <w:iCs w:val="0"/>
        </w:rPr>
        <w:t>Q</w:t>
      </w:r>
      <w:r w:rsidR="0052415A" w:rsidRPr="007630AB">
        <w:rPr>
          <w:b w:val="0"/>
          <w:bCs/>
        </w:rPr>
        <w:t xml:space="preserve"> refer to the fractional flow and the flow rate respectively. Subscripts </w:t>
      </w:r>
      <w:r w:rsidR="0052415A" w:rsidRPr="007630AB">
        <w:rPr>
          <w:b w:val="0"/>
          <w:bCs/>
          <w:i/>
          <w:iCs w:val="0"/>
        </w:rPr>
        <w:t>w</w:t>
      </w:r>
      <w:r w:rsidR="0052415A" w:rsidRPr="007630AB">
        <w:rPr>
          <w:b w:val="0"/>
          <w:bCs/>
        </w:rPr>
        <w:t xml:space="preserve">, </w:t>
      </w:r>
      <w:r w:rsidR="0052415A" w:rsidRPr="007630AB">
        <w:rPr>
          <w:b w:val="0"/>
          <w:bCs/>
          <w:i/>
          <w:iCs w:val="0"/>
        </w:rPr>
        <w:t>o</w:t>
      </w:r>
      <w:r w:rsidR="0052415A" w:rsidRPr="007630AB">
        <w:rPr>
          <w:b w:val="0"/>
          <w:bCs/>
        </w:rPr>
        <w:t xml:space="preserve"> and </w:t>
      </w:r>
      <w:r w:rsidR="0052415A" w:rsidRPr="007630AB">
        <w:rPr>
          <w:b w:val="0"/>
          <w:bCs/>
          <w:i/>
          <w:iCs w:val="0"/>
        </w:rPr>
        <w:t>g</w:t>
      </w:r>
      <w:r w:rsidR="0052415A" w:rsidRPr="007630AB">
        <w:rPr>
          <w:b w:val="0"/>
          <w:bCs/>
        </w:rPr>
        <w:t xml:space="preserve"> refer to the water, oil and gas phases respectively.</w:t>
      </w:r>
      <w:r w:rsidR="0052415A" w:rsidRPr="007630AB">
        <w:t xml:space="preserve"> </w:t>
      </w:r>
      <w:r w:rsidR="0052415A" w:rsidRPr="007630AB">
        <w:rPr>
          <w:b w:val="0"/>
          <w:bCs/>
        </w:rPr>
        <w:t xml:space="preserve">The total flow rate in the experiment was </w:t>
      </w:r>
      <w:r w:rsidR="0052415A" w:rsidRPr="00B912A6">
        <w:rPr>
          <w:b w:val="0"/>
          <w:bCs/>
          <w:i/>
          <w:iCs w:val="0"/>
          <w:highlight w:val="yellow"/>
        </w:rPr>
        <w:t>Q</w:t>
      </w:r>
      <w:r w:rsidR="0052415A" w:rsidRPr="00B912A6">
        <w:rPr>
          <w:b w:val="0"/>
          <w:bCs/>
          <w:i/>
          <w:iCs w:val="0"/>
          <w:highlight w:val="yellow"/>
          <w:vertAlign w:val="subscript"/>
        </w:rPr>
        <w:t>t</w:t>
      </w:r>
      <w:r w:rsidR="0052415A" w:rsidRPr="00B912A6">
        <w:rPr>
          <w:b w:val="0"/>
          <w:bCs/>
          <w:highlight w:val="yellow"/>
        </w:rPr>
        <w:t xml:space="preserve"> = 0.8 mL/min.</w:t>
      </w:r>
      <w:r w:rsidR="0052415A" w:rsidRPr="007630AB">
        <w:rPr>
          <w:b w:val="0"/>
          <w:bCs/>
        </w:rPr>
        <w:t xml:space="preserve"> </w:t>
      </w:r>
      <w:r w:rsidR="0052415A" w:rsidRPr="003B1D86">
        <w:rPr>
          <w:b w:val="0"/>
          <w:bCs/>
        </w:rPr>
        <w:t xml:space="preserve">Gas was introduced into the system in flooding step 4, with maximum gas fractional flow </w:t>
      </w:r>
      <w:r w:rsidR="0052415A" w:rsidRPr="003B1D86">
        <w:rPr>
          <w:b w:val="0"/>
          <w:bCs/>
          <w:i/>
          <w:iCs w:val="0"/>
        </w:rPr>
        <w:t>f</w:t>
      </w:r>
      <w:r w:rsidR="0052415A" w:rsidRPr="003B1D86">
        <w:rPr>
          <w:b w:val="0"/>
          <w:bCs/>
          <w:i/>
          <w:iCs w:val="0"/>
          <w:vertAlign w:val="subscript"/>
        </w:rPr>
        <w:t>g</w:t>
      </w:r>
      <w:r w:rsidR="0052415A" w:rsidRPr="003B1D86">
        <w:rPr>
          <w:b w:val="0"/>
          <w:bCs/>
        </w:rPr>
        <w:t xml:space="preserve"> = 1 reached in step 6.  </w:t>
      </w:r>
      <w:r w:rsidR="0052415A" w:rsidRPr="003B1D86">
        <w:t xml:space="preserve">  </w:t>
      </w:r>
    </w:p>
    <w:tbl>
      <w:tblPr>
        <w:tblStyle w:val="TableGrid"/>
        <w:tblW w:w="0" w:type="auto"/>
        <w:jc w:val="center"/>
        <w:tblLook w:val="04A0" w:firstRow="1" w:lastRow="0" w:firstColumn="1" w:lastColumn="0" w:noHBand="0" w:noVBand="1"/>
      </w:tblPr>
      <w:tblGrid>
        <w:gridCol w:w="1288"/>
        <w:gridCol w:w="1288"/>
        <w:gridCol w:w="1288"/>
        <w:gridCol w:w="1288"/>
        <w:gridCol w:w="1288"/>
        <w:gridCol w:w="1288"/>
        <w:gridCol w:w="1288"/>
      </w:tblGrid>
      <w:tr w:rsidR="0068409C" w:rsidRPr="003B1D86" w14:paraId="089CE336" w14:textId="77777777" w:rsidTr="00253289">
        <w:trPr>
          <w:jc w:val="center"/>
        </w:trPr>
        <w:tc>
          <w:tcPr>
            <w:tcW w:w="1288" w:type="dxa"/>
            <w:vMerge w:val="restart"/>
            <w:vAlign w:val="center"/>
          </w:tcPr>
          <w:p w14:paraId="52674A63" w14:textId="5D9D7552" w:rsidR="0068409C" w:rsidRPr="003B1D86" w:rsidRDefault="0068409C" w:rsidP="0068409C">
            <w:pPr>
              <w:jc w:val="center"/>
              <w:rPr>
                <w:b/>
                <w:bCs/>
                <w:lang w:val="en-US"/>
              </w:rPr>
            </w:pPr>
            <w:bookmarkStart w:id="6" w:name="_Hlk78059432"/>
            <w:r w:rsidRPr="003B1D86">
              <w:rPr>
                <w:b/>
                <w:bCs/>
                <w:lang w:val="en-US"/>
              </w:rPr>
              <w:t>Flooding step</w:t>
            </w:r>
          </w:p>
        </w:tc>
        <w:tc>
          <w:tcPr>
            <w:tcW w:w="1288" w:type="dxa"/>
            <w:vMerge w:val="restart"/>
            <w:vAlign w:val="center"/>
          </w:tcPr>
          <w:p w14:paraId="5F9D96BF" w14:textId="11E61A8A" w:rsidR="0068409C" w:rsidRPr="003B1D86" w:rsidRDefault="0068409C" w:rsidP="0068409C">
            <w:pPr>
              <w:jc w:val="center"/>
              <w:rPr>
                <w:b/>
                <w:bCs/>
                <w:i/>
                <w:iCs/>
                <w:lang w:val="en-US"/>
              </w:rPr>
            </w:pPr>
            <w:r w:rsidRPr="003B1D86">
              <w:rPr>
                <w:b/>
                <w:bCs/>
                <w:i/>
                <w:iCs/>
                <w:lang w:val="en-US"/>
              </w:rPr>
              <w:t>f</w:t>
            </w:r>
            <w:r w:rsidRPr="003B1D86">
              <w:rPr>
                <w:b/>
                <w:bCs/>
                <w:i/>
                <w:iCs/>
                <w:vertAlign w:val="subscript"/>
                <w:lang w:val="en-US"/>
              </w:rPr>
              <w:t>w</w:t>
            </w:r>
          </w:p>
        </w:tc>
        <w:tc>
          <w:tcPr>
            <w:tcW w:w="1288" w:type="dxa"/>
            <w:vMerge w:val="restart"/>
            <w:vAlign w:val="center"/>
          </w:tcPr>
          <w:p w14:paraId="3BAD14F9" w14:textId="57AF50BF" w:rsidR="0068409C" w:rsidRPr="003B1D86" w:rsidRDefault="0068409C" w:rsidP="0068409C">
            <w:pPr>
              <w:jc w:val="center"/>
              <w:rPr>
                <w:b/>
                <w:bCs/>
                <w:lang w:val="en-US"/>
              </w:rPr>
            </w:pPr>
            <w:r w:rsidRPr="003B1D86">
              <w:rPr>
                <w:b/>
                <w:bCs/>
                <w:i/>
                <w:iCs/>
                <w:lang w:val="en-US"/>
              </w:rPr>
              <w:t>f</w:t>
            </w:r>
            <w:r w:rsidRPr="003B1D86">
              <w:rPr>
                <w:b/>
                <w:bCs/>
                <w:i/>
                <w:iCs/>
                <w:vertAlign w:val="subscript"/>
                <w:lang w:val="en-US"/>
              </w:rPr>
              <w:t>o</w:t>
            </w:r>
          </w:p>
        </w:tc>
        <w:tc>
          <w:tcPr>
            <w:tcW w:w="1288" w:type="dxa"/>
            <w:vMerge w:val="restart"/>
            <w:vAlign w:val="center"/>
          </w:tcPr>
          <w:p w14:paraId="7A0A6A66" w14:textId="266A1559" w:rsidR="0068409C" w:rsidRPr="003B1D86" w:rsidRDefault="0068409C" w:rsidP="0068409C">
            <w:pPr>
              <w:jc w:val="center"/>
              <w:rPr>
                <w:b/>
                <w:bCs/>
                <w:lang w:val="en-US"/>
              </w:rPr>
            </w:pPr>
            <w:r w:rsidRPr="003B1D86">
              <w:rPr>
                <w:b/>
                <w:bCs/>
                <w:i/>
                <w:iCs/>
                <w:lang w:val="en-US"/>
              </w:rPr>
              <w:t>f</w:t>
            </w:r>
            <w:r w:rsidRPr="003B1D86">
              <w:rPr>
                <w:b/>
                <w:bCs/>
                <w:i/>
                <w:iCs/>
                <w:vertAlign w:val="subscript"/>
                <w:lang w:val="en-US"/>
              </w:rPr>
              <w:t>g</w:t>
            </w:r>
          </w:p>
        </w:tc>
        <w:tc>
          <w:tcPr>
            <w:tcW w:w="1288" w:type="dxa"/>
            <w:vAlign w:val="center"/>
          </w:tcPr>
          <w:p w14:paraId="7CA0B201" w14:textId="3637AFE9" w:rsidR="0068409C" w:rsidRPr="003B1D86" w:rsidRDefault="0052415A" w:rsidP="0068409C">
            <w:pPr>
              <w:jc w:val="center"/>
              <w:rPr>
                <w:b/>
                <w:bCs/>
                <w:i/>
                <w:iCs/>
                <w:lang w:val="en-US"/>
              </w:rPr>
            </w:pPr>
            <w:r w:rsidRPr="003B1D86">
              <w:rPr>
                <w:b/>
                <w:bCs/>
                <w:i/>
                <w:iCs/>
                <w:lang w:val="en-US"/>
              </w:rPr>
              <w:t>Q</w:t>
            </w:r>
            <w:r w:rsidR="0068409C" w:rsidRPr="003B1D86">
              <w:rPr>
                <w:b/>
                <w:bCs/>
                <w:i/>
                <w:iCs/>
                <w:vertAlign w:val="subscript"/>
                <w:lang w:val="en-US"/>
              </w:rPr>
              <w:t>w</w:t>
            </w:r>
          </w:p>
        </w:tc>
        <w:tc>
          <w:tcPr>
            <w:tcW w:w="1288" w:type="dxa"/>
            <w:vAlign w:val="center"/>
          </w:tcPr>
          <w:p w14:paraId="3BD9C062" w14:textId="1A7FDFFC" w:rsidR="0068409C" w:rsidRPr="003B1D86" w:rsidRDefault="0052415A" w:rsidP="0068409C">
            <w:pPr>
              <w:jc w:val="center"/>
              <w:rPr>
                <w:b/>
                <w:bCs/>
                <w:lang w:val="en-US"/>
              </w:rPr>
            </w:pPr>
            <w:r w:rsidRPr="003B1D86">
              <w:rPr>
                <w:b/>
                <w:bCs/>
                <w:i/>
                <w:iCs/>
                <w:lang w:val="en-US"/>
              </w:rPr>
              <w:t>Q</w:t>
            </w:r>
            <w:r w:rsidR="0068409C" w:rsidRPr="003B1D86">
              <w:rPr>
                <w:b/>
                <w:bCs/>
                <w:i/>
                <w:iCs/>
                <w:vertAlign w:val="subscript"/>
                <w:lang w:val="en-US"/>
              </w:rPr>
              <w:t>o</w:t>
            </w:r>
          </w:p>
        </w:tc>
        <w:tc>
          <w:tcPr>
            <w:tcW w:w="1288" w:type="dxa"/>
            <w:vAlign w:val="center"/>
          </w:tcPr>
          <w:p w14:paraId="2BB6385C" w14:textId="13E4A986" w:rsidR="0068409C" w:rsidRPr="003B1D86" w:rsidRDefault="0052415A" w:rsidP="0068409C">
            <w:pPr>
              <w:jc w:val="center"/>
              <w:rPr>
                <w:b/>
                <w:bCs/>
                <w:lang w:val="en-US"/>
              </w:rPr>
            </w:pPr>
            <w:r w:rsidRPr="003B1D86">
              <w:rPr>
                <w:b/>
                <w:bCs/>
                <w:i/>
                <w:iCs/>
                <w:lang w:val="en-US"/>
              </w:rPr>
              <w:t>Q</w:t>
            </w:r>
            <w:r w:rsidR="0068409C" w:rsidRPr="003B1D86">
              <w:rPr>
                <w:b/>
                <w:bCs/>
                <w:i/>
                <w:iCs/>
                <w:vertAlign w:val="subscript"/>
                <w:lang w:val="en-US"/>
              </w:rPr>
              <w:t>g</w:t>
            </w:r>
          </w:p>
        </w:tc>
      </w:tr>
      <w:tr w:rsidR="0068409C" w:rsidRPr="003B1D86" w14:paraId="3E3503D4" w14:textId="77777777" w:rsidTr="00253289">
        <w:trPr>
          <w:jc w:val="center"/>
        </w:trPr>
        <w:tc>
          <w:tcPr>
            <w:tcW w:w="1288" w:type="dxa"/>
            <w:vMerge/>
            <w:vAlign w:val="center"/>
          </w:tcPr>
          <w:p w14:paraId="05C55487" w14:textId="77777777" w:rsidR="0068409C" w:rsidRPr="003B1D86" w:rsidRDefault="0068409C" w:rsidP="0068409C">
            <w:pPr>
              <w:jc w:val="center"/>
              <w:rPr>
                <w:b/>
                <w:bCs/>
                <w:lang w:val="en-US"/>
              </w:rPr>
            </w:pPr>
          </w:p>
        </w:tc>
        <w:tc>
          <w:tcPr>
            <w:tcW w:w="1288" w:type="dxa"/>
            <w:vMerge/>
            <w:vAlign w:val="center"/>
          </w:tcPr>
          <w:p w14:paraId="7E488493" w14:textId="77777777" w:rsidR="0068409C" w:rsidRPr="003B1D86" w:rsidRDefault="0068409C" w:rsidP="0068409C">
            <w:pPr>
              <w:jc w:val="center"/>
              <w:rPr>
                <w:b/>
                <w:bCs/>
                <w:lang w:val="en-US"/>
              </w:rPr>
            </w:pPr>
          </w:p>
        </w:tc>
        <w:tc>
          <w:tcPr>
            <w:tcW w:w="1288" w:type="dxa"/>
            <w:vMerge/>
            <w:vAlign w:val="center"/>
          </w:tcPr>
          <w:p w14:paraId="3F12EAD2" w14:textId="77777777" w:rsidR="0068409C" w:rsidRPr="003B1D86" w:rsidRDefault="0068409C" w:rsidP="0068409C">
            <w:pPr>
              <w:jc w:val="center"/>
              <w:rPr>
                <w:b/>
                <w:bCs/>
                <w:lang w:val="en-US"/>
              </w:rPr>
            </w:pPr>
          </w:p>
        </w:tc>
        <w:tc>
          <w:tcPr>
            <w:tcW w:w="1288" w:type="dxa"/>
            <w:vMerge/>
            <w:vAlign w:val="center"/>
          </w:tcPr>
          <w:p w14:paraId="53C75806" w14:textId="77777777" w:rsidR="0068409C" w:rsidRPr="003B1D86" w:rsidRDefault="0068409C" w:rsidP="0068409C">
            <w:pPr>
              <w:jc w:val="center"/>
              <w:rPr>
                <w:b/>
                <w:bCs/>
                <w:lang w:val="en-US"/>
              </w:rPr>
            </w:pPr>
          </w:p>
        </w:tc>
        <w:tc>
          <w:tcPr>
            <w:tcW w:w="1288" w:type="dxa"/>
            <w:vAlign w:val="center"/>
          </w:tcPr>
          <w:p w14:paraId="2188C0F0" w14:textId="17572307" w:rsidR="0068409C" w:rsidRPr="003B1D86" w:rsidRDefault="0068409C" w:rsidP="0068409C">
            <w:pPr>
              <w:jc w:val="center"/>
              <w:rPr>
                <w:b/>
                <w:bCs/>
                <w:lang w:val="en-US"/>
              </w:rPr>
            </w:pPr>
            <w:r w:rsidRPr="003B1D86">
              <w:rPr>
                <w:b/>
                <w:bCs/>
                <w:lang w:val="en-US"/>
              </w:rPr>
              <w:t>mL/min</w:t>
            </w:r>
          </w:p>
        </w:tc>
        <w:tc>
          <w:tcPr>
            <w:tcW w:w="1288" w:type="dxa"/>
            <w:vAlign w:val="center"/>
          </w:tcPr>
          <w:p w14:paraId="165E7A1A" w14:textId="7DB155FC" w:rsidR="0068409C" w:rsidRPr="003B1D86" w:rsidRDefault="0068409C" w:rsidP="0068409C">
            <w:pPr>
              <w:jc w:val="center"/>
              <w:rPr>
                <w:b/>
                <w:bCs/>
                <w:lang w:val="en-US"/>
              </w:rPr>
            </w:pPr>
            <w:r w:rsidRPr="003B1D86">
              <w:rPr>
                <w:b/>
                <w:bCs/>
                <w:lang w:val="en-US"/>
              </w:rPr>
              <w:t>mL/min</w:t>
            </w:r>
          </w:p>
        </w:tc>
        <w:tc>
          <w:tcPr>
            <w:tcW w:w="1288" w:type="dxa"/>
            <w:vAlign w:val="center"/>
          </w:tcPr>
          <w:p w14:paraId="417EF2CA" w14:textId="173C9970" w:rsidR="0068409C" w:rsidRPr="003B1D86" w:rsidRDefault="0068409C" w:rsidP="0068409C">
            <w:pPr>
              <w:jc w:val="center"/>
              <w:rPr>
                <w:b/>
                <w:bCs/>
                <w:lang w:val="en-US"/>
              </w:rPr>
            </w:pPr>
            <w:r w:rsidRPr="003B1D86">
              <w:rPr>
                <w:b/>
                <w:bCs/>
                <w:lang w:val="en-US"/>
              </w:rPr>
              <w:t>mL/min</w:t>
            </w:r>
          </w:p>
        </w:tc>
      </w:tr>
      <w:tr w:rsidR="0068409C" w:rsidRPr="003B1D86" w14:paraId="6B6ADBC2" w14:textId="77777777" w:rsidTr="00253289">
        <w:trPr>
          <w:jc w:val="center"/>
        </w:trPr>
        <w:tc>
          <w:tcPr>
            <w:tcW w:w="1288" w:type="dxa"/>
            <w:vAlign w:val="center"/>
          </w:tcPr>
          <w:p w14:paraId="12E0AAB2" w14:textId="0AD71EF4" w:rsidR="0068409C" w:rsidRPr="003B1D86" w:rsidRDefault="0068409C" w:rsidP="0068409C">
            <w:pPr>
              <w:jc w:val="center"/>
              <w:rPr>
                <w:lang w:val="en-US"/>
              </w:rPr>
            </w:pPr>
            <w:r w:rsidRPr="003B1D86">
              <w:rPr>
                <w:lang w:val="en-US"/>
              </w:rPr>
              <w:t>1</w:t>
            </w:r>
          </w:p>
        </w:tc>
        <w:tc>
          <w:tcPr>
            <w:tcW w:w="1288" w:type="dxa"/>
            <w:vAlign w:val="center"/>
          </w:tcPr>
          <w:p w14:paraId="50011780" w14:textId="754038A8" w:rsidR="0068409C" w:rsidRPr="003B1D86" w:rsidRDefault="0068409C" w:rsidP="0068409C">
            <w:pPr>
              <w:jc w:val="center"/>
              <w:rPr>
                <w:rFonts w:asciiTheme="majorBidi" w:hAnsiTheme="majorBidi" w:cstheme="majorBidi"/>
                <w:lang w:val="en-US"/>
              </w:rPr>
            </w:pPr>
            <w:r w:rsidRPr="003B1D86">
              <w:rPr>
                <w:rFonts w:asciiTheme="majorBidi" w:hAnsiTheme="majorBidi" w:cstheme="majorBidi"/>
                <w:color w:val="000000" w:themeColor="text1"/>
                <w:kern w:val="24"/>
              </w:rPr>
              <w:t>1</w:t>
            </w:r>
          </w:p>
        </w:tc>
        <w:tc>
          <w:tcPr>
            <w:tcW w:w="1288" w:type="dxa"/>
            <w:vAlign w:val="center"/>
          </w:tcPr>
          <w:p w14:paraId="54EF631D" w14:textId="3BCA7067" w:rsidR="0068409C" w:rsidRPr="003B1D86" w:rsidRDefault="0068409C" w:rsidP="0068409C">
            <w:pPr>
              <w:jc w:val="center"/>
              <w:rPr>
                <w:rFonts w:asciiTheme="majorBidi" w:hAnsiTheme="majorBidi" w:cstheme="majorBidi"/>
                <w:lang w:val="en-US"/>
              </w:rPr>
            </w:pPr>
            <w:r w:rsidRPr="003B1D86">
              <w:rPr>
                <w:rFonts w:asciiTheme="majorBidi" w:hAnsiTheme="majorBidi" w:cstheme="majorBidi"/>
                <w:color w:val="000000" w:themeColor="text1"/>
                <w:kern w:val="24"/>
              </w:rPr>
              <w:t>0</w:t>
            </w:r>
          </w:p>
        </w:tc>
        <w:tc>
          <w:tcPr>
            <w:tcW w:w="1288" w:type="dxa"/>
            <w:vAlign w:val="center"/>
          </w:tcPr>
          <w:p w14:paraId="7EBA32A9" w14:textId="6047047F" w:rsidR="0068409C" w:rsidRPr="003B1D86" w:rsidRDefault="0068409C" w:rsidP="0068409C">
            <w:pPr>
              <w:jc w:val="center"/>
              <w:rPr>
                <w:rFonts w:asciiTheme="majorBidi" w:hAnsiTheme="majorBidi" w:cstheme="majorBidi"/>
                <w:lang w:val="en-US"/>
              </w:rPr>
            </w:pPr>
            <w:r w:rsidRPr="003B1D86">
              <w:rPr>
                <w:rFonts w:asciiTheme="majorBidi" w:hAnsiTheme="majorBidi" w:cstheme="majorBidi"/>
                <w:color w:val="000000" w:themeColor="text1"/>
                <w:kern w:val="24"/>
              </w:rPr>
              <w:t>0</w:t>
            </w:r>
          </w:p>
        </w:tc>
        <w:tc>
          <w:tcPr>
            <w:tcW w:w="1288" w:type="dxa"/>
            <w:vAlign w:val="center"/>
          </w:tcPr>
          <w:p w14:paraId="48368983" w14:textId="6DA6FCFE" w:rsidR="0068409C" w:rsidRPr="003B1D86" w:rsidRDefault="0068409C" w:rsidP="0068409C">
            <w:pPr>
              <w:jc w:val="center"/>
              <w:rPr>
                <w:rFonts w:asciiTheme="majorBidi" w:hAnsiTheme="majorBidi" w:cstheme="majorBidi"/>
                <w:lang w:val="en-US"/>
              </w:rPr>
            </w:pPr>
            <w:r w:rsidRPr="003B1D86">
              <w:rPr>
                <w:rFonts w:asciiTheme="majorBidi" w:hAnsiTheme="majorBidi" w:cstheme="majorBidi"/>
                <w:color w:val="000000" w:themeColor="text1"/>
                <w:kern w:val="24"/>
              </w:rPr>
              <w:t>0.8</w:t>
            </w:r>
          </w:p>
        </w:tc>
        <w:tc>
          <w:tcPr>
            <w:tcW w:w="1288" w:type="dxa"/>
            <w:vAlign w:val="center"/>
          </w:tcPr>
          <w:p w14:paraId="6F4633D7" w14:textId="3314074B" w:rsidR="0068409C" w:rsidRPr="003B1D86" w:rsidRDefault="0068409C" w:rsidP="0068409C">
            <w:pPr>
              <w:jc w:val="center"/>
              <w:rPr>
                <w:rFonts w:asciiTheme="majorBidi" w:hAnsiTheme="majorBidi" w:cstheme="majorBidi"/>
                <w:lang w:val="en-US"/>
              </w:rPr>
            </w:pPr>
            <w:r w:rsidRPr="003B1D86">
              <w:rPr>
                <w:rFonts w:asciiTheme="majorBidi" w:hAnsiTheme="majorBidi" w:cstheme="majorBidi"/>
                <w:color w:val="000000" w:themeColor="text1"/>
                <w:kern w:val="24"/>
              </w:rPr>
              <w:t>0</w:t>
            </w:r>
          </w:p>
        </w:tc>
        <w:tc>
          <w:tcPr>
            <w:tcW w:w="1288" w:type="dxa"/>
            <w:vAlign w:val="center"/>
          </w:tcPr>
          <w:p w14:paraId="733FA35B" w14:textId="2268A84E" w:rsidR="0068409C" w:rsidRPr="003B1D86" w:rsidRDefault="0068409C" w:rsidP="0068409C">
            <w:pPr>
              <w:jc w:val="center"/>
              <w:rPr>
                <w:rFonts w:asciiTheme="majorBidi" w:hAnsiTheme="majorBidi" w:cstheme="majorBidi"/>
                <w:lang w:val="en-US"/>
              </w:rPr>
            </w:pPr>
            <w:r w:rsidRPr="003B1D86">
              <w:rPr>
                <w:rFonts w:asciiTheme="majorBidi" w:hAnsiTheme="majorBidi" w:cstheme="majorBidi"/>
                <w:color w:val="000000" w:themeColor="text1"/>
                <w:kern w:val="24"/>
              </w:rPr>
              <w:t>0</w:t>
            </w:r>
          </w:p>
        </w:tc>
      </w:tr>
      <w:tr w:rsidR="0068409C" w:rsidRPr="003B1D86" w14:paraId="06C49E65" w14:textId="77777777" w:rsidTr="005864AC">
        <w:trPr>
          <w:jc w:val="center"/>
        </w:trPr>
        <w:tc>
          <w:tcPr>
            <w:tcW w:w="1288" w:type="dxa"/>
            <w:shd w:val="clear" w:color="auto" w:fill="auto"/>
            <w:vAlign w:val="center"/>
          </w:tcPr>
          <w:p w14:paraId="7D7D8B7F" w14:textId="79CB3221" w:rsidR="0068409C" w:rsidRPr="003B1D86" w:rsidRDefault="0068409C" w:rsidP="0068409C">
            <w:pPr>
              <w:jc w:val="center"/>
              <w:rPr>
                <w:lang w:val="en-US"/>
              </w:rPr>
            </w:pPr>
            <w:r w:rsidRPr="003B1D86">
              <w:rPr>
                <w:lang w:val="en-US"/>
              </w:rPr>
              <w:t>2</w:t>
            </w:r>
          </w:p>
        </w:tc>
        <w:tc>
          <w:tcPr>
            <w:tcW w:w="1288" w:type="dxa"/>
            <w:vAlign w:val="center"/>
          </w:tcPr>
          <w:p w14:paraId="545D883D" w14:textId="3A44A10C" w:rsidR="0068409C" w:rsidRPr="003B1D86" w:rsidRDefault="0068409C" w:rsidP="0068409C">
            <w:pPr>
              <w:jc w:val="center"/>
              <w:rPr>
                <w:lang w:val="en-US"/>
              </w:rPr>
            </w:pPr>
            <w:r w:rsidRPr="003B1D86">
              <w:rPr>
                <w:lang w:val="en-US"/>
              </w:rPr>
              <w:t>0</w:t>
            </w:r>
          </w:p>
        </w:tc>
        <w:tc>
          <w:tcPr>
            <w:tcW w:w="1288" w:type="dxa"/>
            <w:vAlign w:val="center"/>
          </w:tcPr>
          <w:p w14:paraId="234064CD" w14:textId="75E31E1A" w:rsidR="0068409C" w:rsidRPr="003B1D86" w:rsidRDefault="0068409C" w:rsidP="0068409C">
            <w:pPr>
              <w:jc w:val="center"/>
              <w:rPr>
                <w:lang w:val="en-US"/>
              </w:rPr>
            </w:pPr>
            <w:r w:rsidRPr="003B1D86">
              <w:rPr>
                <w:lang w:val="en-US"/>
              </w:rPr>
              <w:t>1</w:t>
            </w:r>
          </w:p>
        </w:tc>
        <w:tc>
          <w:tcPr>
            <w:tcW w:w="1288" w:type="dxa"/>
            <w:vAlign w:val="center"/>
          </w:tcPr>
          <w:p w14:paraId="7867E1BD" w14:textId="2506B5FF" w:rsidR="0068409C" w:rsidRPr="003B1D86" w:rsidRDefault="0068409C" w:rsidP="0068409C">
            <w:pPr>
              <w:jc w:val="center"/>
              <w:rPr>
                <w:lang w:val="en-US"/>
              </w:rPr>
            </w:pPr>
            <w:r w:rsidRPr="003B1D86">
              <w:rPr>
                <w:lang w:val="en-US"/>
              </w:rPr>
              <w:t>0</w:t>
            </w:r>
          </w:p>
        </w:tc>
        <w:tc>
          <w:tcPr>
            <w:tcW w:w="1288" w:type="dxa"/>
            <w:vAlign w:val="center"/>
          </w:tcPr>
          <w:p w14:paraId="444C04A0" w14:textId="2FEE4D5B" w:rsidR="0068409C" w:rsidRPr="003B1D86" w:rsidRDefault="009A1292" w:rsidP="0068409C">
            <w:pPr>
              <w:jc w:val="center"/>
              <w:rPr>
                <w:lang w:val="en-US"/>
              </w:rPr>
            </w:pPr>
            <w:r w:rsidRPr="003B1D86">
              <w:rPr>
                <w:lang w:val="en-US"/>
              </w:rPr>
              <w:t>0</w:t>
            </w:r>
          </w:p>
        </w:tc>
        <w:tc>
          <w:tcPr>
            <w:tcW w:w="1288" w:type="dxa"/>
            <w:vAlign w:val="center"/>
          </w:tcPr>
          <w:p w14:paraId="335A366F" w14:textId="1E811BD9" w:rsidR="0068409C" w:rsidRPr="003B1D86" w:rsidRDefault="009A1292" w:rsidP="0068409C">
            <w:pPr>
              <w:jc w:val="center"/>
              <w:rPr>
                <w:lang w:val="en-US"/>
              </w:rPr>
            </w:pPr>
            <w:r w:rsidRPr="003B1D86">
              <w:rPr>
                <w:lang w:val="en-US"/>
              </w:rPr>
              <w:t>0.8</w:t>
            </w:r>
          </w:p>
        </w:tc>
        <w:tc>
          <w:tcPr>
            <w:tcW w:w="1288" w:type="dxa"/>
            <w:vAlign w:val="center"/>
          </w:tcPr>
          <w:p w14:paraId="26E6FEAB" w14:textId="31F99187" w:rsidR="0068409C" w:rsidRPr="003B1D86" w:rsidRDefault="009A1292" w:rsidP="0068409C">
            <w:pPr>
              <w:jc w:val="center"/>
              <w:rPr>
                <w:lang w:val="en-US"/>
              </w:rPr>
            </w:pPr>
            <w:r w:rsidRPr="003B1D86">
              <w:rPr>
                <w:lang w:val="en-US"/>
              </w:rPr>
              <w:t>0</w:t>
            </w:r>
          </w:p>
        </w:tc>
      </w:tr>
      <w:tr w:rsidR="0068409C" w:rsidRPr="003B1D86" w14:paraId="15B2E8B6" w14:textId="77777777" w:rsidTr="005864AC">
        <w:trPr>
          <w:jc w:val="center"/>
        </w:trPr>
        <w:tc>
          <w:tcPr>
            <w:tcW w:w="1288" w:type="dxa"/>
            <w:shd w:val="clear" w:color="auto" w:fill="auto"/>
            <w:vAlign w:val="center"/>
          </w:tcPr>
          <w:p w14:paraId="3FFD4BFA" w14:textId="034F24BD" w:rsidR="0068409C" w:rsidRPr="003B1D86" w:rsidRDefault="0068409C" w:rsidP="0068409C">
            <w:pPr>
              <w:jc w:val="center"/>
              <w:rPr>
                <w:lang w:val="en-US"/>
              </w:rPr>
            </w:pPr>
            <w:r w:rsidRPr="003B1D86">
              <w:rPr>
                <w:lang w:val="en-US"/>
              </w:rPr>
              <w:t>3</w:t>
            </w:r>
          </w:p>
        </w:tc>
        <w:tc>
          <w:tcPr>
            <w:tcW w:w="1288" w:type="dxa"/>
            <w:vAlign w:val="center"/>
          </w:tcPr>
          <w:p w14:paraId="73589401" w14:textId="7C0FC41E" w:rsidR="0068409C" w:rsidRPr="003B1D86" w:rsidRDefault="009A1292" w:rsidP="0068409C">
            <w:pPr>
              <w:jc w:val="center"/>
              <w:rPr>
                <w:lang w:val="en-US"/>
              </w:rPr>
            </w:pPr>
            <w:r w:rsidRPr="003B1D86">
              <w:rPr>
                <w:lang w:val="en-US"/>
              </w:rPr>
              <w:t>0.5</w:t>
            </w:r>
          </w:p>
        </w:tc>
        <w:tc>
          <w:tcPr>
            <w:tcW w:w="1288" w:type="dxa"/>
            <w:vAlign w:val="center"/>
          </w:tcPr>
          <w:p w14:paraId="2832D091" w14:textId="4C4503EC" w:rsidR="0068409C" w:rsidRPr="003B1D86" w:rsidRDefault="009A1292" w:rsidP="0068409C">
            <w:pPr>
              <w:jc w:val="center"/>
              <w:rPr>
                <w:lang w:val="en-US"/>
              </w:rPr>
            </w:pPr>
            <w:r w:rsidRPr="003B1D86">
              <w:rPr>
                <w:lang w:val="en-US"/>
              </w:rPr>
              <w:t>0.5</w:t>
            </w:r>
          </w:p>
        </w:tc>
        <w:tc>
          <w:tcPr>
            <w:tcW w:w="1288" w:type="dxa"/>
            <w:vAlign w:val="center"/>
          </w:tcPr>
          <w:p w14:paraId="40781B39" w14:textId="5A161192" w:rsidR="0068409C" w:rsidRPr="003B1D86" w:rsidRDefault="009A1292" w:rsidP="0068409C">
            <w:pPr>
              <w:jc w:val="center"/>
              <w:rPr>
                <w:lang w:val="en-US"/>
              </w:rPr>
            </w:pPr>
            <w:r w:rsidRPr="003B1D86">
              <w:rPr>
                <w:lang w:val="en-US"/>
              </w:rPr>
              <w:t>0</w:t>
            </w:r>
          </w:p>
        </w:tc>
        <w:tc>
          <w:tcPr>
            <w:tcW w:w="1288" w:type="dxa"/>
            <w:vAlign w:val="center"/>
          </w:tcPr>
          <w:p w14:paraId="5AB93DA9" w14:textId="0C198E16" w:rsidR="0068409C" w:rsidRPr="003B1D86" w:rsidRDefault="009A1292" w:rsidP="0068409C">
            <w:pPr>
              <w:jc w:val="center"/>
              <w:rPr>
                <w:lang w:val="en-US"/>
              </w:rPr>
            </w:pPr>
            <w:r w:rsidRPr="003B1D86">
              <w:rPr>
                <w:lang w:val="en-US"/>
              </w:rPr>
              <w:t>0.4</w:t>
            </w:r>
          </w:p>
        </w:tc>
        <w:tc>
          <w:tcPr>
            <w:tcW w:w="1288" w:type="dxa"/>
            <w:vAlign w:val="center"/>
          </w:tcPr>
          <w:p w14:paraId="0F7F6213" w14:textId="16D3E1E7" w:rsidR="0068409C" w:rsidRPr="003B1D86" w:rsidRDefault="009A1292" w:rsidP="0068409C">
            <w:pPr>
              <w:jc w:val="center"/>
              <w:rPr>
                <w:lang w:val="en-US"/>
              </w:rPr>
            </w:pPr>
            <w:r w:rsidRPr="003B1D86">
              <w:rPr>
                <w:lang w:val="en-US"/>
              </w:rPr>
              <w:t>0.4</w:t>
            </w:r>
          </w:p>
        </w:tc>
        <w:tc>
          <w:tcPr>
            <w:tcW w:w="1288" w:type="dxa"/>
            <w:vAlign w:val="center"/>
          </w:tcPr>
          <w:p w14:paraId="24E2390A" w14:textId="4E50A915" w:rsidR="0068409C" w:rsidRPr="003B1D86" w:rsidRDefault="009A1292" w:rsidP="0068409C">
            <w:pPr>
              <w:jc w:val="center"/>
              <w:rPr>
                <w:lang w:val="en-US"/>
              </w:rPr>
            </w:pPr>
            <w:r w:rsidRPr="003B1D86">
              <w:rPr>
                <w:lang w:val="en-US"/>
              </w:rPr>
              <w:t>0</w:t>
            </w:r>
          </w:p>
        </w:tc>
      </w:tr>
      <w:tr w:rsidR="0068409C" w:rsidRPr="003B1D86" w14:paraId="600C6C49" w14:textId="77777777" w:rsidTr="005864AC">
        <w:trPr>
          <w:jc w:val="center"/>
        </w:trPr>
        <w:tc>
          <w:tcPr>
            <w:tcW w:w="1288" w:type="dxa"/>
            <w:shd w:val="clear" w:color="auto" w:fill="auto"/>
            <w:vAlign w:val="center"/>
          </w:tcPr>
          <w:p w14:paraId="0B964AD0" w14:textId="0E4106CF" w:rsidR="0068409C" w:rsidRPr="003B1D86" w:rsidRDefault="0068409C" w:rsidP="0068409C">
            <w:pPr>
              <w:jc w:val="center"/>
              <w:rPr>
                <w:lang w:val="en-US"/>
              </w:rPr>
            </w:pPr>
            <w:r w:rsidRPr="003B1D86">
              <w:rPr>
                <w:lang w:val="en-US"/>
              </w:rPr>
              <w:t>4</w:t>
            </w:r>
          </w:p>
        </w:tc>
        <w:tc>
          <w:tcPr>
            <w:tcW w:w="1288" w:type="dxa"/>
            <w:vAlign w:val="center"/>
          </w:tcPr>
          <w:p w14:paraId="1FC0C5FC" w14:textId="3A1C13EE" w:rsidR="0068409C" w:rsidRPr="003B1D86" w:rsidRDefault="009A1292" w:rsidP="0068409C">
            <w:pPr>
              <w:jc w:val="center"/>
              <w:rPr>
                <w:lang w:val="en-US"/>
              </w:rPr>
            </w:pPr>
            <w:r w:rsidRPr="003B1D86">
              <w:rPr>
                <w:lang w:val="en-US"/>
              </w:rPr>
              <w:t>0.25</w:t>
            </w:r>
          </w:p>
        </w:tc>
        <w:tc>
          <w:tcPr>
            <w:tcW w:w="1288" w:type="dxa"/>
            <w:vAlign w:val="center"/>
          </w:tcPr>
          <w:p w14:paraId="417825C5" w14:textId="75E4D38C" w:rsidR="0068409C" w:rsidRPr="003B1D86" w:rsidRDefault="009A1292" w:rsidP="0068409C">
            <w:pPr>
              <w:jc w:val="center"/>
              <w:rPr>
                <w:lang w:val="en-US"/>
              </w:rPr>
            </w:pPr>
            <w:r w:rsidRPr="003B1D86">
              <w:rPr>
                <w:lang w:val="en-US"/>
              </w:rPr>
              <w:t>0.25</w:t>
            </w:r>
          </w:p>
        </w:tc>
        <w:tc>
          <w:tcPr>
            <w:tcW w:w="1288" w:type="dxa"/>
            <w:vAlign w:val="center"/>
          </w:tcPr>
          <w:p w14:paraId="394DCC83" w14:textId="1D06D3BF" w:rsidR="0068409C" w:rsidRPr="003B1D86" w:rsidRDefault="009A1292" w:rsidP="0068409C">
            <w:pPr>
              <w:jc w:val="center"/>
              <w:rPr>
                <w:lang w:val="en-US"/>
              </w:rPr>
            </w:pPr>
            <w:r w:rsidRPr="003B1D86">
              <w:rPr>
                <w:lang w:val="en-US"/>
              </w:rPr>
              <w:t>0.5</w:t>
            </w:r>
          </w:p>
        </w:tc>
        <w:tc>
          <w:tcPr>
            <w:tcW w:w="1288" w:type="dxa"/>
            <w:vAlign w:val="center"/>
          </w:tcPr>
          <w:p w14:paraId="78AB7E2D" w14:textId="2F0CEF30" w:rsidR="0068409C" w:rsidRPr="003B1D86" w:rsidRDefault="009A1292" w:rsidP="0068409C">
            <w:pPr>
              <w:jc w:val="center"/>
              <w:rPr>
                <w:lang w:val="en-US"/>
              </w:rPr>
            </w:pPr>
            <w:r w:rsidRPr="003B1D86">
              <w:rPr>
                <w:lang w:val="en-US"/>
              </w:rPr>
              <w:t>0.2</w:t>
            </w:r>
          </w:p>
        </w:tc>
        <w:tc>
          <w:tcPr>
            <w:tcW w:w="1288" w:type="dxa"/>
            <w:vAlign w:val="center"/>
          </w:tcPr>
          <w:p w14:paraId="66147437" w14:textId="256122E6" w:rsidR="0068409C" w:rsidRPr="003B1D86" w:rsidRDefault="009A1292" w:rsidP="0068409C">
            <w:pPr>
              <w:jc w:val="center"/>
              <w:rPr>
                <w:lang w:val="en-US"/>
              </w:rPr>
            </w:pPr>
            <w:r w:rsidRPr="003B1D86">
              <w:rPr>
                <w:lang w:val="en-US"/>
              </w:rPr>
              <w:t>0.2</w:t>
            </w:r>
          </w:p>
        </w:tc>
        <w:tc>
          <w:tcPr>
            <w:tcW w:w="1288" w:type="dxa"/>
            <w:vAlign w:val="center"/>
          </w:tcPr>
          <w:p w14:paraId="39BB432A" w14:textId="6ECA9584" w:rsidR="0068409C" w:rsidRPr="003B1D86" w:rsidRDefault="009A1292" w:rsidP="0068409C">
            <w:pPr>
              <w:jc w:val="center"/>
              <w:rPr>
                <w:lang w:val="en-US"/>
              </w:rPr>
            </w:pPr>
            <w:r w:rsidRPr="003B1D86">
              <w:rPr>
                <w:lang w:val="en-US"/>
              </w:rPr>
              <w:t>0.4</w:t>
            </w:r>
          </w:p>
        </w:tc>
      </w:tr>
      <w:tr w:rsidR="0068409C" w:rsidRPr="003B1D86" w14:paraId="77742CE3" w14:textId="77777777" w:rsidTr="005864AC">
        <w:trPr>
          <w:jc w:val="center"/>
        </w:trPr>
        <w:tc>
          <w:tcPr>
            <w:tcW w:w="1288" w:type="dxa"/>
            <w:shd w:val="clear" w:color="auto" w:fill="auto"/>
            <w:vAlign w:val="center"/>
          </w:tcPr>
          <w:p w14:paraId="57A3180A" w14:textId="233C6940" w:rsidR="0068409C" w:rsidRPr="003B1D86" w:rsidRDefault="0068409C" w:rsidP="0068409C">
            <w:pPr>
              <w:jc w:val="center"/>
              <w:rPr>
                <w:lang w:val="en-US"/>
              </w:rPr>
            </w:pPr>
            <w:r w:rsidRPr="003B1D86">
              <w:rPr>
                <w:lang w:val="en-US"/>
              </w:rPr>
              <w:t>5</w:t>
            </w:r>
          </w:p>
        </w:tc>
        <w:tc>
          <w:tcPr>
            <w:tcW w:w="1288" w:type="dxa"/>
            <w:vAlign w:val="center"/>
          </w:tcPr>
          <w:p w14:paraId="26DE2A93" w14:textId="47380613" w:rsidR="0068409C" w:rsidRPr="003B1D86" w:rsidRDefault="009A1292" w:rsidP="0068409C">
            <w:pPr>
              <w:jc w:val="center"/>
              <w:rPr>
                <w:lang w:val="en-US"/>
              </w:rPr>
            </w:pPr>
            <w:r w:rsidRPr="003B1D86">
              <w:rPr>
                <w:lang w:val="en-US"/>
              </w:rPr>
              <w:t>0.125</w:t>
            </w:r>
          </w:p>
        </w:tc>
        <w:tc>
          <w:tcPr>
            <w:tcW w:w="1288" w:type="dxa"/>
            <w:vAlign w:val="center"/>
          </w:tcPr>
          <w:p w14:paraId="3414154E" w14:textId="04734F00" w:rsidR="0068409C" w:rsidRPr="003B1D86" w:rsidRDefault="009A1292" w:rsidP="0068409C">
            <w:pPr>
              <w:jc w:val="center"/>
              <w:rPr>
                <w:lang w:val="en-US"/>
              </w:rPr>
            </w:pPr>
            <w:r w:rsidRPr="003B1D86">
              <w:rPr>
                <w:lang w:val="en-US"/>
              </w:rPr>
              <w:t>0.125</w:t>
            </w:r>
          </w:p>
        </w:tc>
        <w:tc>
          <w:tcPr>
            <w:tcW w:w="1288" w:type="dxa"/>
            <w:vAlign w:val="center"/>
          </w:tcPr>
          <w:p w14:paraId="01822B41" w14:textId="48FFBE81" w:rsidR="0068409C" w:rsidRPr="003B1D86" w:rsidRDefault="009A1292" w:rsidP="0068409C">
            <w:pPr>
              <w:jc w:val="center"/>
              <w:rPr>
                <w:lang w:val="en-US"/>
              </w:rPr>
            </w:pPr>
            <w:r w:rsidRPr="003B1D86">
              <w:rPr>
                <w:lang w:val="en-US"/>
              </w:rPr>
              <w:t>0.75</w:t>
            </w:r>
          </w:p>
        </w:tc>
        <w:tc>
          <w:tcPr>
            <w:tcW w:w="1288" w:type="dxa"/>
            <w:vAlign w:val="center"/>
          </w:tcPr>
          <w:p w14:paraId="79C20EE3" w14:textId="00456ACE" w:rsidR="0068409C" w:rsidRPr="003B1D86" w:rsidRDefault="009A1292" w:rsidP="0068409C">
            <w:pPr>
              <w:jc w:val="center"/>
              <w:rPr>
                <w:lang w:val="en-US"/>
              </w:rPr>
            </w:pPr>
            <w:r w:rsidRPr="003B1D86">
              <w:rPr>
                <w:lang w:val="en-US"/>
              </w:rPr>
              <w:t>0.1</w:t>
            </w:r>
          </w:p>
        </w:tc>
        <w:tc>
          <w:tcPr>
            <w:tcW w:w="1288" w:type="dxa"/>
            <w:vAlign w:val="center"/>
          </w:tcPr>
          <w:p w14:paraId="24C2161A" w14:textId="3201400F" w:rsidR="0068409C" w:rsidRPr="003B1D86" w:rsidRDefault="009A1292" w:rsidP="0068409C">
            <w:pPr>
              <w:jc w:val="center"/>
              <w:rPr>
                <w:lang w:val="en-US"/>
              </w:rPr>
            </w:pPr>
            <w:r w:rsidRPr="003B1D86">
              <w:rPr>
                <w:lang w:val="en-US"/>
              </w:rPr>
              <w:t>0.1</w:t>
            </w:r>
          </w:p>
        </w:tc>
        <w:tc>
          <w:tcPr>
            <w:tcW w:w="1288" w:type="dxa"/>
            <w:vAlign w:val="center"/>
          </w:tcPr>
          <w:p w14:paraId="44D69739" w14:textId="06BE82F8" w:rsidR="0068409C" w:rsidRPr="003B1D86" w:rsidRDefault="009A1292" w:rsidP="0068409C">
            <w:pPr>
              <w:jc w:val="center"/>
              <w:rPr>
                <w:lang w:val="en-US"/>
              </w:rPr>
            </w:pPr>
            <w:r w:rsidRPr="003B1D86">
              <w:rPr>
                <w:lang w:val="en-US"/>
              </w:rPr>
              <w:t>0.6</w:t>
            </w:r>
          </w:p>
        </w:tc>
      </w:tr>
      <w:tr w:rsidR="0068409C" w:rsidRPr="003B1D86" w14:paraId="782A17F7" w14:textId="77777777" w:rsidTr="005864AC">
        <w:trPr>
          <w:jc w:val="center"/>
        </w:trPr>
        <w:tc>
          <w:tcPr>
            <w:tcW w:w="1288" w:type="dxa"/>
            <w:shd w:val="clear" w:color="auto" w:fill="auto"/>
            <w:vAlign w:val="center"/>
          </w:tcPr>
          <w:p w14:paraId="3EEAEFBC" w14:textId="5C2B4480" w:rsidR="0068409C" w:rsidRPr="003B1D86" w:rsidRDefault="0068409C" w:rsidP="0068409C">
            <w:pPr>
              <w:jc w:val="center"/>
              <w:rPr>
                <w:lang w:val="en-US"/>
              </w:rPr>
            </w:pPr>
            <w:r w:rsidRPr="003B1D86">
              <w:rPr>
                <w:lang w:val="en-US"/>
              </w:rPr>
              <w:t>6</w:t>
            </w:r>
          </w:p>
        </w:tc>
        <w:tc>
          <w:tcPr>
            <w:tcW w:w="1288" w:type="dxa"/>
            <w:vAlign w:val="center"/>
          </w:tcPr>
          <w:p w14:paraId="55FBCF18" w14:textId="4B4DE34A" w:rsidR="0068409C" w:rsidRPr="003B1D86" w:rsidRDefault="009A1292" w:rsidP="0068409C">
            <w:pPr>
              <w:jc w:val="center"/>
              <w:rPr>
                <w:lang w:val="en-US"/>
              </w:rPr>
            </w:pPr>
            <w:r w:rsidRPr="003B1D86">
              <w:rPr>
                <w:lang w:val="en-US"/>
              </w:rPr>
              <w:t>0</w:t>
            </w:r>
          </w:p>
        </w:tc>
        <w:tc>
          <w:tcPr>
            <w:tcW w:w="1288" w:type="dxa"/>
            <w:vAlign w:val="center"/>
          </w:tcPr>
          <w:p w14:paraId="3844B6B8" w14:textId="0615664D" w:rsidR="0068409C" w:rsidRPr="003B1D86" w:rsidRDefault="009A1292" w:rsidP="0068409C">
            <w:pPr>
              <w:jc w:val="center"/>
              <w:rPr>
                <w:lang w:val="en-US"/>
              </w:rPr>
            </w:pPr>
            <w:r w:rsidRPr="003B1D86">
              <w:rPr>
                <w:lang w:val="en-US"/>
              </w:rPr>
              <w:t>0</w:t>
            </w:r>
          </w:p>
        </w:tc>
        <w:tc>
          <w:tcPr>
            <w:tcW w:w="1288" w:type="dxa"/>
            <w:vAlign w:val="center"/>
          </w:tcPr>
          <w:p w14:paraId="3F227301" w14:textId="7E025855" w:rsidR="0068409C" w:rsidRPr="003B1D86" w:rsidRDefault="009A1292" w:rsidP="0068409C">
            <w:pPr>
              <w:jc w:val="center"/>
              <w:rPr>
                <w:lang w:val="en-US"/>
              </w:rPr>
            </w:pPr>
            <w:r w:rsidRPr="003B1D86">
              <w:rPr>
                <w:lang w:val="en-US"/>
              </w:rPr>
              <w:t>1</w:t>
            </w:r>
          </w:p>
        </w:tc>
        <w:tc>
          <w:tcPr>
            <w:tcW w:w="1288" w:type="dxa"/>
            <w:vAlign w:val="center"/>
          </w:tcPr>
          <w:p w14:paraId="27A2D61D" w14:textId="021EFE5D" w:rsidR="0068409C" w:rsidRPr="003B1D86" w:rsidRDefault="009A1292" w:rsidP="0068409C">
            <w:pPr>
              <w:jc w:val="center"/>
              <w:rPr>
                <w:lang w:val="en-US"/>
              </w:rPr>
            </w:pPr>
            <w:r w:rsidRPr="003B1D86">
              <w:rPr>
                <w:lang w:val="en-US"/>
              </w:rPr>
              <w:t>0</w:t>
            </w:r>
          </w:p>
        </w:tc>
        <w:tc>
          <w:tcPr>
            <w:tcW w:w="1288" w:type="dxa"/>
            <w:vAlign w:val="center"/>
          </w:tcPr>
          <w:p w14:paraId="2CFCEDD4" w14:textId="7A10D8A0" w:rsidR="0068409C" w:rsidRPr="003B1D86" w:rsidRDefault="009A1292" w:rsidP="0068409C">
            <w:pPr>
              <w:jc w:val="center"/>
              <w:rPr>
                <w:lang w:val="en-US"/>
              </w:rPr>
            </w:pPr>
            <w:r w:rsidRPr="003B1D86">
              <w:rPr>
                <w:lang w:val="en-US"/>
              </w:rPr>
              <w:t>0</w:t>
            </w:r>
          </w:p>
        </w:tc>
        <w:tc>
          <w:tcPr>
            <w:tcW w:w="1288" w:type="dxa"/>
            <w:vAlign w:val="center"/>
          </w:tcPr>
          <w:p w14:paraId="7E3CA8F1" w14:textId="1C5F865D" w:rsidR="0068409C" w:rsidRPr="003B1D86" w:rsidRDefault="009A1292" w:rsidP="0068409C">
            <w:pPr>
              <w:jc w:val="center"/>
              <w:rPr>
                <w:lang w:val="en-US"/>
              </w:rPr>
            </w:pPr>
            <w:r w:rsidRPr="003B1D86">
              <w:rPr>
                <w:lang w:val="en-US"/>
              </w:rPr>
              <w:t>0.8</w:t>
            </w:r>
          </w:p>
        </w:tc>
      </w:tr>
      <w:tr w:rsidR="009A1292" w:rsidRPr="003B1D86" w14:paraId="641014B9" w14:textId="77777777" w:rsidTr="005864AC">
        <w:trPr>
          <w:jc w:val="center"/>
        </w:trPr>
        <w:tc>
          <w:tcPr>
            <w:tcW w:w="1288" w:type="dxa"/>
            <w:shd w:val="clear" w:color="auto" w:fill="auto"/>
            <w:vAlign w:val="center"/>
          </w:tcPr>
          <w:p w14:paraId="50E6B44C" w14:textId="2D008C3B" w:rsidR="009A1292" w:rsidRPr="003B1D86" w:rsidRDefault="009A1292" w:rsidP="009A1292">
            <w:pPr>
              <w:jc w:val="center"/>
              <w:rPr>
                <w:lang w:val="en-US"/>
              </w:rPr>
            </w:pPr>
            <w:r w:rsidRPr="003B1D86">
              <w:rPr>
                <w:lang w:val="en-US"/>
              </w:rPr>
              <w:t>7</w:t>
            </w:r>
          </w:p>
        </w:tc>
        <w:tc>
          <w:tcPr>
            <w:tcW w:w="1288" w:type="dxa"/>
            <w:vAlign w:val="center"/>
          </w:tcPr>
          <w:p w14:paraId="3D9FAD36" w14:textId="013AB450" w:rsidR="009A1292" w:rsidRPr="003B1D86" w:rsidRDefault="009A1292" w:rsidP="009A1292">
            <w:pPr>
              <w:jc w:val="center"/>
              <w:rPr>
                <w:lang w:val="en-US"/>
              </w:rPr>
            </w:pPr>
            <w:r w:rsidRPr="003B1D86">
              <w:rPr>
                <w:lang w:val="en-US"/>
              </w:rPr>
              <w:t>0.125</w:t>
            </w:r>
          </w:p>
        </w:tc>
        <w:tc>
          <w:tcPr>
            <w:tcW w:w="1288" w:type="dxa"/>
            <w:vAlign w:val="center"/>
          </w:tcPr>
          <w:p w14:paraId="31C4D625" w14:textId="4423FFB5" w:rsidR="009A1292" w:rsidRPr="003B1D86" w:rsidRDefault="009A1292" w:rsidP="009A1292">
            <w:pPr>
              <w:jc w:val="center"/>
              <w:rPr>
                <w:lang w:val="en-US"/>
              </w:rPr>
            </w:pPr>
            <w:r w:rsidRPr="003B1D86">
              <w:rPr>
                <w:lang w:val="en-US"/>
              </w:rPr>
              <w:t>0.125</w:t>
            </w:r>
          </w:p>
        </w:tc>
        <w:tc>
          <w:tcPr>
            <w:tcW w:w="1288" w:type="dxa"/>
            <w:vAlign w:val="center"/>
          </w:tcPr>
          <w:p w14:paraId="67582800" w14:textId="3415A7C2" w:rsidR="009A1292" w:rsidRPr="003B1D86" w:rsidRDefault="009A1292" w:rsidP="009A1292">
            <w:pPr>
              <w:jc w:val="center"/>
              <w:rPr>
                <w:lang w:val="en-US"/>
              </w:rPr>
            </w:pPr>
            <w:r w:rsidRPr="003B1D86">
              <w:rPr>
                <w:lang w:val="en-US"/>
              </w:rPr>
              <w:t>0.75</w:t>
            </w:r>
          </w:p>
        </w:tc>
        <w:tc>
          <w:tcPr>
            <w:tcW w:w="1288" w:type="dxa"/>
            <w:vAlign w:val="center"/>
          </w:tcPr>
          <w:p w14:paraId="3C036AAE" w14:textId="3DD19D16" w:rsidR="009A1292" w:rsidRPr="003B1D86" w:rsidRDefault="009A1292" w:rsidP="009A1292">
            <w:pPr>
              <w:jc w:val="center"/>
              <w:rPr>
                <w:lang w:val="en-US"/>
              </w:rPr>
            </w:pPr>
            <w:r w:rsidRPr="003B1D86">
              <w:rPr>
                <w:lang w:val="en-US"/>
              </w:rPr>
              <w:t>0.1</w:t>
            </w:r>
          </w:p>
        </w:tc>
        <w:tc>
          <w:tcPr>
            <w:tcW w:w="1288" w:type="dxa"/>
            <w:vAlign w:val="center"/>
          </w:tcPr>
          <w:p w14:paraId="6A207784" w14:textId="2D842624" w:rsidR="009A1292" w:rsidRPr="003B1D86" w:rsidRDefault="009A1292" w:rsidP="009A1292">
            <w:pPr>
              <w:jc w:val="center"/>
              <w:rPr>
                <w:lang w:val="en-US"/>
              </w:rPr>
            </w:pPr>
            <w:r w:rsidRPr="003B1D86">
              <w:rPr>
                <w:lang w:val="en-US"/>
              </w:rPr>
              <w:t>0.1</w:t>
            </w:r>
          </w:p>
        </w:tc>
        <w:tc>
          <w:tcPr>
            <w:tcW w:w="1288" w:type="dxa"/>
            <w:vAlign w:val="center"/>
          </w:tcPr>
          <w:p w14:paraId="7A95E8C7" w14:textId="41B8020E" w:rsidR="009A1292" w:rsidRPr="003B1D86" w:rsidRDefault="009A1292" w:rsidP="009A1292">
            <w:pPr>
              <w:jc w:val="center"/>
              <w:rPr>
                <w:lang w:val="en-US"/>
              </w:rPr>
            </w:pPr>
            <w:r w:rsidRPr="003B1D86">
              <w:rPr>
                <w:lang w:val="en-US"/>
              </w:rPr>
              <w:t>0.6</w:t>
            </w:r>
          </w:p>
        </w:tc>
      </w:tr>
      <w:tr w:rsidR="009A1292" w:rsidRPr="003B1D86" w14:paraId="13325E58" w14:textId="77777777" w:rsidTr="005864AC">
        <w:trPr>
          <w:jc w:val="center"/>
        </w:trPr>
        <w:tc>
          <w:tcPr>
            <w:tcW w:w="1288" w:type="dxa"/>
            <w:shd w:val="clear" w:color="auto" w:fill="auto"/>
            <w:vAlign w:val="center"/>
          </w:tcPr>
          <w:p w14:paraId="4BDBD1B5" w14:textId="0910791F" w:rsidR="009A1292" w:rsidRPr="003B1D86" w:rsidRDefault="009A1292" w:rsidP="0068409C">
            <w:pPr>
              <w:jc w:val="center"/>
              <w:rPr>
                <w:lang w:val="en-US"/>
              </w:rPr>
            </w:pPr>
            <w:r w:rsidRPr="003B1D86">
              <w:rPr>
                <w:lang w:val="en-US"/>
              </w:rPr>
              <w:t>8</w:t>
            </w:r>
          </w:p>
        </w:tc>
        <w:tc>
          <w:tcPr>
            <w:tcW w:w="1288" w:type="dxa"/>
            <w:vAlign w:val="center"/>
          </w:tcPr>
          <w:p w14:paraId="4B08F7AD" w14:textId="5F8EE0E4" w:rsidR="009A1292" w:rsidRPr="003B1D86" w:rsidRDefault="009A1292" w:rsidP="0068409C">
            <w:pPr>
              <w:jc w:val="center"/>
              <w:rPr>
                <w:lang w:val="en-US"/>
              </w:rPr>
            </w:pPr>
            <w:r w:rsidRPr="003B1D86">
              <w:rPr>
                <w:lang w:val="en-US"/>
              </w:rPr>
              <w:t>0.1875</w:t>
            </w:r>
          </w:p>
        </w:tc>
        <w:tc>
          <w:tcPr>
            <w:tcW w:w="1288" w:type="dxa"/>
            <w:vAlign w:val="center"/>
          </w:tcPr>
          <w:p w14:paraId="321297CB" w14:textId="0EBEB938" w:rsidR="009A1292" w:rsidRPr="003B1D86" w:rsidRDefault="009A1292" w:rsidP="0068409C">
            <w:pPr>
              <w:jc w:val="center"/>
              <w:rPr>
                <w:lang w:val="en-US"/>
              </w:rPr>
            </w:pPr>
            <w:r w:rsidRPr="003B1D86">
              <w:rPr>
                <w:lang w:val="en-US"/>
              </w:rPr>
              <w:t>0.1875</w:t>
            </w:r>
          </w:p>
        </w:tc>
        <w:tc>
          <w:tcPr>
            <w:tcW w:w="1288" w:type="dxa"/>
            <w:vAlign w:val="center"/>
          </w:tcPr>
          <w:p w14:paraId="0E560876" w14:textId="39600C41" w:rsidR="009A1292" w:rsidRPr="003B1D86" w:rsidRDefault="009A1292" w:rsidP="0068409C">
            <w:pPr>
              <w:jc w:val="center"/>
              <w:rPr>
                <w:lang w:val="en-US"/>
              </w:rPr>
            </w:pPr>
            <w:r w:rsidRPr="003B1D86">
              <w:rPr>
                <w:lang w:val="en-US"/>
              </w:rPr>
              <w:t>0.625</w:t>
            </w:r>
          </w:p>
        </w:tc>
        <w:tc>
          <w:tcPr>
            <w:tcW w:w="1288" w:type="dxa"/>
            <w:vAlign w:val="center"/>
          </w:tcPr>
          <w:p w14:paraId="158F55CF" w14:textId="0A3B6F08" w:rsidR="009A1292" w:rsidRPr="003B1D86" w:rsidRDefault="009A1292" w:rsidP="0068409C">
            <w:pPr>
              <w:jc w:val="center"/>
              <w:rPr>
                <w:lang w:val="en-US"/>
              </w:rPr>
            </w:pPr>
            <w:r w:rsidRPr="003B1D86">
              <w:rPr>
                <w:lang w:val="en-US"/>
              </w:rPr>
              <w:t>0.15</w:t>
            </w:r>
          </w:p>
        </w:tc>
        <w:tc>
          <w:tcPr>
            <w:tcW w:w="1288" w:type="dxa"/>
            <w:vAlign w:val="center"/>
          </w:tcPr>
          <w:p w14:paraId="36DBAFDB" w14:textId="1B35D4F9" w:rsidR="009A1292" w:rsidRPr="003B1D86" w:rsidRDefault="009A1292" w:rsidP="0068409C">
            <w:pPr>
              <w:jc w:val="center"/>
              <w:rPr>
                <w:lang w:val="en-US"/>
              </w:rPr>
            </w:pPr>
            <w:r w:rsidRPr="003B1D86">
              <w:rPr>
                <w:lang w:val="en-US"/>
              </w:rPr>
              <w:t>0.15</w:t>
            </w:r>
          </w:p>
        </w:tc>
        <w:tc>
          <w:tcPr>
            <w:tcW w:w="1288" w:type="dxa"/>
            <w:vAlign w:val="center"/>
          </w:tcPr>
          <w:p w14:paraId="24F62D3E" w14:textId="283EBFBA" w:rsidR="009A1292" w:rsidRPr="003B1D86" w:rsidRDefault="009A1292" w:rsidP="0068409C">
            <w:pPr>
              <w:jc w:val="center"/>
              <w:rPr>
                <w:lang w:val="en-US"/>
              </w:rPr>
            </w:pPr>
            <w:r w:rsidRPr="003B1D86">
              <w:rPr>
                <w:lang w:val="en-US"/>
              </w:rPr>
              <w:t>0.5</w:t>
            </w:r>
          </w:p>
        </w:tc>
      </w:tr>
      <w:tr w:rsidR="009A1292" w:rsidRPr="003B1D86" w14:paraId="68C6710C" w14:textId="77777777" w:rsidTr="005864AC">
        <w:trPr>
          <w:jc w:val="center"/>
        </w:trPr>
        <w:tc>
          <w:tcPr>
            <w:tcW w:w="1288" w:type="dxa"/>
            <w:shd w:val="clear" w:color="auto" w:fill="auto"/>
            <w:vAlign w:val="center"/>
          </w:tcPr>
          <w:p w14:paraId="3965B9CF" w14:textId="58034AE4" w:rsidR="009A1292" w:rsidRPr="003B1D86" w:rsidRDefault="009A1292" w:rsidP="009A1292">
            <w:pPr>
              <w:jc w:val="center"/>
              <w:rPr>
                <w:lang w:val="en-US"/>
              </w:rPr>
            </w:pPr>
            <w:r w:rsidRPr="003B1D86">
              <w:rPr>
                <w:lang w:val="en-US"/>
              </w:rPr>
              <w:t>9</w:t>
            </w:r>
          </w:p>
        </w:tc>
        <w:tc>
          <w:tcPr>
            <w:tcW w:w="1288" w:type="dxa"/>
            <w:vAlign w:val="center"/>
          </w:tcPr>
          <w:p w14:paraId="0E95FE9D" w14:textId="50503797" w:rsidR="009A1292" w:rsidRPr="003B1D86" w:rsidRDefault="009A1292" w:rsidP="009A1292">
            <w:pPr>
              <w:jc w:val="center"/>
              <w:rPr>
                <w:lang w:val="en-US"/>
              </w:rPr>
            </w:pPr>
            <w:r w:rsidRPr="003B1D86">
              <w:rPr>
                <w:lang w:val="en-US"/>
              </w:rPr>
              <w:t>0.25</w:t>
            </w:r>
          </w:p>
        </w:tc>
        <w:tc>
          <w:tcPr>
            <w:tcW w:w="1288" w:type="dxa"/>
            <w:vAlign w:val="center"/>
          </w:tcPr>
          <w:p w14:paraId="2B557A4B" w14:textId="307186EE" w:rsidR="009A1292" w:rsidRPr="003B1D86" w:rsidRDefault="009A1292" w:rsidP="009A1292">
            <w:pPr>
              <w:jc w:val="center"/>
              <w:rPr>
                <w:lang w:val="en-US"/>
              </w:rPr>
            </w:pPr>
            <w:r w:rsidRPr="003B1D86">
              <w:rPr>
                <w:lang w:val="en-US"/>
              </w:rPr>
              <w:t>0.25</w:t>
            </w:r>
          </w:p>
        </w:tc>
        <w:tc>
          <w:tcPr>
            <w:tcW w:w="1288" w:type="dxa"/>
            <w:vAlign w:val="center"/>
          </w:tcPr>
          <w:p w14:paraId="09415E00" w14:textId="0E522198" w:rsidR="009A1292" w:rsidRPr="003B1D86" w:rsidRDefault="009A1292" w:rsidP="009A1292">
            <w:pPr>
              <w:jc w:val="center"/>
              <w:rPr>
                <w:lang w:val="en-US"/>
              </w:rPr>
            </w:pPr>
            <w:r w:rsidRPr="003B1D86">
              <w:rPr>
                <w:lang w:val="en-US"/>
              </w:rPr>
              <w:t>0.5</w:t>
            </w:r>
          </w:p>
        </w:tc>
        <w:tc>
          <w:tcPr>
            <w:tcW w:w="1288" w:type="dxa"/>
            <w:vAlign w:val="center"/>
          </w:tcPr>
          <w:p w14:paraId="2BBFD5CE" w14:textId="7FDF827B" w:rsidR="009A1292" w:rsidRPr="003B1D86" w:rsidRDefault="009A1292" w:rsidP="009A1292">
            <w:pPr>
              <w:jc w:val="center"/>
              <w:rPr>
                <w:lang w:val="en-US"/>
              </w:rPr>
            </w:pPr>
            <w:r w:rsidRPr="003B1D86">
              <w:rPr>
                <w:lang w:val="en-US"/>
              </w:rPr>
              <w:t>0.2</w:t>
            </w:r>
          </w:p>
        </w:tc>
        <w:tc>
          <w:tcPr>
            <w:tcW w:w="1288" w:type="dxa"/>
            <w:vAlign w:val="center"/>
          </w:tcPr>
          <w:p w14:paraId="797A1553" w14:textId="3C9DA6B7" w:rsidR="009A1292" w:rsidRPr="003B1D86" w:rsidRDefault="009A1292" w:rsidP="009A1292">
            <w:pPr>
              <w:jc w:val="center"/>
              <w:rPr>
                <w:lang w:val="en-US"/>
              </w:rPr>
            </w:pPr>
            <w:r w:rsidRPr="003B1D86">
              <w:rPr>
                <w:lang w:val="en-US"/>
              </w:rPr>
              <w:t>0.2</w:t>
            </w:r>
          </w:p>
        </w:tc>
        <w:tc>
          <w:tcPr>
            <w:tcW w:w="1288" w:type="dxa"/>
            <w:vAlign w:val="center"/>
          </w:tcPr>
          <w:p w14:paraId="5B911B05" w14:textId="0711820A" w:rsidR="009A1292" w:rsidRPr="003B1D86" w:rsidRDefault="009A1292" w:rsidP="009A1292">
            <w:pPr>
              <w:jc w:val="center"/>
              <w:rPr>
                <w:lang w:val="en-US"/>
              </w:rPr>
            </w:pPr>
            <w:r w:rsidRPr="003B1D86">
              <w:rPr>
                <w:lang w:val="en-US"/>
              </w:rPr>
              <w:t>0.4</w:t>
            </w:r>
          </w:p>
        </w:tc>
      </w:tr>
      <w:tr w:rsidR="009A1292" w:rsidRPr="003B1D86" w14:paraId="4AE77857" w14:textId="77777777" w:rsidTr="005864AC">
        <w:trPr>
          <w:jc w:val="center"/>
        </w:trPr>
        <w:tc>
          <w:tcPr>
            <w:tcW w:w="1288" w:type="dxa"/>
            <w:shd w:val="clear" w:color="auto" w:fill="auto"/>
            <w:vAlign w:val="center"/>
          </w:tcPr>
          <w:p w14:paraId="21792FA4" w14:textId="3360676D" w:rsidR="009A1292" w:rsidRPr="003B1D86" w:rsidRDefault="009A1292" w:rsidP="0068409C">
            <w:pPr>
              <w:jc w:val="center"/>
              <w:rPr>
                <w:lang w:val="en-US"/>
              </w:rPr>
            </w:pPr>
            <w:r w:rsidRPr="003B1D86">
              <w:rPr>
                <w:lang w:val="en-US"/>
              </w:rPr>
              <w:t>10</w:t>
            </w:r>
          </w:p>
        </w:tc>
        <w:tc>
          <w:tcPr>
            <w:tcW w:w="1288" w:type="dxa"/>
            <w:vAlign w:val="center"/>
          </w:tcPr>
          <w:p w14:paraId="41257B53" w14:textId="573640A0" w:rsidR="009A1292" w:rsidRPr="003B1D86" w:rsidRDefault="009A1292" w:rsidP="0068409C">
            <w:pPr>
              <w:jc w:val="center"/>
              <w:rPr>
                <w:lang w:val="en-US"/>
              </w:rPr>
            </w:pPr>
            <w:r w:rsidRPr="003B1D86">
              <w:rPr>
                <w:lang w:val="en-US"/>
              </w:rPr>
              <w:t>0.3125</w:t>
            </w:r>
          </w:p>
        </w:tc>
        <w:tc>
          <w:tcPr>
            <w:tcW w:w="1288" w:type="dxa"/>
            <w:vAlign w:val="center"/>
          </w:tcPr>
          <w:p w14:paraId="55F8E356" w14:textId="2DB19A1D" w:rsidR="009A1292" w:rsidRPr="003B1D86" w:rsidRDefault="009A1292" w:rsidP="0068409C">
            <w:pPr>
              <w:jc w:val="center"/>
              <w:rPr>
                <w:lang w:val="en-US"/>
              </w:rPr>
            </w:pPr>
            <w:r w:rsidRPr="003B1D86">
              <w:rPr>
                <w:lang w:val="en-US"/>
              </w:rPr>
              <w:t>0.3125</w:t>
            </w:r>
          </w:p>
        </w:tc>
        <w:tc>
          <w:tcPr>
            <w:tcW w:w="1288" w:type="dxa"/>
            <w:vAlign w:val="center"/>
          </w:tcPr>
          <w:p w14:paraId="48363F52" w14:textId="11A34B57" w:rsidR="009A1292" w:rsidRPr="003B1D86" w:rsidRDefault="009A1292" w:rsidP="0068409C">
            <w:pPr>
              <w:jc w:val="center"/>
              <w:rPr>
                <w:lang w:val="en-US"/>
              </w:rPr>
            </w:pPr>
            <w:r w:rsidRPr="003B1D86">
              <w:rPr>
                <w:lang w:val="en-US"/>
              </w:rPr>
              <w:t>0.375</w:t>
            </w:r>
          </w:p>
        </w:tc>
        <w:tc>
          <w:tcPr>
            <w:tcW w:w="1288" w:type="dxa"/>
            <w:vAlign w:val="center"/>
          </w:tcPr>
          <w:p w14:paraId="642807E6" w14:textId="4CCBAD9C" w:rsidR="009A1292" w:rsidRPr="003B1D86" w:rsidRDefault="009A1292" w:rsidP="0068409C">
            <w:pPr>
              <w:jc w:val="center"/>
              <w:rPr>
                <w:lang w:val="en-US"/>
              </w:rPr>
            </w:pPr>
            <w:r w:rsidRPr="003B1D86">
              <w:rPr>
                <w:lang w:val="en-US"/>
              </w:rPr>
              <w:t>0.25</w:t>
            </w:r>
          </w:p>
        </w:tc>
        <w:tc>
          <w:tcPr>
            <w:tcW w:w="1288" w:type="dxa"/>
            <w:vAlign w:val="center"/>
          </w:tcPr>
          <w:p w14:paraId="6EC3FDF6" w14:textId="14CCC092" w:rsidR="009A1292" w:rsidRPr="003B1D86" w:rsidRDefault="009A1292" w:rsidP="0068409C">
            <w:pPr>
              <w:jc w:val="center"/>
              <w:rPr>
                <w:lang w:val="en-US"/>
              </w:rPr>
            </w:pPr>
            <w:r w:rsidRPr="003B1D86">
              <w:rPr>
                <w:lang w:val="en-US"/>
              </w:rPr>
              <w:t>0.25</w:t>
            </w:r>
          </w:p>
        </w:tc>
        <w:tc>
          <w:tcPr>
            <w:tcW w:w="1288" w:type="dxa"/>
            <w:vAlign w:val="center"/>
          </w:tcPr>
          <w:p w14:paraId="6FF2A66C" w14:textId="11CE4D4C" w:rsidR="009A1292" w:rsidRPr="003B1D86" w:rsidRDefault="009A1292" w:rsidP="0068409C">
            <w:pPr>
              <w:jc w:val="center"/>
              <w:rPr>
                <w:lang w:val="en-US"/>
              </w:rPr>
            </w:pPr>
            <w:r w:rsidRPr="003B1D86">
              <w:rPr>
                <w:lang w:val="en-US"/>
              </w:rPr>
              <w:t>0.3</w:t>
            </w:r>
          </w:p>
        </w:tc>
      </w:tr>
      <w:tr w:rsidR="009A1292" w:rsidRPr="007630AB" w14:paraId="57002034" w14:textId="77777777" w:rsidTr="005864AC">
        <w:trPr>
          <w:jc w:val="center"/>
        </w:trPr>
        <w:tc>
          <w:tcPr>
            <w:tcW w:w="1288" w:type="dxa"/>
            <w:shd w:val="clear" w:color="auto" w:fill="auto"/>
            <w:vAlign w:val="center"/>
          </w:tcPr>
          <w:p w14:paraId="7DA1544A" w14:textId="4785F971" w:rsidR="009A1292" w:rsidRPr="003B1D86" w:rsidRDefault="009A1292" w:rsidP="0068409C">
            <w:pPr>
              <w:jc w:val="center"/>
              <w:rPr>
                <w:color w:val="FF0000"/>
                <w:highlight w:val="yellow"/>
                <w:lang w:val="en-US"/>
              </w:rPr>
            </w:pPr>
            <w:r w:rsidRPr="003B1D86">
              <w:rPr>
                <w:color w:val="FF0000"/>
                <w:highlight w:val="yellow"/>
                <w:lang w:val="en-US"/>
              </w:rPr>
              <w:t>11</w:t>
            </w:r>
          </w:p>
        </w:tc>
        <w:tc>
          <w:tcPr>
            <w:tcW w:w="1288" w:type="dxa"/>
            <w:vAlign w:val="center"/>
          </w:tcPr>
          <w:p w14:paraId="312B970A" w14:textId="5952C7DF" w:rsidR="009A1292" w:rsidRPr="003B1D86" w:rsidRDefault="009A1292" w:rsidP="0068409C">
            <w:pPr>
              <w:jc w:val="center"/>
              <w:rPr>
                <w:color w:val="FF0000"/>
                <w:highlight w:val="yellow"/>
                <w:lang w:val="en-US"/>
              </w:rPr>
            </w:pPr>
            <w:r w:rsidRPr="003B1D86">
              <w:rPr>
                <w:color w:val="FF0000"/>
                <w:highlight w:val="yellow"/>
                <w:lang w:val="en-US"/>
              </w:rPr>
              <w:t>0.375</w:t>
            </w:r>
          </w:p>
        </w:tc>
        <w:tc>
          <w:tcPr>
            <w:tcW w:w="1288" w:type="dxa"/>
            <w:vAlign w:val="center"/>
          </w:tcPr>
          <w:p w14:paraId="704E33B8" w14:textId="61C8D260" w:rsidR="009A1292" w:rsidRPr="003B1D86" w:rsidRDefault="009A1292" w:rsidP="0068409C">
            <w:pPr>
              <w:jc w:val="center"/>
              <w:rPr>
                <w:color w:val="FF0000"/>
                <w:highlight w:val="yellow"/>
                <w:lang w:val="en-US"/>
              </w:rPr>
            </w:pPr>
            <w:r w:rsidRPr="003B1D86">
              <w:rPr>
                <w:color w:val="FF0000"/>
                <w:highlight w:val="yellow"/>
                <w:lang w:val="en-US"/>
              </w:rPr>
              <w:t>0.375</w:t>
            </w:r>
          </w:p>
        </w:tc>
        <w:tc>
          <w:tcPr>
            <w:tcW w:w="1288" w:type="dxa"/>
            <w:vAlign w:val="center"/>
          </w:tcPr>
          <w:p w14:paraId="032318ED" w14:textId="77B65173" w:rsidR="009A1292" w:rsidRPr="003B1D86" w:rsidRDefault="009A1292" w:rsidP="0068409C">
            <w:pPr>
              <w:jc w:val="center"/>
              <w:rPr>
                <w:color w:val="FF0000"/>
                <w:highlight w:val="yellow"/>
                <w:lang w:val="en-US"/>
              </w:rPr>
            </w:pPr>
            <w:r w:rsidRPr="003B1D86">
              <w:rPr>
                <w:color w:val="FF0000"/>
                <w:highlight w:val="yellow"/>
                <w:lang w:val="en-US"/>
              </w:rPr>
              <w:t>0.25</w:t>
            </w:r>
          </w:p>
        </w:tc>
        <w:tc>
          <w:tcPr>
            <w:tcW w:w="1288" w:type="dxa"/>
            <w:vAlign w:val="center"/>
          </w:tcPr>
          <w:p w14:paraId="747FF1F8" w14:textId="2B93D89F" w:rsidR="009A1292" w:rsidRPr="003B1D86" w:rsidRDefault="009A1292" w:rsidP="0068409C">
            <w:pPr>
              <w:jc w:val="center"/>
              <w:rPr>
                <w:color w:val="FF0000"/>
                <w:highlight w:val="yellow"/>
                <w:lang w:val="en-US"/>
              </w:rPr>
            </w:pPr>
            <w:r w:rsidRPr="003B1D86">
              <w:rPr>
                <w:color w:val="FF0000"/>
                <w:highlight w:val="yellow"/>
                <w:lang w:val="en-US"/>
              </w:rPr>
              <w:t>0.3</w:t>
            </w:r>
          </w:p>
        </w:tc>
        <w:tc>
          <w:tcPr>
            <w:tcW w:w="1288" w:type="dxa"/>
            <w:vAlign w:val="center"/>
          </w:tcPr>
          <w:p w14:paraId="6B72A7F0" w14:textId="5DCBC3AB" w:rsidR="009A1292" w:rsidRPr="003B1D86" w:rsidRDefault="009A1292" w:rsidP="0068409C">
            <w:pPr>
              <w:jc w:val="center"/>
              <w:rPr>
                <w:color w:val="FF0000"/>
                <w:highlight w:val="yellow"/>
                <w:lang w:val="en-US"/>
              </w:rPr>
            </w:pPr>
            <w:r w:rsidRPr="003B1D86">
              <w:rPr>
                <w:color w:val="FF0000"/>
                <w:highlight w:val="yellow"/>
                <w:lang w:val="en-US"/>
              </w:rPr>
              <w:t>0.3</w:t>
            </w:r>
          </w:p>
        </w:tc>
        <w:tc>
          <w:tcPr>
            <w:tcW w:w="1288" w:type="dxa"/>
            <w:vAlign w:val="center"/>
          </w:tcPr>
          <w:p w14:paraId="28A181DF" w14:textId="03DC4766" w:rsidR="009A1292" w:rsidRPr="003B1D86" w:rsidRDefault="009A1292" w:rsidP="0068409C">
            <w:pPr>
              <w:jc w:val="center"/>
              <w:rPr>
                <w:color w:val="FF0000"/>
                <w:highlight w:val="yellow"/>
                <w:lang w:val="en-US"/>
              </w:rPr>
            </w:pPr>
            <w:r w:rsidRPr="003B1D86">
              <w:rPr>
                <w:color w:val="FF0000"/>
                <w:highlight w:val="yellow"/>
                <w:lang w:val="en-US"/>
              </w:rPr>
              <w:t>0.2</w:t>
            </w:r>
          </w:p>
        </w:tc>
      </w:tr>
      <w:bookmarkEnd w:id="6"/>
    </w:tbl>
    <w:p w14:paraId="2258C6D4" w14:textId="77777777" w:rsidR="00BB7520" w:rsidRPr="007630AB" w:rsidRDefault="00BB7520" w:rsidP="00DF0DF1">
      <w:pPr>
        <w:rPr>
          <w:lang w:val="en-US"/>
        </w:rPr>
      </w:pPr>
    </w:p>
    <w:p w14:paraId="0BDA4C1F" w14:textId="24ED2ED6" w:rsidR="00755D36" w:rsidRPr="00BB5275" w:rsidRDefault="00755D36" w:rsidP="00755D36">
      <w:pPr>
        <w:rPr>
          <w:bCs/>
          <w:szCs w:val="20"/>
        </w:rPr>
      </w:pPr>
      <w:r w:rsidRPr="007630AB">
        <w:t>The experiment was performed under capillary-dominated conditions. The capillary number</w:t>
      </w:r>
      <w:r w:rsidR="002D3ED1" w:rsidRPr="007630AB">
        <w:t>s</w:t>
      </w:r>
      <w:r w:rsidRPr="007630AB">
        <w:t xml:space="preserve"> between the fluid pairs w</w:t>
      </w:r>
      <w:r w:rsidR="002D3ED1" w:rsidRPr="007630AB">
        <w:t>ere</w:t>
      </w:r>
      <w:r w:rsidRPr="007630AB">
        <w:t xml:space="preserve"> calculated at different fractional flows </w:t>
      </w:r>
      <w:bookmarkStart w:id="7" w:name="_Hlk77602410"/>
      <w:r w:rsidRPr="007630AB">
        <w:t xml:space="preserve">using </w:t>
      </w:r>
      <w:r w:rsidRPr="00994D7D">
        <w:rPr>
          <w:bCs/>
          <w:i/>
          <w:szCs w:val="20"/>
          <w:highlight w:val="yellow"/>
        </w:rPr>
        <w:t xml:space="preserve">Ca </w:t>
      </w:r>
      <w:r w:rsidRPr="00994D7D">
        <w:rPr>
          <w:bCs/>
          <w:szCs w:val="20"/>
          <w:highlight w:val="yellow"/>
        </w:rPr>
        <w:t xml:space="preserve">= </w:t>
      </w:r>
      <w:r w:rsidRPr="00994D7D">
        <w:rPr>
          <w:rFonts w:ascii="Cambria Math" w:hAnsi="Cambria Math" w:cs="Cambria Math"/>
          <w:bCs/>
          <w:szCs w:val="20"/>
          <w:highlight w:val="yellow"/>
        </w:rPr>
        <w:t>𝜇</w:t>
      </w:r>
      <w:r w:rsidRPr="00994D7D">
        <w:rPr>
          <w:bCs/>
          <w:i/>
          <w:szCs w:val="20"/>
          <w:highlight w:val="yellow"/>
        </w:rPr>
        <w:t>q</w:t>
      </w:r>
      <w:r w:rsidRPr="00994D7D">
        <w:rPr>
          <w:bCs/>
          <w:szCs w:val="20"/>
          <w:highlight w:val="yellow"/>
        </w:rPr>
        <w:t>/</w:t>
      </w:r>
      <w:r w:rsidRPr="00994D7D">
        <w:rPr>
          <w:rFonts w:ascii="Cambria Math" w:hAnsi="Cambria Math" w:cs="Cambria Math"/>
          <w:bCs/>
          <w:szCs w:val="20"/>
          <w:highlight w:val="yellow"/>
        </w:rPr>
        <w:t>𝜎</w:t>
      </w:r>
      <w:bookmarkEnd w:id="7"/>
      <w:r w:rsidRPr="007630AB">
        <w:rPr>
          <w:bCs/>
          <w:szCs w:val="20"/>
        </w:rPr>
        <w:t xml:space="preserve">, where </w:t>
      </w:r>
      <w:r w:rsidRPr="007630AB">
        <w:rPr>
          <w:rFonts w:ascii="Cambria Math" w:hAnsi="Cambria Math" w:cs="Cambria Math"/>
          <w:bCs/>
          <w:szCs w:val="20"/>
        </w:rPr>
        <w:t xml:space="preserve">𝜎 </w:t>
      </w:r>
      <w:r w:rsidRPr="007630AB">
        <w:rPr>
          <w:bCs/>
          <w:szCs w:val="20"/>
        </w:rPr>
        <w:t>is the interfacial tension between the phases</w:t>
      </w:r>
      <w:bookmarkStart w:id="8" w:name="_Hlk77602517"/>
      <w:r w:rsidRPr="007630AB">
        <w:rPr>
          <w:bCs/>
          <w:szCs w:val="20"/>
        </w:rPr>
        <w:t xml:space="preserve">, </w:t>
      </w:r>
      <w:r w:rsidRPr="007630AB">
        <w:rPr>
          <w:rFonts w:ascii="Cambria Math" w:hAnsi="Cambria Math" w:cs="Cambria Math"/>
          <w:bCs/>
          <w:szCs w:val="20"/>
        </w:rPr>
        <w:t xml:space="preserve">𝜇 </w:t>
      </w:r>
      <w:r w:rsidRPr="007630AB">
        <w:rPr>
          <w:bCs/>
          <w:szCs w:val="20"/>
        </w:rPr>
        <w:t xml:space="preserve">is the viscosity of the displacing fluid </w:t>
      </w:r>
      <w:bookmarkEnd w:id="8"/>
      <w:r w:rsidRPr="007630AB">
        <w:rPr>
          <w:bCs/>
          <w:szCs w:val="20"/>
        </w:rPr>
        <w:t xml:space="preserve">and </w:t>
      </w:r>
      <w:r w:rsidRPr="007630AB">
        <w:rPr>
          <w:bCs/>
          <w:i/>
          <w:szCs w:val="20"/>
        </w:rPr>
        <w:t xml:space="preserve">q </w:t>
      </w:r>
      <w:r w:rsidRPr="007630AB">
        <w:rPr>
          <w:bCs/>
          <w:szCs w:val="20"/>
        </w:rPr>
        <w:t>is its Darcy velocity. As a characteristic of water-wet media</w:t>
      </w:r>
      <w:r w:rsidR="00F94CA6" w:rsidRPr="007630AB">
        <w:rPr>
          <w:bCs/>
          <w:szCs w:val="20"/>
        </w:rPr>
        <w:t xml:space="preserve"> with spreading oil layers surrounding</w:t>
      </w:r>
      <w:r w:rsidR="00F94CA6" w:rsidRPr="00BB5275">
        <w:rPr>
          <w:bCs/>
          <w:szCs w:val="20"/>
        </w:rPr>
        <w:t xml:space="preserve"> the gas</w:t>
      </w:r>
      <w:r w:rsidRPr="00BB5275">
        <w:rPr>
          <w:bCs/>
          <w:szCs w:val="20"/>
        </w:rPr>
        <w:t>, we assume that gas and water can only displace oil, while oil can displace both gas and water; gas and water cannot</w:t>
      </w:r>
      <w:r w:rsidR="008765FA" w:rsidRPr="00BB5275">
        <w:rPr>
          <w:bCs/>
          <w:szCs w:val="20"/>
        </w:rPr>
        <w:t xml:space="preserve"> directly</w:t>
      </w:r>
      <w:r w:rsidRPr="00BB5275">
        <w:rPr>
          <w:bCs/>
          <w:szCs w:val="20"/>
        </w:rPr>
        <w:t xml:space="preserve"> displace each other</w:t>
      </w:r>
      <w:r w:rsidR="008765FA" w:rsidRPr="00BB5275">
        <w:rPr>
          <w:bCs/>
          <w:szCs w:val="20"/>
        </w:rPr>
        <w:t xml:space="preserve"> </w:t>
      </w:r>
      <w:r w:rsidRPr="00BB5275">
        <w:rPr>
          <w:bCs/>
          <w:szCs w:val="20"/>
        </w:rPr>
        <w:t xml:space="preserve">as we will show later. Table 2 lists the possible displacement capillary numbers at different fractional flows during the experiment. </w:t>
      </w:r>
      <w:r w:rsidR="007111B7" w:rsidRPr="00BB5275">
        <w:rPr>
          <w:bCs/>
          <w:szCs w:val="20"/>
        </w:rPr>
        <w:t>T</w:t>
      </w:r>
      <w:r w:rsidR="00BC1352" w:rsidRPr="00BB5275">
        <w:rPr>
          <w:bCs/>
          <w:szCs w:val="20"/>
        </w:rPr>
        <w:t>he highest capillary number is</w:t>
      </w:r>
      <w:r w:rsidR="007111B7" w:rsidRPr="00BB5275">
        <w:rPr>
          <w:bCs/>
          <w:szCs w:val="20"/>
        </w:rPr>
        <w:t xml:space="preserve"> 3.15</w:t>
      </w:r>
      <w:r w:rsidR="007111B7" w:rsidRPr="00BB5275">
        <w:rPr>
          <w:color w:val="000000"/>
        </w:rPr>
        <w:t>×10</w:t>
      </w:r>
      <w:r w:rsidR="007111B7" w:rsidRPr="00BB5275">
        <w:rPr>
          <w:color w:val="000000"/>
          <w:vertAlign w:val="superscript"/>
        </w:rPr>
        <w:t xml:space="preserve">-6 </w:t>
      </w:r>
      <w:r w:rsidR="007111B7" w:rsidRPr="00BB5275">
        <w:rPr>
          <w:bCs/>
          <w:szCs w:val="20"/>
        </w:rPr>
        <w:t xml:space="preserve">corresponding to a displacement of gas by oil in flooding step 11, see Table 2, which </w:t>
      </w:r>
      <w:r w:rsidR="008765FA" w:rsidRPr="00BB5275">
        <w:rPr>
          <w:bCs/>
          <w:szCs w:val="20"/>
        </w:rPr>
        <w:t>is</w:t>
      </w:r>
      <w:r w:rsidR="007111B7" w:rsidRPr="00BB5275">
        <w:rPr>
          <w:bCs/>
          <w:szCs w:val="20"/>
        </w:rPr>
        <w:t xml:space="preserve"> still in the capillary</w:t>
      </w:r>
      <w:r w:rsidR="009C5D9A" w:rsidRPr="00BB5275">
        <w:rPr>
          <w:bCs/>
          <w:szCs w:val="20"/>
        </w:rPr>
        <w:t>-</w:t>
      </w:r>
      <w:r w:rsidR="007111B7" w:rsidRPr="00BB5275">
        <w:rPr>
          <w:bCs/>
          <w:szCs w:val="20"/>
        </w:rPr>
        <w:t>dominat</w:t>
      </w:r>
      <w:r w:rsidR="008765FA" w:rsidRPr="00BB5275">
        <w:rPr>
          <w:bCs/>
          <w:szCs w:val="20"/>
        </w:rPr>
        <w:t>ed</w:t>
      </w:r>
      <w:r w:rsidR="007111B7" w:rsidRPr="00BB5275">
        <w:rPr>
          <w:bCs/>
          <w:szCs w:val="20"/>
        </w:rPr>
        <w:t xml:space="preserve"> flow regime. </w:t>
      </w:r>
    </w:p>
    <w:p w14:paraId="1DA6D767" w14:textId="176A961E" w:rsidR="002D3ED1" w:rsidRPr="007630AB" w:rsidRDefault="002D3ED1" w:rsidP="002D3ED1">
      <w:pPr>
        <w:pStyle w:val="Caption"/>
        <w:keepNext/>
      </w:pPr>
      <w:r w:rsidRPr="00BB5275">
        <w:t xml:space="preserve">Table </w:t>
      </w:r>
      <w:fldSimple w:instr=" SEQ Table \* ARABIC ">
        <w:r w:rsidRPr="00BB5275">
          <w:rPr>
            <w:noProof/>
          </w:rPr>
          <w:t>2</w:t>
        </w:r>
      </w:fldSimple>
      <w:r w:rsidRPr="00BB5275">
        <w:t xml:space="preserve">. The gas-oil, oil-gas, oil-water and water-oil capillary numbers calculated at different fractional flows </w:t>
      </w:r>
      <w:r w:rsidRPr="007630AB">
        <w:t>during the steady-state three-phase flow experiment</w:t>
      </w:r>
      <w:r w:rsidRPr="007630AB">
        <w:rPr>
          <w:b w:val="0"/>
          <w:bCs/>
        </w:rPr>
        <w:t xml:space="preserve">. </w:t>
      </w:r>
      <w:r w:rsidR="003C3223" w:rsidRPr="007630AB">
        <w:rPr>
          <w:b w:val="0"/>
          <w:bCs/>
        </w:rPr>
        <w:t>C</w:t>
      </w:r>
      <w:r w:rsidRPr="007630AB">
        <w:rPr>
          <w:b w:val="0"/>
          <w:bCs/>
        </w:rPr>
        <w:t xml:space="preserve">apillary numbers were calculated using </w:t>
      </w:r>
      <w:r w:rsidRPr="007630AB">
        <w:rPr>
          <w:b w:val="0"/>
          <w:bCs/>
          <w:i/>
        </w:rPr>
        <w:t xml:space="preserve">Ca </w:t>
      </w:r>
      <w:r w:rsidRPr="007630AB">
        <w:rPr>
          <w:b w:val="0"/>
          <w:bCs/>
        </w:rPr>
        <w:t xml:space="preserve">= </w:t>
      </w:r>
      <w:r w:rsidRPr="007630AB">
        <w:rPr>
          <w:rFonts w:ascii="Cambria Math" w:hAnsi="Cambria Math" w:cs="Cambria Math"/>
          <w:b w:val="0"/>
          <w:bCs/>
        </w:rPr>
        <w:t>𝜇</w:t>
      </w:r>
      <w:r w:rsidRPr="007630AB">
        <w:rPr>
          <w:b w:val="0"/>
          <w:bCs/>
          <w:i/>
        </w:rPr>
        <w:t>q</w:t>
      </w:r>
      <w:r w:rsidRPr="007630AB">
        <w:rPr>
          <w:b w:val="0"/>
          <w:bCs/>
        </w:rPr>
        <w:t>/</w:t>
      </w:r>
      <w:r w:rsidRPr="007630AB">
        <w:rPr>
          <w:rFonts w:ascii="Cambria Math" w:hAnsi="Cambria Math" w:cs="Cambria Math"/>
          <w:b w:val="0"/>
          <w:bCs/>
        </w:rPr>
        <w:t>𝜎</w:t>
      </w:r>
      <w:r w:rsidRPr="007630AB">
        <w:rPr>
          <w:b w:val="0"/>
          <w:bCs/>
        </w:rPr>
        <w:t xml:space="preserve">, where </w:t>
      </w:r>
      <w:r w:rsidRPr="007630AB">
        <w:rPr>
          <w:rFonts w:ascii="Cambria Math" w:hAnsi="Cambria Math" w:cs="Cambria Math"/>
          <w:b w:val="0"/>
          <w:bCs/>
        </w:rPr>
        <w:t>𝜎</w:t>
      </w:r>
      <w:r w:rsidRPr="007630AB">
        <w:rPr>
          <w:b w:val="0"/>
          <w:bCs/>
        </w:rPr>
        <w:t xml:space="preserve"> is the interfacial tension between the phases, </w:t>
      </w:r>
      <w:r w:rsidRPr="007630AB">
        <w:rPr>
          <w:rFonts w:ascii="Cambria Math" w:hAnsi="Cambria Math" w:cs="Cambria Math"/>
          <w:b w:val="0"/>
          <w:bCs/>
        </w:rPr>
        <w:t>𝜇</w:t>
      </w:r>
      <w:r w:rsidRPr="007630AB">
        <w:rPr>
          <w:b w:val="0"/>
          <w:bCs/>
        </w:rPr>
        <w:t xml:space="preserve"> is the viscosity of the displacing fluid and </w:t>
      </w:r>
      <w:r w:rsidRPr="007630AB">
        <w:rPr>
          <w:b w:val="0"/>
          <w:bCs/>
          <w:i/>
        </w:rPr>
        <w:t xml:space="preserve">q </w:t>
      </w:r>
      <w:r w:rsidRPr="007630AB">
        <w:rPr>
          <w:b w:val="0"/>
          <w:bCs/>
        </w:rPr>
        <w:t xml:space="preserve">is its Darcy velocity. </w:t>
      </w:r>
      <w:r w:rsidRPr="00994D7D">
        <w:rPr>
          <w:b w:val="0"/>
          <w:bCs/>
          <w:highlight w:val="yellow"/>
        </w:rPr>
        <w:t xml:space="preserve">A gas-oil number represents the capillary number </w:t>
      </w:r>
      <w:r w:rsidR="007C4D08" w:rsidRPr="00994D7D">
        <w:rPr>
          <w:b w:val="0"/>
          <w:bCs/>
          <w:highlight w:val="yellow"/>
        </w:rPr>
        <w:t>calculated when gas displaces oil in the pore</w:t>
      </w:r>
      <w:r w:rsidR="007C4D08" w:rsidRPr="007630AB">
        <w:rPr>
          <w:b w:val="0"/>
          <w:bCs/>
        </w:rPr>
        <w:t xml:space="preserve"> space, as is the case for the other pairs.</w:t>
      </w:r>
      <w:r w:rsidR="00973378" w:rsidRPr="007630AB">
        <w:rPr>
          <w:b w:val="0"/>
          <w:bCs/>
        </w:rPr>
        <w:t xml:space="preserve"> Refer to Table 1 for the fractional flows of each flooding step. </w:t>
      </w:r>
    </w:p>
    <w:tbl>
      <w:tblPr>
        <w:tblStyle w:val="TableGrid"/>
        <w:tblW w:w="0" w:type="auto"/>
        <w:tblLook w:val="04A0" w:firstRow="1" w:lastRow="0" w:firstColumn="1" w:lastColumn="0" w:noHBand="0" w:noVBand="1"/>
      </w:tblPr>
      <w:tblGrid>
        <w:gridCol w:w="1803"/>
        <w:gridCol w:w="1803"/>
        <w:gridCol w:w="1803"/>
        <w:gridCol w:w="1803"/>
        <w:gridCol w:w="1804"/>
      </w:tblGrid>
      <w:tr w:rsidR="002D3ED1" w:rsidRPr="007630AB" w14:paraId="5CAD635D" w14:textId="77777777" w:rsidTr="002D3ED1">
        <w:tc>
          <w:tcPr>
            <w:tcW w:w="1803" w:type="dxa"/>
            <w:vAlign w:val="center"/>
          </w:tcPr>
          <w:p w14:paraId="608C2BC6" w14:textId="1D730563" w:rsidR="002D3ED1" w:rsidRPr="007630AB" w:rsidRDefault="002D3ED1" w:rsidP="002D3ED1">
            <w:pPr>
              <w:jc w:val="center"/>
              <w:rPr>
                <w:bCs/>
                <w:szCs w:val="20"/>
              </w:rPr>
            </w:pPr>
            <w:r w:rsidRPr="007630AB">
              <w:rPr>
                <w:b/>
                <w:bCs/>
                <w:lang w:val="en-US"/>
              </w:rPr>
              <w:t>Flooding step</w:t>
            </w:r>
          </w:p>
        </w:tc>
        <w:tc>
          <w:tcPr>
            <w:tcW w:w="1803" w:type="dxa"/>
            <w:vAlign w:val="center"/>
          </w:tcPr>
          <w:p w14:paraId="7C783FF7" w14:textId="5D45764E" w:rsidR="002D3ED1" w:rsidRPr="007630AB" w:rsidRDefault="002D3ED1" w:rsidP="002D3ED1">
            <w:pPr>
              <w:jc w:val="center"/>
              <w:rPr>
                <w:b/>
                <w:i/>
                <w:iCs/>
                <w:szCs w:val="20"/>
                <w:vertAlign w:val="subscript"/>
              </w:rPr>
            </w:pPr>
            <w:r w:rsidRPr="007630AB">
              <w:rPr>
                <w:b/>
                <w:i/>
                <w:iCs/>
                <w:szCs w:val="20"/>
              </w:rPr>
              <w:t>Ca</w:t>
            </w:r>
            <w:r w:rsidRPr="007630AB">
              <w:rPr>
                <w:b/>
                <w:i/>
                <w:iCs/>
                <w:szCs w:val="20"/>
                <w:vertAlign w:val="subscript"/>
              </w:rPr>
              <w:t>[go]</w:t>
            </w:r>
          </w:p>
        </w:tc>
        <w:tc>
          <w:tcPr>
            <w:tcW w:w="1803" w:type="dxa"/>
            <w:vAlign w:val="center"/>
          </w:tcPr>
          <w:p w14:paraId="2C3ADC4B" w14:textId="6BB43C68" w:rsidR="002D3ED1" w:rsidRPr="007630AB" w:rsidRDefault="002D3ED1" w:rsidP="002D3ED1">
            <w:pPr>
              <w:jc w:val="center"/>
              <w:rPr>
                <w:b/>
                <w:i/>
                <w:iCs/>
                <w:szCs w:val="20"/>
              </w:rPr>
            </w:pPr>
            <w:r w:rsidRPr="007630AB">
              <w:rPr>
                <w:b/>
                <w:i/>
                <w:iCs/>
                <w:szCs w:val="20"/>
              </w:rPr>
              <w:t>Ca</w:t>
            </w:r>
            <w:r w:rsidRPr="007630AB">
              <w:rPr>
                <w:b/>
                <w:i/>
                <w:iCs/>
                <w:szCs w:val="20"/>
                <w:vertAlign w:val="subscript"/>
              </w:rPr>
              <w:t>[</w:t>
            </w:r>
            <w:proofErr w:type="spellStart"/>
            <w:r w:rsidRPr="007630AB">
              <w:rPr>
                <w:b/>
                <w:i/>
                <w:iCs/>
                <w:szCs w:val="20"/>
                <w:vertAlign w:val="subscript"/>
              </w:rPr>
              <w:t>og</w:t>
            </w:r>
            <w:proofErr w:type="spellEnd"/>
            <w:r w:rsidRPr="007630AB">
              <w:rPr>
                <w:b/>
                <w:i/>
                <w:iCs/>
                <w:szCs w:val="20"/>
                <w:vertAlign w:val="subscript"/>
              </w:rPr>
              <w:t>]</w:t>
            </w:r>
          </w:p>
        </w:tc>
        <w:tc>
          <w:tcPr>
            <w:tcW w:w="1803" w:type="dxa"/>
            <w:vAlign w:val="center"/>
          </w:tcPr>
          <w:p w14:paraId="692202EF" w14:textId="156B2A5A" w:rsidR="002D3ED1" w:rsidRPr="007630AB" w:rsidRDefault="002D3ED1" w:rsidP="002D3ED1">
            <w:pPr>
              <w:jc w:val="center"/>
              <w:rPr>
                <w:b/>
                <w:i/>
                <w:iCs/>
                <w:szCs w:val="20"/>
              </w:rPr>
            </w:pPr>
            <w:r w:rsidRPr="007630AB">
              <w:rPr>
                <w:b/>
                <w:i/>
                <w:iCs/>
                <w:szCs w:val="20"/>
              </w:rPr>
              <w:t>Ca</w:t>
            </w:r>
            <w:r w:rsidRPr="007630AB">
              <w:rPr>
                <w:b/>
                <w:i/>
                <w:iCs/>
                <w:szCs w:val="20"/>
                <w:vertAlign w:val="subscript"/>
              </w:rPr>
              <w:t>[ow]</w:t>
            </w:r>
          </w:p>
        </w:tc>
        <w:tc>
          <w:tcPr>
            <w:tcW w:w="1804" w:type="dxa"/>
            <w:vAlign w:val="center"/>
          </w:tcPr>
          <w:p w14:paraId="58D774EC" w14:textId="1CBD0992" w:rsidR="002D3ED1" w:rsidRPr="007630AB" w:rsidRDefault="002D3ED1" w:rsidP="002D3ED1">
            <w:pPr>
              <w:jc w:val="center"/>
              <w:rPr>
                <w:b/>
                <w:i/>
                <w:iCs/>
                <w:szCs w:val="20"/>
              </w:rPr>
            </w:pPr>
            <w:r w:rsidRPr="007630AB">
              <w:rPr>
                <w:b/>
                <w:i/>
                <w:iCs/>
                <w:szCs w:val="20"/>
              </w:rPr>
              <w:t>Ca</w:t>
            </w:r>
            <w:r w:rsidRPr="007630AB">
              <w:rPr>
                <w:b/>
                <w:i/>
                <w:iCs/>
                <w:szCs w:val="20"/>
                <w:vertAlign w:val="subscript"/>
              </w:rPr>
              <w:t>[wo]</w:t>
            </w:r>
          </w:p>
        </w:tc>
      </w:tr>
      <w:tr w:rsidR="00973378" w:rsidRPr="007630AB" w14:paraId="0966761A" w14:textId="77777777" w:rsidTr="00AE799F">
        <w:tc>
          <w:tcPr>
            <w:tcW w:w="1803" w:type="dxa"/>
            <w:vAlign w:val="center"/>
          </w:tcPr>
          <w:p w14:paraId="02C9DAA1" w14:textId="4FF67254" w:rsidR="00973378" w:rsidRPr="007630AB" w:rsidRDefault="00973378" w:rsidP="00973378">
            <w:pPr>
              <w:jc w:val="center"/>
              <w:rPr>
                <w:bCs/>
                <w:szCs w:val="20"/>
              </w:rPr>
            </w:pPr>
            <w:r w:rsidRPr="007630AB">
              <w:rPr>
                <w:bCs/>
                <w:szCs w:val="20"/>
              </w:rPr>
              <w:t>1</w:t>
            </w:r>
          </w:p>
        </w:tc>
        <w:tc>
          <w:tcPr>
            <w:tcW w:w="1803" w:type="dxa"/>
            <w:vAlign w:val="bottom"/>
          </w:tcPr>
          <w:p w14:paraId="14D4FEEC" w14:textId="17787E0F" w:rsidR="00973378" w:rsidRPr="007630AB" w:rsidRDefault="00973378" w:rsidP="00973378">
            <w:pPr>
              <w:jc w:val="center"/>
              <w:rPr>
                <w:bCs/>
                <w:szCs w:val="20"/>
              </w:rPr>
            </w:pPr>
            <w:r w:rsidRPr="007630AB">
              <w:rPr>
                <w:bCs/>
                <w:szCs w:val="20"/>
              </w:rPr>
              <w:t>-</w:t>
            </w:r>
          </w:p>
        </w:tc>
        <w:tc>
          <w:tcPr>
            <w:tcW w:w="1803" w:type="dxa"/>
            <w:vAlign w:val="bottom"/>
          </w:tcPr>
          <w:p w14:paraId="4A447290" w14:textId="0F500990" w:rsidR="00973378" w:rsidRPr="007630AB" w:rsidRDefault="00973378" w:rsidP="00973378">
            <w:pPr>
              <w:jc w:val="center"/>
              <w:rPr>
                <w:bCs/>
                <w:szCs w:val="20"/>
              </w:rPr>
            </w:pPr>
            <w:r w:rsidRPr="007630AB">
              <w:rPr>
                <w:bCs/>
                <w:szCs w:val="20"/>
              </w:rPr>
              <w:t>-</w:t>
            </w:r>
          </w:p>
        </w:tc>
        <w:tc>
          <w:tcPr>
            <w:tcW w:w="1803" w:type="dxa"/>
            <w:vAlign w:val="bottom"/>
          </w:tcPr>
          <w:p w14:paraId="3EEBCC17" w14:textId="6020B901" w:rsidR="00973378" w:rsidRPr="007630AB" w:rsidRDefault="00973378" w:rsidP="00973378">
            <w:pPr>
              <w:jc w:val="center"/>
              <w:rPr>
                <w:bCs/>
                <w:szCs w:val="20"/>
              </w:rPr>
            </w:pPr>
            <w:r w:rsidRPr="007630AB">
              <w:rPr>
                <w:bCs/>
                <w:szCs w:val="20"/>
              </w:rPr>
              <w:t>-</w:t>
            </w:r>
          </w:p>
        </w:tc>
        <w:tc>
          <w:tcPr>
            <w:tcW w:w="1804" w:type="dxa"/>
            <w:vAlign w:val="bottom"/>
          </w:tcPr>
          <w:p w14:paraId="770156A9" w14:textId="05AC6239" w:rsidR="00973378" w:rsidRPr="007630AB" w:rsidRDefault="00973378" w:rsidP="00973378">
            <w:pPr>
              <w:jc w:val="center"/>
              <w:rPr>
                <w:bCs/>
                <w:szCs w:val="20"/>
              </w:rPr>
            </w:pPr>
            <w:r w:rsidRPr="007630AB">
              <w:rPr>
                <w:color w:val="000000"/>
              </w:rPr>
              <w:t>-</w:t>
            </w:r>
          </w:p>
        </w:tc>
      </w:tr>
      <w:tr w:rsidR="00973378" w:rsidRPr="007630AB" w14:paraId="79278164" w14:textId="77777777" w:rsidTr="00AE799F">
        <w:tc>
          <w:tcPr>
            <w:tcW w:w="1803" w:type="dxa"/>
            <w:vAlign w:val="center"/>
          </w:tcPr>
          <w:p w14:paraId="3ACD7BB8" w14:textId="3C8CD81B" w:rsidR="00973378" w:rsidRPr="007630AB" w:rsidRDefault="00973378" w:rsidP="00973378">
            <w:pPr>
              <w:jc w:val="center"/>
              <w:rPr>
                <w:bCs/>
                <w:szCs w:val="20"/>
              </w:rPr>
            </w:pPr>
            <w:r w:rsidRPr="007630AB">
              <w:rPr>
                <w:bCs/>
                <w:szCs w:val="20"/>
              </w:rPr>
              <w:t>2</w:t>
            </w:r>
          </w:p>
        </w:tc>
        <w:tc>
          <w:tcPr>
            <w:tcW w:w="1803" w:type="dxa"/>
            <w:vAlign w:val="bottom"/>
          </w:tcPr>
          <w:p w14:paraId="78100520" w14:textId="3C33F330" w:rsidR="00973378" w:rsidRPr="007630AB" w:rsidRDefault="00973378" w:rsidP="00973378">
            <w:pPr>
              <w:jc w:val="center"/>
              <w:rPr>
                <w:bCs/>
                <w:szCs w:val="20"/>
              </w:rPr>
            </w:pPr>
            <w:r w:rsidRPr="007630AB">
              <w:rPr>
                <w:bCs/>
                <w:szCs w:val="20"/>
              </w:rPr>
              <w:t>-</w:t>
            </w:r>
          </w:p>
        </w:tc>
        <w:tc>
          <w:tcPr>
            <w:tcW w:w="1803" w:type="dxa"/>
            <w:vAlign w:val="bottom"/>
          </w:tcPr>
          <w:p w14:paraId="19A1A12D" w14:textId="2E20CEA6" w:rsidR="00973378" w:rsidRPr="007630AB" w:rsidRDefault="00BC1352" w:rsidP="00973378">
            <w:pPr>
              <w:jc w:val="center"/>
              <w:rPr>
                <w:bCs/>
                <w:szCs w:val="20"/>
              </w:rPr>
            </w:pPr>
            <w:r w:rsidRPr="007630AB">
              <w:rPr>
                <w:color w:val="000000"/>
              </w:rPr>
              <w:t>-</w:t>
            </w:r>
          </w:p>
        </w:tc>
        <w:tc>
          <w:tcPr>
            <w:tcW w:w="1803" w:type="dxa"/>
            <w:vAlign w:val="bottom"/>
          </w:tcPr>
          <w:p w14:paraId="68B0FB42" w14:textId="6108FC19" w:rsidR="00973378" w:rsidRPr="007630AB" w:rsidRDefault="00973378" w:rsidP="00973378">
            <w:pPr>
              <w:jc w:val="center"/>
              <w:rPr>
                <w:bCs/>
                <w:szCs w:val="20"/>
              </w:rPr>
            </w:pPr>
            <w:r w:rsidRPr="007630AB">
              <w:rPr>
                <w:color w:val="000000"/>
              </w:rPr>
              <w:t>1.81×10</w:t>
            </w:r>
            <w:r w:rsidRPr="007630AB">
              <w:rPr>
                <w:color w:val="000000"/>
                <w:vertAlign w:val="superscript"/>
              </w:rPr>
              <w:t>-6</w:t>
            </w:r>
          </w:p>
        </w:tc>
        <w:tc>
          <w:tcPr>
            <w:tcW w:w="1804" w:type="dxa"/>
            <w:vAlign w:val="bottom"/>
          </w:tcPr>
          <w:p w14:paraId="68A410DB" w14:textId="6BCABC28" w:rsidR="00973378" w:rsidRPr="007630AB" w:rsidRDefault="00973378" w:rsidP="00973378">
            <w:pPr>
              <w:jc w:val="center"/>
              <w:rPr>
                <w:bCs/>
                <w:szCs w:val="20"/>
              </w:rPr>
            </w:pPr>
            <w:r w:rsidRPr="007630AB">
              <w:rPr>
                <w:color w:val="000000"/>
              </w:rPr>
              <w:t>-</w:t>
            </w:r>
          </w:p>
        </w:tc>
      </w:tr>
      <w:tr w:rsidR="00D26538" w:rsidRPr="007630AB" w14:paraId="7FF90080" w14:textId="77777777" w:rsidTr="00AE799F">
        <w:tc>
          <w:tcPr>
            <w:tcW w:w="1803" w:type="dxa"/>
            <w:vAlign w:val="center"/>
          </w:tcPr>
          <w:p w14:paraId="7B9BBF61" w14:textId="024B6A9D" w:rsidR="00D26538" w:rsidRPr="007630AB" w:rsidRDefault="00D26538" w:rsidP="00D26538">
            <w:pPr>
              <w:jc w:val="center"/>
              <w:rPr>
                <w:bCs/>
                <w:szCs w:val="20"/>
              </w:rPr>
            </w:pPr>
            <w:r w:rsidRPr="007630AB">
              <w:rPr>
                <w:bCs/>
                <w:szCs w:val="20"/>
              </w:rPr>
              <w:t>3</w:t>
            </w:r>
          </w:p>
        </w:tc>
        <w:tc>
          <w:tcPr>
            <w:tcW w:w="1803" w:type="dxa"/>
            <w:vAlign w:val="bottom"/>
          </w:tcPr>
          <w:p w14:paraId="2109D55D" w14:textId="0D5EB7DD" w:rsidR="00D26538" w:rsidRPr="007630AB" w:rsidRDefault="00D26538" w:rsidP="00D26538">
            <w:pPr>
              <w:jc w:val="center"/>
              <w:rPr>
                <w:bCs/>
                <w:szCs w:val="20"/>
              </w:rPr>
            </w:pPr>
            <w:r w:rsidRPr="007630AB">
              <w:rPr>
                <w:bCs/>
                <w:szCs w:val="20"/>
              </w:rPr>
              <w:t>-</w:t>
            </w:r>
          </w:p>
        </w:tc>
        <w:tc>
          <w:tcPr>
            <w:tcW w:w="1803" w:type="dxa"/>
            <w:vAlign w:val="bottom"/>
          </w:tcPr>
          <w:p w14:paraId="114B24A2" w14:textId="38C2B2B7" w:rsidR="00D26538" w:rsidRPr="007630AB" w:rsidRDefault="00D26538" w:rsidP="00D26538">
            <w:pPr>
              <w:jc w:val="center"/>
              <w:rPr>
                <w:bCs/>
                <w:szCs w:val="20"/>
              </w:rPr>
            </w:pPr>
            <w:r w:rsidRPr="007630AB">
              <w:rPr>
                <w:color w:val="000000"/>
              </w:rPr>
              <w:t>-</w:t>
            </w:r>
          </w:p>
        </w:tc>
        <w:tc>
          <w:tcPr>
            <w:tcW w:w="1803" w:type="dxa"/>
            <w:vAlign w:val="bottom"/>
          </w:tcPr>
          <w:p w14:paraId="0AC91825" w14:textId="2138A890" w:rsidR="00D26538" w:rsidRPr="007630AB" w:rsidRDefault="00D26538" w:rsidP="00D26538">
            <w:pPr>
              <w:jc w:val="center"/>
              <w:rPr>
                <w:bCs/>
                <w:szCs w:val="20"/>
              </w:rPr>
            </w:pPr>
            <w:r w:rsidRPr="007630AB">
              <w:rPr>
                <w:color w:val="000000"/>
              </w:rPr>
              <w:t>9.05×10</w:t>
            </w:r>
            <w:r w:rsidRPr="007630AB">
              <w:rPr>
                <w:color w:val="000000"/>
                <w:vertAlign w:val="superscript"/>
              </w:rPr>
              <w:t>-7</w:t>
            </w:r>
          </w:p>
        </w:tc>
        <w:tc>
          <w:tcPr>
            <w:tcW w:w="1804" w:type="dxa"/>
            <w:vAlign w:val="bottom"/>
          </w:tcPr>
          <w:p w14:paraId="5FB00D3F" w14:textId="5B5D4566" w:rsidR="00D26538" w:rsidRPr="007630AB" w:rsidRDefault="00D26538" w:rsidP="00D26538">
            <w:pPr>
              <w:jc w:val="center"/>
              <w:rPr>
                <w:bCs/>
                <w:szCs w:val="20"/>
              </w:rPr>
            </w:pPr>
            <w:r w:rsidRPr="007630AB">
              <w:rPr>
                <w:color w:val="000000"/>
              </w:rPr>
              <w:t>3.39×10</w:t>
            </w:r>
            <w:r w:rsidRPr="007630AB">
              <w:rPr>
                <w:color w:val="000000"/>
                <w:vertAlign w:val="superscript"/>
              </w:rPr>
              <w:t>-7</w:t>
            </w:r>
          </w:p>
        </w:tc>
      </w:tr>
      <w:tr w:rsidR="00D26538" w:rsidRPr="007630AB" w14:paraId="6C1EB630" w14:textId="77777777" w:rsidTr="00AE799F">
        <w:tc>
          <w:tcPr>
            <w:tcW w:w="1803" w:type="dxa"/>
            <w:vAlign w:val="center"/>
          </w:tcPr>
          <w:p w14:paraId="3210F64C" w14:textId="3F1EEF5D" w:rsidR="00D26538" w:rsidRPr="007630AB" w:rsidRDefault="00D26538" w:rsidP="00D26538">
            <w:pPr>
              <w:jc w:val="center"/>
              <w:rPr>
                <w:bCs/>
                <w:szCs w:val="20"/>
              </w:rPr>
            </w:pPr>
            <w:r w:rsidRPr="00D94EC6">
              <w:rPr>
                <w:bCs/>
                <w:szCs w:val="20"/>
                <w:highlight w:val="yellow"/>
              </w:rPr>
              <w:t>4</w:t>
            </w:r>
          </w:p>
        </w:tc>
        <w:tc>
          <w:tcPr>
            <w:tcW w:w="1803" w:type="dxa"/>
            <w:vAlign w:val="bottom"/>
          </w:tcPr>
          <w:p w14:paraId="4FC5A1E4" w14:textId="49D80084" w:rsidR="00D26538" w:rsidRPr="007630AB" w:rsidRDefault="00D26538" w:rsidP="00D26538">
            <w:pPr>
              <w:jc w:val="center"/>
              <w:rPr>
                <w:bCs/>
                <w:szCs w:val="20"/>
              </w:rPr>
            </w:pPr>
            <w:r w:rsidRPr="007630AB">
              <w:rPr>
                <w:color w:val="000000"/>
              </w:rPr>
              <w:t>1.79×10</w:t>
            </w:r>
            <w:r w:rsidRPr="007630AB">
              <w:rPr>
                <w:color w:val="000000"/>
                <w:vertAlign w:val="superscript"/>
              </w:rPr>
              <w:t>-8</w:t>
            </w:r>
          </w:p>
        </w:tc>
        <w:tc>
          <w:tcPr>
            <w:tcW w:w="1803" w:type="dxa"/>
            <w:vAlign w:val="bottom"/>
          </w:tcPr>
          <w:p w14:paraId="6BE09153" w14:textId="2CFA60F1" w:rsidR="00D26538" w:rsidRPr="007630AB" w:rsidRDefault="00D26538" w:rsidP="00D26538">
            <w:pPr>
              <w:jc w:val="center"/>
              <w:rPr>
                <w:bCs/>
                <w:szCs w:val="20"/>
              </w:rPr>
            </w:pPr>
            <w:r w:rsidRPr="007630AB">
              <w:rPr>
                <w:color w:val="000000"/>
              </w:rPr>
              <w:t>2.10×10</w:t>
            </w:r>
            <w:r w:rsidRPr="007630AB">
              <w:rPr>
                <w:color w:val="000000"/>
                <w:vertAlign w:val="superscript"/>
              </w:rPr>
              <w:t>-6</w:t>
            </w:r>
          </w:p>
        </w:tc>
        <w:tc>
          <w:tcPr>
            <w:tcW w:w="1803" w:type="dxa"/>
            <w:vAlign w:val="bottom"/>
          </w:tcPr>
          <w:p w14:paraId="213413C4" w14:textId="243D08C7" w:rsidR="00D26538" w:rsidRPr="007630AB" w:rsidRDefault="00D26538" w:rsidP="00D26538">
            <w:pPr>
              <w:jc w:val="center"/>
              <w:rPr>
                <w:bCs/>
                <w:szCs w:val="20"/>
              </w:rPr>
            </w:pPr>
            <w:r w:rsidRPr="007630AB">
              <w:rPr>
                <w:color w:val="000000"/>
              </w:rPr>
              <w:t>4.52×10</w:t>
            </w:r>
            <w:r w:rsidRPr="007630AB">
              <w:rPr>
                <w:color w:val="000000"/>
                <w:vertAlign w:val="superscript"/>
              </w:rPr>
              <w:t>-7</w:t>
            </w:r>
          </w:p>
        </w:tc>
        <w:tc>
          <w:tcPr>
            <w:tcW w:w="1804" w:type="dxa"/>
            <w:vAlign w:val="bottom"/>
          </w:tcPr>
          <w:p w14:paraId="65E70E5B" w14:textId="43481237" w:rsidR="00D26538" w:rsidRPr="007630AB" w:rsidRDefault="00D26538" w:rsidP="00D26538">
            <w:pPr>
              <w:jc w:val="center"/>
              <w:rPr>
                <w:bCs/>
                <w:szCs w:val="20"/>
              </w:rPr>
            </w:pPr>
            <w:r w:rsidRPr="007630AB">
              <w:rPr>
                <w:color w:val="000000"/>
              </w:rPr>
              <w:t>1.69×10</w:t>
            </w:r>
            <w:r w:rsidRPr="007630AB">
              <w:rPr>
                <w:color w:val="000000"/>
                <w:vertAlign w:val="superscript"/>
              </w:rPr>
              <w:t>-7</w:t>
            </w:r>
          </w:p>
        </w:tc>
      </w:tr>
      <w:tr w:rsidR="00D26538" w:rsidRPr="007630AB" w14:paraId="5B69CF4C" w14:textId="77777777" w:rsidTr="00AE799F">
        <w:tc>
          <w:tcPr>
            <w:tcW w:w="1803" w:type="dxa"/>
            <w:vAlign w:val="center"/>
          </w:tcPr>
          <w:p w14:paraId="28C2F107" w14:textId="20D19D87" w:rsidR="00D26538" w:rsidRPr="007630AB" w:rsidRDefault="00D26538" w:rsidP="00D26538">
            <w:pPr>
              <w:jc w:val="center"/>
              <w:rPr>
                <w:bCs/>
                <w:szCs w:val="20"/>
              </w:rPr>
            </w:pPr>
            <w:r w:rsidRPr="007630AB">
              <w:rPr>
                <w:bCs/>
                <w:szCs w:val="20"/>
              </w:rPr>
              <w:t>5</w:t>
            </w:r>
          </w:p>
        </w:tc>
        <w:tc>
          <w:tcPr>
            <w:tcW w:w="1803" w:type="dxa"/>
            <w:vAlign w:val="bottom"/>
          </w:tcPr>
          <w:p w14:paraId="59A57554" w14:textId="348A2D68" w:rsidR="00D26538" w:rsidRPr="007630AB" w:rsidRDefault="00D26538" w:rsidP="00D26538">
            <w:pPr>
              <w:jc w:val="center"/>
              <w:rPr>
                <w:bCs/>
                <w:szCs w:val="20"/>
              </w:rPr>
            </w:pPr>
            <w:r w:rsidRPr="007630AB">
              <w:rPr>
                <w:color w:val="000000"/>
              </w:rPr>
              <w:t>2.68×10</w:t>
            </w:r>
            <w:r w:rsidRPr="007630AB">
              <w:rPr>
                <w:color w:val="000000"/>
                <w:vertAlign w:val="superscript"/>
              </w:rPr>
              <w:t>-8</w:t>
            </w:r>
          </w:p>
        </w:tc>
        <w:tc>
          <w:tcPr>
            <w:tcW w:w="1803" w:type="dxa"/>
            <w:vAlign w:val="bottom"/>
          </w:tcPr>
          <w:p w14:paraId="3B9304E9" w14:textId="0505C28E" w:rsidR="00D26538" w:rsidRPr="007630AB" w:rsidRDefault="00D26538" w:rsidP="00D26538">
            <w:pPr>
              <w:jc w:val="center"/>
              <w:rPr>
                <w:bCs/>
                <w:szCs w:val="20"/>
              </w:rPr>
            </w:pPr>
            <w:r w:rsidRPr="007630AB">
              <w:rPr>
                <w:color w:val="000000"/>
              </w:rPr>
              <w:t>1.05×10</w:t>
            </w:r>
            <w:r w:rsidRPr="007630AB">
              <w:rPr>
                <w:color w:val="000000"/>
                <w:vertAlign w:val="superscript"/>
              </w:rPr>
              <w:t>-6</w:t>
            </w:r>
          </w:p>
        </w:tc>
        <w:tc>
          <w:tcPr>
            <w:tcW w:w="1803" w:type="dxa"/>
            <w:vAlign w:val="bottom"/>
          </w:tcPr>
          <w:p w14:paraId="12303FFB" w14:textId="4838C1AE" w:rsidR="00D26538" w:rsidRPr="007630AB" w:rsidRDefault="00D26538" w:rsidP="00D26538">
            <w:pPr>
              <w:jc w:val="center"/>
              <w:rPr>
                <w:bCs/>
                <w:szCs w:val="20"/>
              </w:rPr>
            </w:pPr>
            <w:r w:rsidRPr="007630AB">
              <w:rPr>
                <w:color w:val="000000"/>
              </w:rPr>
              <w:t>2.26×10</w:t>
            </w:r>
            <w:r w:rsidRPr="007630AB">
              <w:rPr>
                <w:color w:val="000000"/>
                <w:vertAlign w:val="superscript"/>
              </w:rPr>
              <w:t>-7</w:t>
            </w:r>
          </w:p>
        </w:tc>
        <w:tc>
          <w:tcPr>
            <w:tcW w:w="1804" w:type="dxa"/>
            <w:vAlign w:val="bottom"/>
          </w:tcPr>
          <w:p w14:paraId="601331C9" w14:textId="0590CE1A" w:rsidR="00D26538" w:rsidRPr="007630AB" w:rsidRDefault="00D26538" w:rsidP="00D26538">
            <w:pPr>
              <w:jc w:val="center"/>
              <w:rPr>
                <w:bCs/>
                <w:szCs w:val="20"/>
              </w:rPr>
            </w:pPr>
            <w:r w:rsidRPr="007630AB">
              <w:rPr>
                <w:color w:val="000000"/>
              </w:rPr>
              <w:t>8.48×10</w:t>
            </w:r>
            <w:r w:rsidRPr="007630AB">
              <w:rPr>
                <w:color w:val="000000"/>
                <w:vertAlign w:val="superscript"/>
              </w:rPr>
              <w:t>-8</w:t>
            </w:r>
          </w:p>
        </w:tc>
      </w:tr>
      <w:tr w:rsidR="00D26538" w:rsidRPr="007630AB" w14:paraId="631B861F" w14:textId="77777777" w:rsidTr="00AE799F">
        <w:tc>
          <w:tcPr>
            <w:tcW w:w="1803" w:type="dxa"/>
            <w:vAlign w:val="center"/>
          </w:tcPr>
          <w:p w14:paraId="396CAE31" w14:textId="2494F63F" w:rsidR="00D26538" w:rsidRPr="007630AB" w:rsidRDefault="00D26538" w:rsidP="00D26538">
            <w:pPr>
              <w:jc w:val="center"/>
              <w:rPr>
                <w:bCs/>
                <w:szCs w:val="20"/>
              </w:rPr>
            </w:pPr>
            <w:r w:rsidRPr="007630AB">
              <w:rPr>
                <w:bCs/>
                <w:szCs w:val="20"/>
              </w:rPr>
              <w:t>6</w:t>
            </w:r>
          </w:p>
        </w:tc>
        <w:tc>
          <w:tcPr>
            <w:tcW w:w="1803" w:type="dxa"/>
            <w:vAlign w:val="bottom"/>
          </w:tcPr>
          <w:p w14:paraId="196368C4" w14:textId="029DF977" w:rsidR="00D26538" w:rsidRPr="007630AB" w:rsidRDefault="00D26538" w:rsidP="00D26538">
            <w:pPr>
              <w:jc w:val="center"/>
              <w:rPr>
                <w:bCs/>
                <w:szCs w:val="20"/>
              </w:rPr>
            </w:pPr>
            <w:r w:rsidRPr="007630AB">
              <w:rPr>
                <w:color w:val="000000"/>
              </w:rPr>
              <w:t>3.57×10</w:t>
            </w:r>
            <w:r w:rsidRPr="007630AB">
              <w:rPr>
                <w:color w:val="000000"/>
                <w:vertAlign w:val="superscript"/>
              </w:rPr>
              <w:t>-8</w:t>
            </w:r>
          </w:p>
        </w:tc>
        <w:tc>
          <w:tcPr>
            <w:tcW w:w="1803" w:type="dxa"/>
            <w:vAlign w:val="bottom"/>
          </w:tcPr>
          <w:p w14:paraId="15B6EE50" w14:textId="4FB1206F" w:rsidR="00D26538" w:rsidRPr="007630AB" w:rsidRDefault="00D26538" w:rsidP="00D26538">
            <w:pPr>
              <w:jc w:val="center"/>
              <w:rPr>
                <w:bCs/>
                <w:szCs w:val="20"/>
              </w:rPr>
            </w:pPr>
            <w:r w:rsidRPr="007630AB">
              <w:rPr>
                <w:bCs/>
                <w:szCs w:val="20"/>
              </w:rPr>
              <w:t>-</w:t>
            </w:r>
          </w:p>
        </w:tc>
        <w:tc>
          <w:tcPr>
            <w:tcW w:w="1803" w:type="dxa"/>
            <w:vAlign w:val="bottom"/>
          </w:tcPr>
          <w:p w14:paraId="25E13500" w14:textId="56079CAE" w:rsidR="00D26538" w:rsidRPr="007630AB" w:rsidRDefault="00D26538" w:rsidP="00D26538">
            <w:pPr>
              <w:jc w:val="center"/>
              <w:rPr>
                <w:bCs/>
                <w:szCs w:val="20"/>
              </w:rPr>
            </w:pPr>
            <w:r w:rsidRPr="007630AB">
              <w:rPr>
                <w:bCs/>
                <w:szCs w:val="20"/>
              </w:rPr>
              <w:t>-</w:t>
            </w:r>
          </w:p>
        </w:tc>
        <w:tc>
          <w:tcPr>
            <w:tcW w:w="1804" w:type="dxa"/>
            <w:vAlign w:val="bottom"/>
          </w:tcPr>
          <w:p w14:paraId="4BBB14D8" w14:textId="6A6522EB" w:rsidR="00D26538" w:rsidRPr="007630AB" w:rsidRDefault="007111B7" w:rsidP="00D26538">
            <w:pPr>
              <w:jc w:val="center"/>
              <w:rPr>
                <w:bCs/>
                <w:szCs w:val="20"/>
              </w:rPr>
            </w:pPr>
            <w:r w:rsidRPr="007630AB">
              <w:rPr>
                <w:color w:val="000000"/>
              </w:rPr>
              <w:t>-</w:t>
            </w:r>
          </w:p>
        </w:tc>
      </w:tr>
      <w:tr w:rsidR="00D26538" w:rsidRPr="007630AB" w14:paraId="13381455" w14:textId="77777777" w:rsidTr="00AE799F">
        <w:tc>
          <w:tcPr>
            <w:tcW w:w="1803" w:type="dxa"/>
            <w:vAlign w:val="center"/>
          </w:tcPr>
          <w:p w14:paraId="332BB032" w14:textId="01B79D31" w:rsidR="00D26538" w:rsidRPr="007630AB" w:rsidRDefault="00D26538" w:rsidP="00D26538">
            <w:pPr>
              <w:jc w:val="center"/>
              <w:rPr>
                <w:bCs/>
                <w:szCs w:val="20"/>
              </w:rPr>
            </w:pPr>
            <w:r w:rsidRPr="007630AB">
              <w:rPr>
                <w:bCs/>
                <w:szCs w:val="20"/>
              </w:rPr>
              <w:t>7</w:t>
            </w:r>
          </w:p>
        </w:tc>
        <w:tc>
          <w:tcPr>
            <w:tcW w:w="1803" w:type="dxa"/>
            <w:vAlign w:val="bottom"/>
          </w:tcPr>
          <w:p w14:paraId="2E133DD0" w14:textId="732D3BD9" w:rsidR="00D26538" w:rsidRPr="007630AB" w:rsidRDefault="00D26538" w:rsidP="00D26538">
            <w:pPr>
              <w:jc w:val="center"/>
              <w:rPr>
                <w:bCs/>
                <w:szCs w:val="20"/>
              </w:rPr>
            </w:pPr>
            <w:r w:rsidRPr="007630AB">
              <w:rPr>
                <w:color w:val="000000"/>
              </w:rPr>
              <w:t>2.68×10</w:t>
            </w:r>
            <w:r w:rsidRPr="007630AB">
              <w:rPr>
                <w:color w:val="000000"/>
                <w:vertAlign w:val="superscript"/>
              </w:rPr>
              <w:t>-8</w:t>
            </w:r>
          </w:p>
        </w:tc>
        <w:tc>
          <w:tcPr>
            <w:tcW w:w="1803" w:type="dxa"/>
            <w:vAlign w:val="bottom"/>
          </w:tcPr>
          <w:p w14:paraId="333731A0" w14:textId="70352652" w:rsidR="00D26538" w:rsidRPr="007630AB" w:rsidRDefault="00D26538" w:rsidP="00D26538">
            <w:pPr>
              <w:jc w:val="center"/>
              <w:rPr>
                <w:bCs/>
                <w:szCs w:val="20"/>
              </w:rPr>
            </w:pPr>
            <w:r w:rsidRPr="007630AB">
              <w:rPr>
                <w:color w:val="000000"/>
              </w:rPr>
              <w:t>1.05×10</w:t>
            </w:r>
            <w:r w:rsidRPr="007630AB">
              <w:rPr>
                <w:color w:val="000000"/>
                <w:vertAlign w:val="superscript"/>
              </w:rPr>
              <w:t>-6</w:t>
            </w:r>
          </w:p>
        </w:tc>
        <w:tc>
          <w:tcPr>
            <w:tcW w:w="1803" w:type="dxa"/>
            <w:vAlign w:val="bottom"/>
          </w:tcPr>
          <w:p w14:paraId="67779187" w14:textId="5B3F1171" w:rsidR="00D26538" w:rsidRPr="007630AB" w:rsidRDefault="00D26538" w:rsidP="00D26538">
            <w:pPr>
              <w:jc w:val="center"/>
              <w:rPr>
                <w:bCs/>
                <w:szCs w:val="20"/>
              </w:rPr>
            </w:pPr>
            <w:r w:rsidRPr="007630AB">
              <w:rPr>
                <w:color w:val="000000"/>
              </w:rPr>
              <w:t>2.26×10</w:t>
            </w:r>
            <w:r w:rsidRPr="007630AB">
              <w:rPr>
                <w:color w:val="000000"/>
                <w:vertAlign w:val="superscript"/>
              </w:rPr>
              <w:t>-7</w:t>
            </w:r>
          </w:p>
        </w:tc>
        <w:tc>
          <w:tcPr>
            <w:tcW w:w="1804" w:type="dxa"/>
            <w:vAlign w:val="bottom"/>
          </w:tcPr>
          <w:p w14:paraId="7116D00A" w14:textId="7E6545A5" w:rsidR="00D26538" w:rsidRPr="007630AB" w:rsidRDefault="00D26538" w:rsidP="00D26538">
            <w:pPr>
              <w:jc w:val="center"/>
              <w:rPr>
                <w:bCs/>
                <w:szCs w:val="20"/>
              </w:rPr>
            </w:pPr>
            <w:r w:rsidRPr="007630AB">
              <w:rPr>
                <w:color w:val="000000"/>
              </w:rPr>
              <w:t>8.48×10</w:t>
            </w:r>
            <w:r w:rsidRPr="007630AB">
              <w:rPr>
                <w:color w:val="000000"/>
                <w:vertAlign w:val="superscript"/>
              </w:rPr>
              <w:t>-8</w:t>
            </w:r>
          </w:p>
        </w:tc>
      </w:tr>
      <w:tr w:rsidR="00D26538" w:rsidRPr="007630AB" w14:paraId="1F86704E" w14:textId="77777777" w:rsidTr="00AE799F">
        <w:tc>
          <w:tcPr>
            <w:tcW w:w="1803" w:type="dxa"/>
            <w:vAlign w:val="center"/>
          </w:tcPr>
          <w:p w14:paraId="7C9BC051" w14:textId="7C160D28" w:rsidR="00D26538" w:rsidRPr="007630AB" w:rsidRDefault="00D26538" w:rsidP="00D26538">
            <w:pPr>
              <w:jc w:val="center"/>
              <w:rPr>
                <w:bCs/>
                <w:szCs w:val="20"/>
              </w:rPr>
            </w:pPr>
            <w:r w:rsidRPr="007630AB">
              <w:rPr>
                <w:bCs/>
                <w:szCs w:val="20"/>
              </w:rPr>
              <w:t>8</w:t>
            </w:r>
          </w:p>
        </w:tc>
        <w:tc>
          <w:tcPr>
            <w:tcW w:w="1803" w:type="dxa"/>
            <w:vAlign w:val="bottom"/>
          </w:tcPr>
          <w:p w14:paraId="7E2DCBA6" w14:textId="131464BC" w:rsidR="00D26538" w:rsidRPr="007630AB" w:rsidRDefault="00D26538" w:rsidP="00D26538">
            <w:pPr>
              <w:jc w:val="center"/>
              <w:rPr>
                <w:bCs/>
                <w:szCs w:val="20"/>
              </w:rPr>
            </w:pPr>
            <w:r w:rsidRPr="007630AB">
              <w:rPr>
                <w:color w:val="000000"/>
              </w:rPr>
              <w:t>2.23×10</w:t>
            </w:r>
            <w:r w:rsidRPr="007630AB">
              <w:rPr>
                <w:color w:val="000000"/>
                <w:vertAlign w:val="superscript"/>
              </w:rPr>
              <w:t>-8</w:t>
            </w:r>
          </w:p>
        </w:tc>
        <w:tc>
          <w:tcPr>
            <w:tcW w:w="1803" w:type="dxa"/>
            <w:vAlign w:val="bottom"/>
          </w:tcPr>
          <w:p w14:paraId="3DEA929F" w14:textId="62077F5D" w:rsidR="00D26538" w:rsidRPr="007630AB" w:rsidRDefault="00D26538" w:rsidP="00D26538">
            <w:pPr>
              <w:jc w:val="center"/>
              <w:rPr>
                <w:bCs/>
                <w:szCs w:val="20"/>
              </w:rPr>
            </w:pPr>
            <w:r w:rsidRPr="007630AB">
              <w:rPr>
                <w:color w:val="000000"/>
              </w:rPr>
              <w:t>1.57×10</w:t>
            </w:r>
            <w:r w:rsidRPr="007630AB">
              <w:rPr>
                <w:color w:val="000000"/>
                <w:vertAlign w:val="superscript"/>
              </w:rPr>
              <w:t>-6</w:t>
            </w:r>
          </w:p>
        </w:tc>
        <w:tc>
          <w:tcPr>
            <w:tcW w:w="1803" w:type="dxa"/>
            <w:vAlign w:val="bottom"/>
          </w:tcPr>
          <w:p w14:paraId="6B07A637" w14:textId="472056B4" w:rsidR="00D26538" w:rsidRPr="007630AB" w:rsidRDefault="00D26538" w:rsidP="00D26538">
            <w:pPr>
              <w:jc w:val="center"/>
              <w:rPr>
                <w:bCs/>
                <w:szCs w:val="20"/>
              </w:rPr>
            </w:pPr>
            <w:r w:rsidRPr="007630AB">
              <w:rPr>
                <w:color w:val="000000"/>
              </w:rPr>
              <w:t>3.39×10</w:t>
            </w:r>
            <w:r w:rsidRPr="007630AB">
              <w:rPr>
                <w:color w:val="000000"/>
                <w:vertAlign w:val="superscript"/>
              </w:rPr>
              <w:t>-7</w:t>
            </w:r>
          </w:p>
        </w:tc>
        <w:tc>
          <w:tcPr>
            <w:tcW w:w="1804" w:type="dxa"/>
            <w:vAlign w:val="bottom"/>
          </w:tcPr>
          <w:p w14:paraId="1F807EA0" w14:textId="072BC8FA" w:rsidR="00D26538" w:rsidRPr="007630AB" w:rsidRDefault="00D26538" w:rsidP="00D26538">
            <w:pPr>
              <w:jc w:val="center"/>
              <w:rPr>
                <w:bCs/>
                <w:szCs w:val="20"/>
              </w:rPr>
            </w:pPr>
            <w:r w:rsidRPr="007630AB">
              <w:rPr>
                <w:color w:val="000000"/>
              </w:rPr>
              <w:t>1.27×10</w:t>
            </w:r>
            <w:r w:rsidRPr="007630AB">
              <w:rPr>
                <w:color w:val="000000"/>
                <w:vertAlign w:val="superscript"/>
              </w:rPr>
              <w:t>-7</w:t>
            </w:r>
          </w:p>
        </w:tc>
      </w:tr>
      <w:tr w:rsidR="00D26538" w:rsidRPr="007630AB" w14:paraId="7CF30722" w14:textId="77777777" w:rsidTr="00AE799F">
        <w:tc>
          <w:tcPr>
            <w:tcW w:w="1803" w:type="dxa"/>
            <w:vAlign w:val="center"/>
          </w:tcPr>
          <w:p w14:paraId="1D554B5D" w14:textId="7503A5C0" w:rsidR="00D26538" w:rsidRPr="00D94EC6" w:rsidRDefault="00D26538" w:rsidP="00D26538">
            <w:pPr>
              <w:jc w:val="center"/>
              <w:rPr>
                <w:bCs/>
                <w:szCs w:val="20"/>
                <w:highlight w:val="yellow"/>
              </w:rPr>
            </w:pPr>
            <w:r w:rsidRPr="00D94EC6">
              <w:rPr>
                <w:bCs/>
                <w:szCs w:val="20"/>
                <w:highlight w:val="yellow"/>
              </w:rPr>
              <w:t>9</w:t>
            </w:r>
          </w:p>
        </w:tc>
        <w:tc>
          <w:tcPr>
            <w:tcW w:w="1803" w:type="dxa"/>
            <w:vAlign w:val="bottom"/>
          </w:tcPr>
          <w:p w14:paraId="6C38F74E" w14:textId="30F0CDB6" w:rsidR="00D26538" w:rsidRPr="007630AB" w:rsidRDefault="00D26538" w:rsidP="00D26538">
            <w:pPr>
              <w:jc w:val="center"/>
              <w:rPr>
                <w:bCs/>
                <w:szCs w:val="20"/>
              </w:rPr>
            </w:pPr>
            <w:r w:rsidRPr="007630AB">
              <w:rPr>
                <w:color w:val="000000"/>
              </w:rPr>
              <w:t>1.78×10</w:t>
            </w:r>
            <w:r w:rsidRPr="007630AB">
              <w:rPr>
                <w:color w:val="000000"/>
                <w:vertAlign w:val="superscript"/>
              </w:rPr>
              <w:t>-8</w:t>
            </w:r>
          </w:p>
        </w:tc>
        <w:tc>
          <w:tcPr>
            <w:tcW w:w="1803" w:type="dxa"/>
            <w:vAlign w:val="bottom"/>
          </w:tcPr>
          <w:p w14:paraId="607455B2" w14:textId="340FF19C" w:rsidR="00D26538" w:rsidRPr="007630AB" w:rsidRDefault="00D26538" w:rsidP="00D26538">
            <w:pPr>
              <w:jc w:val="center"/>
              <w:rPr>
                <w:bCs/>
                <w:szCs w:val="20"/>
              </w:rPr>
            </w:pPr>
            <w:r w:rsidRPr="007630AB">
              <w:rPr>
                <w:color w:val="000000"/>
              </w:rPr>
              <w:t>2.10×10</w:t>
            </w:r>
            <w:r w:rsidRPr="007630AB">
              <w:rPr>
                <w:color w:val="000000"/>
                <w:vertAlign w:val="superscript"/>
              </w:rPr>
              <w:t>-6</w:t>
            </w:r>
          </w:p>
        </w:tc>
        <w:tc>
          <w:tcPr>
            <w:tcW w:w="1803" w:type="dxa"/>
            <w:vAlign w:val="bottom"/>
          </w:tcPr>
          <w:p w14:paraId="6A08748A" w14:textId="426225E2" w:rsidR="00D26538" w:rsidRPr="007630AB" w:rsidRDefault="00D26538" w:rsidP="00D26538">
            <w:pPr>
              <w:jc w:val="center"/>
              <w:rPr>
                <w:bCs/>
                <w:szCs w:val="20"/>
              </w:rPr>
            </w:pPr>
            <w:r w:rsidRPr="007630AB">
              <w:rPr>
                <w:color w:val="000000"/>
              </w:rPr>
              <w:t>4.52×10</w:t>
            </w:r>
            <w:r w:rsidRPr="007630AB">
              <w:rPr>
                <w:color w:val="000000"/>
                <w:vertAlign w:val="superscript"/>
              </w:rPr>
              <w:t>-7</w:t>
            </w:r>
          </w:p>
        </w:tc>
        <w:tc>
          <w:tcPr>
            <w:tcW w:w="1804" w:type="dxa"/>
            <w:vAlign w:val="bottom"/>
          </w:tcPr>
          <w:p w14:paraId="616BBB08" w14:textId="1BF70F60" w:rsidR="00D26538" w:rsidRPr="007630AB" w:rsidRDefault="00D26538" w:rsidP="00D26538">
            <w:pPr>
              <w:jc w:val="center"/>
              <w:rPr>
                <w:bCs/>
                <w:szCs w:val="20"/>
              </w:rPr>
            </w:pPr>
            <w:r w:rsidRPr="007630AB">
              <w:rPr>
                <w:color w:val="000000"/>
              </w:rPr>
              <w:t>1.69×10</w:t>
            </w:r>
            <w:r w:rsidRPr="007630AB">
              <w:rPr>
                <w:color w:val="000000"/>
                <w:vertAlign w:val="superscript"/>
              </w:rPr>
              <w:t>-7</w:t>
            </w:r>
          </w:p>
        </w:tc>
      </w:tr>
      <w:tr w:rsidR="00D26538" w:rsidRPr="007630AB" w14:paraId="7E38F49C" w14:textId="77777777" w:rsidTr="00AE799F">
        <w:tc>
          <w:tcPr>
            <w:tcW w:w="1803" w:type="dxa"/>
            <w:vAlign w:val="center"/>
          </w:tcPr>
          <w:p w14:paraId="6BE7941C" w14:textId="5718CE18" w:rsidR="00D26538" w:rsidRPr="007630AB" w:rsidRDefault="00D26538" w:rsidP="00D26538">
            <w:pPr>
              <w:jc w:val="center"/>
              <w:rPr>
                <w:bCs/>
                <w:szCs w:val="20"/>
              </w:rPr>
            </w:pPr>
            <w:r w:rsidRPr="007630AB">
              <w:rPr>
                <w:bCs/>
                <w:szCs w:val="20"/>
              </w:rPr>
              <w:t>10</w:t>
            </w:r>
          </w:p>
        </w:tc>
        <w:tc>
          <w:tcPr>
            <w:tcW w:w="1803" w:type="dxa"/>
            <w:vAlign w:val="bottom"/>
          </w:tcPr>
          <w:p w14:paraId="2E29F733" w14:textId="14A3625C" w:rsidR="00D26538" w:rsidRPr="007630AB" w:rsidRDefault="00D26538" w:rsidP="00D26538">
            <w:pPr>
              <w:jc w:val="center"/>
              <w:rPr>
                <w:bCs/>
                <w:szCs w:val="20"/>
              </w:rPr>
            </w:pPr>
            <w:r w:rsidRPr="007630AB">
              <w:rPr>
                <w:color w:val="000000"/>
              </w:rPr>
              <w:t>1.34×10</w:t>
            </w:r>
            <w:r w:rsidRPr="007630AB">
              <w:rPr>
                <w:color w:val="000000"/>
                <w:vertAlign w:val="superscript"/>
              </w:rPr>
              <w:t>-8</w:t>
            </w:r>
          </w:p>
        </w:tc>
        <w:tc>
          <w:tcPr>
            <w:tcW w:w="1803" w:type="dxa"/>
            <w:vAlign w:val="bottom"/>
          </w:tcPr>
          <w:p w14:paraId="1AFD3147" w14:textId="79C75CEE" w:rsidR="00D26538" w:rsidRPr="007630AB" w:rsidRDefault="00D26538" w:rsidP="00D26538">
            <w:pPr>
              <w:jc w:val="center"/>
              <w:rPr>
                <w:bCs/>
                <w:szCs w:val="20"/>
              </w:rPr>
            </w:pPr>
            <w:r w:rsidRPr="007630AB">
              <w:rPr>
                <w:color w:val="000000"/>
              </w:rPr>
              <w:t>2.63×10</w:t>
            </w:r>
            <w:r w:rsidRPr="007630AB">
              <w:rPr>
                <w:color w:val="000000"/>
                <w:vertAlign w:val="superscript"/>
              </w:rPr>
              <w:t>-6</w:t>
            </w:r>
          </w:p>
        </w:tc>
        <w:tc>
          <w:tcPr>
            <w:tcW w:w="1803" w:type="dxa"/>
            <w:vAlign w:val="bottom"/>
          </w:tcPr>
          <w:p w14:paraId="7E582AC9" w14:textId="1A3D7105" w:rsidR="00D26538" w:rsidRPr="007630AB" w:rsidRDefault="00D26538" w:rsidP="00D26538">
            <w:pPr>
              <w:jc w:val="center"/>
              <w:rPr>
                <w:bCs/>
                <w:szCs w:val="20"/>
              </w:rPr>
            </w:pPr>
            <w:r w:rsidRPr="007630AB">
              <w:rPr>
                <w:color w:val="000000"/>
              </w:rPr>
              <w:t>5.65×10</w:t>
            </w:r>
            <w:r w:rsidRPr="007630AB">
              <w:rPr>
                <w:color w:val="000000"/>
                <w:vertAlign w:val="superscript"/>
              </w:rPr>
              <w:t>-7</w:t>
            </w:r>
          </w:p>
        </w:tc>
        <w:tc>
          <w:tcPr>
            <w:tcW w:w="1804" w:type="dxa"/>
            <w:vAlign w:val="bottom"/>
          </w:tcPr>
          <w:p w14:paraId="176E517D" w14:textId="09B84007" w:rsidR="00D26538" w:rsidRPr="007630AB" w:rsidRDefault="00D26538" w:rsidP="00D26538">
            <w:pPr>
              <w:jc w:val="center"/>
              <w:rPr>
                <w:bCs/>
                <w:szCs w:val="20"/>
              </w:rPr>
            </w:pPr>
            <w:r w:rsidRPr="007630AB">
              <w:rPr>
                <w:color w:val="000000"/>
              </w:rPr>
              <w:t>2.12×10</w:t>
            </w:r>
            <w:r w:rsidRPr="007630AB">
              <w:rPr>
                <w:color w:val="000000"/>
                <w:vertAlign w:val="superscript"/>
              </w:rPr>
              <w:t>-7</w:t>
            </w:r>
          </w:p>
        </w:tc>
      </w:tr>
      <w:tr w:rsidR="00D26538" w:rsidRPr="007630AB" w14:paraId="7A523743" w14:textId="77777777" w:rsidTr="00AE799F">
        <w:tc>
          <w:tcPr>
            <w:tcW w:w="1803" w:type="dxa"/>
            <w:vAlign w:val="center"/>
          </w:tcPr>
          <w:p w14:paraId="7BB7A462" w14:textId="48CAA2C3" w:rsidR="00D26538" w:rsidRPr="007630AB" w:rsidRDefault="00D26538" w:rsidP="00D26538">
            <w:pPr>
              <w:jc w:val="center"/>
              <w:rPr>
                <w:bCs/>
                <w:szCs w:val="20"/>
              </w:rPr>
            </w:pPr>
            <w:r w:rsidRPr="007630AB">
              <w:rPr>
                <w:bCs/>
                <w:szCs w:val="20"/>
              </w:rPr>
              <w:t>11</w:t>
            </w:r>
          </w:p>
        </w:tc>
        <w:tc>
          <w:tcPr>
            <w:tcW w:w="1803" w:type="dxa"/>
            <w:vAlign w:val="bottom"/>
          </w:tcPr>
          <w:p w14:paraId="4F2A2CA7" w14:textId="2862160A" w:rsidR="00D26538" w:rsidRPr="007630AB" w:rsidRDefault="00D26538" w:rsidP="00D26538">
            <w:pPr>
              <w:jc w:val="center"/>
              <w:rPr>
                <w:bCs/>
                <w:szCs w:val="20"/>
              </w:rPr>
            </w:pPr>
            <w:r w:rsidRPr="007630AB">
              <w:rPr>
                <w:color w:val="000000"/>
              </w:rPr>
              <w:t>8.94×10</w:t>
            </w:r>
            <w:r w:rsidRPr="007630AB">
              <w:rPr>
                <w:color w:val="000000"/>
                <w:vertAlign w:val="superscript"/>
              </w:rPr>
              <w:t>-9</w:t>
            </w:r>
          </w:p>
        </w:tc>
        <w:tc>
          <w:tcPr>
            <w:tcW w:w="1803" w:type="dxa"/>
            <w:vAlign w:val="bottom"/>
          </w:tcPr>
          <w:p w14:paraId="1FFFCF9F" w14:textId="2327A4AA" w:rsidR="00D26538" w:rsidRPr="007630AB" w:rsidRDefault="00D26538" w:rsidP="00D26538">
            <w:pPr>
              <w:jc w:val="center"/>
              <w:rPr>
                <w:bCs/>
                <w:szCs w:val="20"/>
              </w:rPr>
            </w:pPr>
            <w:r w:rsidRPr="007630AB">
              <w:rPr>
                <w:color w:val="000000"/>
              </w:rPr>
              <w:t>3.15×10</w:t>
            </w:r>
            <w:r w:rsidRPr="007630AB">
              <w:rPr>
                <w:color w:val="000000"/>
                <w:vertAlign w:val="superscript"/>
              </w:rPr>
              <w:t>-6</w:t>
            </w:r>
          </w:p>
        </w:tc>
        <w:tc>
          <w:tcPr>
            <w:tcW w:w="1803" w:type="dxa"/>
            <w:vAlign w:val="bottom"/>
          </w:tcPr>
          <w:p w14:paraId="33CCCF25" w14:textId="32C05A0B" w:rsidR="00D26538" w:rsidRPr="007630AB" w:rsidRDefault="00D26538" w:rsidP="00D26538">
            <w:pPr>
              <w:jc w:val="center"/>
              <w:rPr>
                <w:bCs/>
                <w:szCs w:val="20"/>
              </w:rPr>
            </w:pPr>
            <w:r w:rsidRPr="007630AB">
              <w:rPr>
                <w:color w:val="000000"/>
              </w:rPr>
              <w:t>6.78×10</w:t>
            </w:r>
            <w:r w:rsidRPr="007630AB">
              <w:rPr>
                <w:color w:val="000000"/>
                <w:vertAlign w:val="superscript"/>
              </w:rPr>
              <w:t>-7</w:t>
            </w:r>
          </w:p>
        </w:tc>
        <w:tc>
          <w:tcPr>
            <w:tcW w:w="1804" w:type="dxa"/>
            <w:vAlign w:val="bottom"/>
          </w:tcPr>
          <w:p w14:paraId="533383C0" w14:textId="64707ABA" w:rsidR="00D26538" w:rsidRPr="007630AB" w:rsidRDefault="00D26538" w:rsidP="00D26538">
            <w:pPr>
              <w:jc w:val="center"/>
              <w:rPr>
                <w:bCs/>
                <w:szCs w:val="20"/>
              </w:rPr>
            </w:pPr>
            <w:r w:rsidRPr="007630AB">
              <w:rPr>
                <w:color w:val="000000"/>
              </w:rPr>
              <w:t>2.54×10</w:t>
            </w:r>
            <w:r w:rsidRPr="007630AB">
              <w:rPr>
                <w:color w:val="000000"/>
                <w:vertAlign w:val="superscript"/>
              </w:rPr>
              <w:t>-7</w:t>
            </w:r>
          </w:p>
        </w:tc>
      </w:tr>
    </w:tbl>
    <w:p w14:paraId="634C92A6" w14:textId="77777777" w:rsidR="002D3ED1" w:rsidRPr="007630AB" w:rsidRDefault="002D3ED1" w:rsidP="00755D36">
      <w:pPr>
        <w:rPr>
          <w:bCs/>
          <w:szCs w:val="20"/>
        </w:rPr>
      </w:pPr>
    </w:p>
    <w:p w14:paraId="2C171055" w14:textId="1B9CD08A" w:rsidR="00755D36" w:rsidRPr="00BB5275" w:rsidRDefault="00755D36" w:rsidP="00DF0DF1">
      <w:r w:rsidRPr="007630AB">
        <w:t>The selection of the set of fractional flows was done with special care to follow a certain saturation history and avoid any unwanted irreversible switch between drainage and imbibition displacement processes. In this experiment, we investigate the impact of a saturation history, where</w:t>
      </w:r>
      <w:r w:rsidRPr="00BB5275">
        <w:t xml:space="preserve"> </w:t>
      </w:r>
      <w:r w:rsidR="00242982" w:rsidRPr="00BB5275">
        <w:t xml:space="preserve">the </w:t>
      </w:r>
      <w:r w:rsidRPr="00BB5275">
        <w:t xml:space="preserve">gas fractional flow is first increased and then decreased, on three-phase relative permeability. To do so, we adopt an approach in which we keep the oil and water saturation changes in the same direction – </w:t>
      </w:r>
      <w:r w:rsidRPr="00BB5275">
        <w:rPr>
          <w:lang w:val="en-US"/>
        </w:rPr>
        <w:t xml:space="preserve">while keeping </w:t>
      </w:r>
      <w:r w:rsidRPr="00BB5275">
        <w:rPr>
          <w:lang w:val="en-US"/>
        </w:rPr>
        <w:lastRenderedPageBreak/>
        <w:t>oil and water flow</w:t>
      </w:r>
      <w:r w:rsidR="00F94CA6" w:rsidRPr="00BB5275">
        <w:rPr>
          <w:lang w:val="en-US"/>
        </w:rPr>
        <w:t xml:space="preserve"> </w:t>
      </w:r>
      <w:r w:rsidRPr="00BB5275">
        <w:rPr>
          <w:lang w:val="en-US"/>
        </w:rPr>
        <w:t>rates the same (</w:t>
      </w:r>
      <w:r w:rsidRPr="00BB5275">
        <w:t>treating them as a single phase)</w:t>
      </w:r>
      <w:r w:rsidRPr="00BB5275">
        <w:rPr>
          <w:lang w:val="en-US"/>
        </w:rPr>
        <w:t xml:space="preserve"> – </w:t>
      </w:r>
      <w:r w:rsidRPr="00BB5275">
        <w:t xml:space="preserve">and change the gas saturation in the opposite direction </w:t>
      </w:r>
      <w:r w:rsidRPr="00BB5275">
        <w:fldChar w:fldCharType="begin">
          <w:fldData xml:space="preserve">PEVuZE5vdGU+PENpdGU+PEF1dGhvcj5PYWs8L0F1dGhvcj48WWVhcj4xOTkwPC9ZZWFyPjxSZWNO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</w:fldData>
        </w:fldChar>
      </w:r>
      <w:r w:rsidRPr="00BB5275">
        <w:instrText xml:space="preserve"> ADDIN EN.CITE </w:instrText>
      </w:r>
      <w:r w:rsidRPr="00BB5275">
        <w:fldChar w:fldCharType="begin">
          <w:fldData xml:space="preserve">PEVuZE5vdGU+PENpdGU+PEF1dGhvcj5PYWs8L0F1dGhvcj48WWVhcj4xOTkwPC9ZZWFyPjxSZWNO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</w:fldData>
        </w:fldChar>
      </w:r>
      <w:r w:rsidRPr="00BB5275">
        <w:instrText xml:space="preserve"> ADDIN EN.CITE.DATA </w:instrText>
      </w:r>
      <w:r w:rsidRPr="00BB5275">
        <w:fldChar w:fldCharType="end"/>
      </w:r>
      <w:r w:rsidRPr="00BB5275">
        <w:fldChar w:fldCharType="separate"/>
      </w:r>
      <w:r w:rsidRPr="00BB5275">
        <w:rPr>
          <w:noProof/>
        </w:rPr>
        <w:t>[</w:t>
      </w:r>
      <w:hyperlink w:anchor="_ENREF_10" w:tooltip="Oak, 1990 #44" w:history="1">
        <w:r w:rsidR="00F43EC1" w:rsidRPr="00BB5275">
          <w:rPr>
            <w:noProof/>
          </w:rPr>
          <w:t>10</w:t>
        </w:r>
      </w:hyperlink>
      <w:r w:rsidRPr="00BB5275">
        <w:rPr>
          <w:noProof/>
        </w:rPr>
        <w:t xml:space="preserve">, </w:t>
      </w:r>
      <w:hyperlink w:anchor="_ENREF_19" w:tooltip="Alizadeh, 2014 #40" w:history="1">
        <w:r w:rsidR="00F43EC1" w:rsidRPr="00BB5275">
          <w:rPr>
            <w:noProof/>
          </w:rPr>
          <w:t>19</w:t>
        </w:r>
      </w:hyperlink>
      <w:r w:rsidRPr="00BB5275">
        <w:rPr>
          <w:noProof/>
        </w:rPr>
        <w:t xml:space="preserve">, </w:t>
      </w:r>
      <w:hyperlink w:anchor="_ENREF_62" w:tooltip="Oak, 1990 #55" w:history="1">
        <w:r w:rsidR="00F43EC1" w:rsidRPr="00BB5275">
          <w:rPr>
            <w:noProof/>
          </w:rPr>
          <w:t>62-64</w:t>
        </w:r>
      </w:hyperlink>
      <w:r w:rsidRPr="00BB5275">
        <w:rPr>
          <w:noProof/>
        </w:rPr>
        <w:t>]</w:t>
      </w:r>
      <w:r w:rsidRPr="00BB5275">
        <w:fldChar w:fldCharType="end"/>
      </w:r>
      <w:r w:rsidRPr="00BB5275">
        <w:t>. This can be seen in Table 1, where, first, the gas flow rate is increased and oil and water flow rates are decreased in steps 4, 5 and 6, and then gas rate is decreased and oil and water are increased in steps 7, 8, 9, 10 and 11.</w:t>
      </w:r>
    </w:p>
    <w:p w14:paraId="247CF19A" w14:textId="144166F2" w:rsidR="00D21073" w:rsidRPr="00BB5275" w:rsidRDefault="00253289" w:rsidP="00DF0DF1">
      <w:pPr>
        <w:rPr>
          <w:lang w:val="en-US"/>
        </w:rPr>
      </w:pPr>
      <w:r w:rsidRPr="00B912A6">
        <w:rPr>
          <w:highlight w:val="magenta"/>
          <w:lang w:val="en-US"/>
        </w:rPr>
        <w:t xml:space="preserve">The experimental protocol followed to initiate the steady-state three-phase flow micro-CT </w:t>
      </w:r>
      <w:r w:rsidR="002E5980" w:rsidRPr="00B912A6">
        <w:rPr>
          <w:highlight w:val="magenta"/>
          <w:lang w:val="en-US"/>
        </w:rPr>
        <w:t>imaging</w:t>
      </w:r>
      <w:r w:rsidRPr="00B912A6">
        <w:rPr>
          <w:highlight w:val="magenta"/>
          <w:lang w:val="en-US"/>
        </w:rPr>
        <w:t xml:space="preserve"> experiment is described below:</w:t>
      </w:r>
      <w:r w:rsidRPr="00BB5275">
        <w:rPr>
          <w:lang w:val="en-US"/>
        </w:rPr>
        <w:t xml:space="preserve"> </w:t>
      </w:r>
    </w:p>
    <w:p w14:paraId="6197AC2D" w14:textId="56FB7F4E" w:rsidR="00242317" w:rsidRPr="00BB5275" w:rsidRDefault="00242317" w:rsidP="00253289">
      <w:pPr>
        <w:pStyle w:val="ListParagraph"/>
        <w:numPr>
          <w:ilvl w:val="0"/>
          <w:numId w:val="25"/>
        </w:numPr>
        <w:rPr>
          <w:lang w:val="en-US"/>
        </w:rPr>
      </w:pPr>
      <w:r w:rsidRPr="00BB5275">
        <w:t>First, the sample was wrapped with aluminium foil and inserted in a Viton sleeve. The bottom and top ends of the Viton sleeve were mounted on the injection and production pieces respectively as shown in Fig. 3. The Viton sleeve sealed the rock sample from coming into contact with the confining fluid.</w:t>
      </w:r>
    </w:p>
    <w:p w14:paraId="597CD8B1" w14:textId="2C7D8DB2" w:rsidR="00242317" w:rsidRPr="00BB5275" w:rsidRDefault="00242317" w:rsidP="00242317">
      <w:pPr>
        <w:pStyle w:val="ListParagraph"/>
        <w:numPr>
          <w:ilvl w:val="0"/>
          <w:numId w:val="25"/>
        </w:numPr>
      </w:pPr>
      <w:r w:rsidRPr="00BB5275">
        <w:t>The coreholder was then placed inside the micro-CT enclosure and all the pumps and flow lines were connected as shown in Fig. 3. The differential pressure transducer was connected to the inlet and outlet to measure the pressure drop across the sample.</w:t>
      </w:r>
    </w:p>
    <w:p w14:paraId="4AEDB6DC" w14:textId="6988D08C" w:rsidR="00264074" w:rsidRPr="00BB5275" w:rsidRDefault="00253289" w:rsidP="00264074">
      <w:pPr>
        <w:pStyle w:val="ListParagraph"/>
        <w:numPr>
          <w:ilvl w:val="0"/>
          <w:numId w:val="25"/>
        </w:numPr>
        <w:rPr>
          <w:lang w:val="en-US"/>
        </w:rPr>
      </w:pPr>
      <w:r w:rsidRPr="00BB5275">
        <w:t>The empty annulus space between the Viton sleeve and the PEEK coreholder body</w:t>
      </w:r>
      <w:r w:rsidR="00264074" w:rsidRPr="00BB5275">
        <w:t xml:space="preserve"> was filled </w:t>
      </w:r>
      <w:r w:rsidR="00264074" w:rsidRPr="00017677">
        <w:rPr>
          <w:highlight w:val="yellow"/>
        </w:rPr>
        <w:t>with the confining fluid</w:t>
      </w:r>
      <w:r w:rsidRPr="00BB5275">
        <w:t>, deionized water,</w:t>
      </w:r>
      <w:r w:rsidR="00264074" w:rsidRPr="00BB5275">
        <w:t xml:space="preserve"> and a </w:t>
      </w:r>
      <w:r w:rsidR="00A021F5" w:rsidRPr="00BB5275">
        <w:t xml:space="preserve">net </w:t>
      </w:r>
      <w:r w:rsidR="00264074" w:rsidRPr="00017677">
        <w:rPr>
          <w:highlight w:val="yellow"/>
        </w:rPr>
        <w:t>confining pressure of 2 MPa</w:t>
      </w:r>
      <w:r w:rsidR="00264074" w:rsidRPr="00BB5275">
        <w:t xml:space="preserve"> was applied. At this point a dry scan of the sample was acquired at 5.3 µm</w:t>
      </w:r>
      <w:r w:rsidR="00E347DC" w:rsidRPr="00BB5275">
        <w:t>/voxel</w:t>
      </w:r>
      <w:r w:rsidR="00264074" w:rsidRPr="00BB5275">
        <w:t xml:space="preserve"> resolution. </w:t>
      </w:r>
    </w:p>
    <w:p w14:paraId="2126B73A" w14:textId="4DBEC9F6" w:rsidR="00253289" w:rsidRPr="00BB5275" w:rsidRDefault="00264074" w:rsidP="00264074">
      <w:pPr>
        <w:pStyle w:val="ListParagraph"/>
        <w:numPr>
          <w:ilvl w:val="0"/>
          <w:numId w:val="25"/>
        </w:numPr>
        <w:rPr>
          <w:lang w:val="en-US"/>
        </w:rPr>
      </w:pPr>
      <w:r w:rsidRPr="00BB5275">
        <w:t xml:space="preserve">200 pore volumes (PV) of water (25 wt.% </w:t>
      </w:r>
      <w:r w:rsidRPr="00BB5275">
        <w:rPr>
          <w:i/>
          <w:iCs/>
        </w:rPr>
        <w:t>NaI</w:t>
      </w:r>
      <w:r w:rsidRPr="00BB5275">
        <w:t xml:space="preserve">) were injected into the sample to fully saturate the pore space and </w:t>
      </w:r>
      <w:r w:rsidR="00A021F5" w:rsidRPr="00BB5275">
        <w:t xml:space="preserve">the pore pressure was raised to 1 MPa using a </w:t>
      </w:r>
      <w:r w:rsidR="003746AE" w:rsidRPr="00BB5275">
        <w:t>back-pressure</w:t>
      </w:r>
      <w:r w:rsidR="00A021F5" w:rsidRPr="00BB5275">
        <w:t xml:space="preserve"> pump</w:t>
      </w:r>
      <w:r w:rsidR="00A021F5" w:rsidRPr="003E1888">
        <w:rPr>
          <w:highlight w:val="magenta"/>
        </w:rPr>
        <w:t>. Water was injected</w:t>
      </w:r>
      <w:r w:rsidR="00A021F5" w:rsidRPr="00017677">
        <w:rPr>
          <w:highlight w:val="yellow"/>
        </w:rPr>
        <w:t xml:space="preserve"> at four different flow rates (0.2, 0.4, 0.6 and 0.8 mL/min)</w:t>
      </w:r>
      <w:r w:rsidR="00A021F5" w:rsidRPr="00BB5275">
        <w:t xml:space="preserve"> </w:t>
      </w:r>
      <w:r w:rsidR="00173EA6" w:rsidRPr="00BB5275">
        <w:t xml:space="preserve">while recording the </w:t>
      </w:r>
      <w:r w:rsidR="003746AE" w:rsidRPr="00BB5275">
        <w:t xml:space="preserve">stable </w:t>
      </w:r>
      <w:r w:rsidR="00173EA6" w:rsidRPr="00BB5275">
        <w:t>pressure drop</w:t>
      </w:r>
      <w:r w:rsidR="00A021F5" w:rsidRPr="00BB5275">
        <w:t xml:space="preserve"> to calculate the absolute permeability of the sample, which was found to be </w:t>
      </w:r>
      <w:r w:rsidR="00173EA6" w:rsidRPr="00BB5275">
        <w:t>1.73×10</w:t>
      </w:r>
      <w:r w:rsidR="00173EA6" w:rsidRPr="00BB5275">
        <w:rPr>
          <w:vertAlign w:val="superscript"/>
        </w:rPr>
        <w:t xml:space="preserve">-12 </w:t>
      </w:r>
      <w:r w:rsidR="00173EA6" w:rsidRPr="00BB5275">
        <w:t>± 0.03×10</w:t>
      </w:r>
      <w:r w:rsidR="00173EA6" w:rsidRPr="00BB5275">
        <w:rPr>
          <w:vertAlign w:val="superscript"/>
        </w:rPr>
        <w:t>-12</w:t>
      </w:r>
      <w:r w:rsidR="00173EA6" w:rsidRPr="00BB5275">
        <w:t xml:space="preserve"> m</w:t>
      </w:r>
      <w:r w:rsidR="00173EA6" w:rsidRPr="00BB5275">
        <w:rPr>
          <w:vertAlign w:val="superscript"/>
        </w:rPr>
        <w:t xml:space="preserve">2 </w:t>
      </w:r>
      <w:r w:rsidR="00173EA6" w:rsidRPr="00BB5275">
        <w:t>(</w:t>
      </w:r>
      <w:r w:rsidR="00173EA6" w:rsidRPr="00017677">
        <w:rPr>
          <w:i/>
          <w:iCs/>
          <w:highlight w:val="yellow"/>
        </w:rPr>
        <w:t>k</w:t>
      </w:r>
      <w:r w:rsidR="00173EA6" w:rsidRPr="00017677">
        <w:rPr>
          <w:highlight w:val="yellow"/>
        </w:rPr>
        <w:t xml:space="preserve"> = 1.75 ± 0.03 D).</w:t>
      </w:r>
      <w:r w:rsidR="00173EA6" w:rsidRPr="00BB5275">
        <w:t xml:space="preserve"> </w:t>
      </w:r>
      <w:r w:rsidR="0068732E" w:rsidRPr="00BB5275">
        <w:t>A 5.3 µm</w:t>
      </w:r>
      <w:r w:rsidR="00E347DC" w:rsidRPr="00BB5275">
        <w:t>/voxel</w:t>
      </w:r>
      <w:r w:rsidR="0068732E" w:rsidRPr="00BB5275">
        <w:t xml:space="preserve"> water saturated scan was acquired </w:t>
      </w:r>
      <w:r w:rsidR="00E347DC" w:rsidRPr="00BB5275">
        <w:t>at this point, which allowed for</w:t>
      </w:r>
      <w:r w:rsidR="0068732E" w:rsidRPr="00BB5275">
        <w:t xml:space="preserve"> </w:t>
      </w:r>
      <w:r w:rsidR="00E347DC" w:rsidRPr="00BB5275">
        <w:t xml:space="preserve">the </w:t>
      </w:r>
      <w:r w:rsidR="0068732E" w:rsidRPr="00BB5275">
        <w:t>characteriz</w:t>
      </w:r>
      <w:r w:rsidR="00E347DC" w:rsidRPr="00BB5275">
        <w:t>ation of</w:t>
      </w:r>
      <w:r w:rsidR="0068732E" w:rsidRPr="00BB5275">
        <w:t xml:space="preserve"> the porosity distribution, including sub-resolution porosity, of the sample</w:t>
      </w:r>
      <w:r w:rsidR="00E347DC" w:rsidRPr="00BB5275">
        <w:t xml:space="preserve"> using the differential imaging method</w:t>
      </w:r>
      <w:r w:rsidR="003746AE" w:rsidRPr="00BB5275">
        <w:t xml:space="preserve"> </w:t>
      </w:r>
      <w:r w:rsidR="003746AE" w:rsidRPr="00BB5275">
        <w:fldChar w:fldCharType="begin"/>
      </w:r>
      <w:r w:rsidR="00B718E5" w:rsidRPr="00BB5275">
        <w:instrText xml:space="preserve"> ADDIN EN.CITE &lt;EndNote&gt;&lt;Cite&gt;&lt;Author&gt;Lin&lt;/Author&gt;&lt;Year&gt;2016&lt;/Year&gt;&lt;RecNum&gt;69&lt;/RecNum&gt;&lt;DisplayText&gt;[57]&lt;/DisplayText&gt;&lt;record&gt;&lt;rec-number&gt;69&lt;/rec-number&gt;&lt;foreign-keys&gt;&lt;key app="EN" db-id="25aaxt5w9xv0tweedfov022ixwepe952x5d5" timestamp="1562060260"&gt;69&lt;/key&gt;&lt;/foreign-keys&gt;&lt;ref-type name="Journal Article"&gt;17&lt;/ref-type&gt;&lt;contributors&gt;&lt;authors&gt;&lt;author&gt;Lin, Qingyang&lt;/author&gt;&lt;author&gt;Al-Khulaifi, Yousef&lt;/author&gt;&lt;author&gt;Blunt, Martin J.&lt;/author&gt;&lt;author&gt;Bijeljic, Branko&lt;/author&gt;&lt;/authors&gt;&lt;/contributors&gt;&lt;titles&gt;&lt;title&gt;Quantification of sub-resolution porosity in carbonate rocks by applying high-salinity contrast brine using X-ray microtomography differential imaging&lt;/title&gt;&lt;secondary-title&gt;Advances in Water Resources&lt;/secondary-title&gt;&lt;/titles&gt;&lt;periodical&gt;&lt;full-title&gt;Advances in Water Resources&lt;/full-title&gt;&lt;/periodical&gt;&lt;pages&gt;306-322&lt;/pages&gt;&lt;volume&gt;96&lt;/volume&gt;&lt;keywords&gt;&lt;keyword&gt;Carbonate&lt;/keyword&gt;&lt;keyword&gt;X-ray microtomography&lt;/keyword&gt;&lt;keyword&gt;Sub-resolution porosity&lt;/keyword&gt;&lt;keyword&gt;Micro-porosity&lt;/keyword&gt;&lt;keyword&gt;Differential imaging&lt;/keyword&gt;&lt;/keywords&gt;&lt;dates&gt;&lt;year&gt;2016&lt;/year&gt;&lt;pub-dates&gt;&lt;date&gt;2016/10/01/&lt;/date&gt;&lt;/pub-dates&gt;&lt;/dates&gt;&lt;isbn&gt;0309-1708&lt;/isbn&gt;&lt;urls&gt;&lt;related-urls&gt;&lt;url&gt;http://www.sciencedirect.com/science/article/pii/S0309170816303098&lt;/url&gt;&lt;/related-urls&gt;&lt;/urls&gt;&lt;electronic-resource-num&gt;https://doi.org/10.1016/j.advwatres.2016.08.002&lt;/electronic-resource-num&gt;&lt;/record&gt;&lt;/Cite&gt;&lt;/EndNote&gt;</w:instrText>
      </w:r>
      <w:r w:rsidR="003746AE" w:rsidRPr="00BB5275">
        <w:fldChar w:fldCharType="separate"/>
      </w:r>
      <w:r w:rsidR="00B718E5" w:rsidRPr="00BB5275">
        <w:rPr>
          <w:noProof/>
        </w:rPr>
        <w:t>[</w:t>
      </w:r>
      <w:hyperlink w:anchor="_ENREF_57" w:tooltip="Lin, 2016 #69" w:history="1">
        <w:r w:rsidR="00F43EC1" w:rsidRPr="00BB5275">
          <w:rPr>
            <w:noProof/>
          </w:rPr>
          <w:t>57</w:t>
        </w:r>
      </w:hyperlink>
      <w:r w:rsidR="00B718E5" w:rsidRPr="00BB5275">
        <w:rPr>
          <w:noProof/>
        </w:rPr>
        <w:t>]</w:t>
      </w:r>
      <w:r w:rsidR="003746AE" w:rsidRPr="00BB5275">
        <w:fldChar w:fldCharType="end"/>
      </w:r>
      <w:r w:rsidR="00181CB8" w:rsidRPr="00BB5275">
        <w:t xml:space="preserve">, see </w:t>
      </w:r>
      <w:r w:rsidR="0068732E" w:rsidRPr="00BB5275">
        <w:t xml:space="preserve">Fig. 1. </w:t>
      </w:r>
    </w:p>
    <w:p w14:paraId="3026CA8D" w14:textId="3D49531C" w:rsidR="0068732E" w:rsidRPr="00BB5275" w:rsidRDefault="00181CB8" w:rsidP="00264074">
      <w:pPr>
        <w:pStyle w:val="ListParagraph"/>
        <w:numPr>
          <w:ilvl w:val="0"/>
          <w:numId w:val="25"/>
        </w:numPr>
        <w:rPr>
          <w:lang w:val="en-US"/>
        </w:rPr>
      </w:pPr>
      <w:r w:rsidRPr="003E1888">
        <w:rPr>
          <w:highlight w:val="magenta"/>
          <w:lang w:val="en-US"/>
        </w:rPr>
        <w:t xml:space="preserve">Oil </w:t>
      </w:r>
      <w:r w:rsidR="004703BC" w:rsidRPr="003E1888">
        <w:rPr>
          <w:highlight w:val="magenta"/>
          <w:lang w:val="en-US"/>
        </w:rPr>
        <w:t>(</w:t>
      </w:r>
      <w:r w:rsidR="004703BC" w:rsidRPr="003E1888">
        <w:rPr>
          <w:szCs w:val="20"/>
          <w:highlight w:val="magenta"/>
        </w:rPr>
        <w:t>17</w:t>
      </w:r>
      <w:r w:rsidR="006D6EAC" w:rsidRPr="003E1888">
        <w:rPr>
          <w:szCs w:val="20"/>
          <w:highlight w:val="magenta"/>
        </w:rPr>
        <w:t>.</w:t>
      </w:r>
      <w:r w:rsidR="004703BC" w:rsidRPr="003E1888">
        <w:rPr>
          <w:szCs w:val="20"/>
          <w:highlight w:val="magenta"/>
        </w:rPr>
        <w:t xml:space="preserve">5 wt.% </w:t>
      </w:r>
      <w:r w:rsidR="004703BC" w:rsidRPr="003E1888">
        <w:rPr>
          <w:i/>
          <w:iCs/>
          <w:highlight w:val="magenta"/>
          <w:lang w:val="en-US"/>
        </w:rPr>
        <w:t>C</w:t>
      </w:r>
      <w:r w:rsidR="004703BC" w:rsidRPr="003E1888">
        <w:rPr>
          <w:i/>
          <w:iCs/>
          <w:highlight w:val="magenta"/>
          <w:vertAlign w:val="subscript"/>
          <w:lang w:val="en-US"/>
        </w:rPr>
        <w:t>10</w:t>
      </w:r>
      <w:r w:rsidR="004703BC" w:rsidRPr="003E1888">
        <w:rPr>
          <w:i/>
          <w:iCs/>
          <w:highlight w:val="magenta"/>
          <w:lang w:val="en-US"/>
        </w:rPr>
        <w:t>H</w:t>
      </w:r>
      <w:r w:rsidR="004703BC" w:rsidRPr="003E1888">
        <w:rPr>
          <w:i/>
          <w:iCs/>
          <w:highlight w:val="magenta"/>
          <w:vertAlign w:val="subscript"/>
          <w:lang w:val="en-US"/>
        </w:rPr>
        <w:t>21</w:t>
      </w:r>
      <w:r w:rsidR="004703BC" w:rsidRPr="003E1888">
        <w:rPr>
          <w:i/>
          <w:iCs/>
          <w:highlight w:val="magenta"/>
          <w:lang w:val="en-US"/>
        </w:rPr>
        <w:t>I</w:t>
      </w:r>
      <w:r w:rsidR="004703BC" w:rsidRPr="003E1888">
        <w:rPr>
          <w:highlight w:val="magenta"/>
          <w:lang w:val="en-US"/>
        </w:rPr>
        <w:t xml:space="preserve">) </w:t>
      </w:r>
      <w:r w:rsidRPr="003E1888">
        <w:rPr>
          <w:highlight w:val="magenta"/>
          <w:lang w:val="en-US"/>
        </w:rPr>
        <w:t>was</w:t>
      </w:r>
      <w:r w:rsidR="008023C6" w:rsidRPr="003E1888">
        <w:rPr>
          <w:highlight w:val="magenta"/>
          <w:lang w:val="en-US"/>
        </w:rPr>
        <w:t xml:space="preserve"> </w:t>
      </w:r>
      <w:r w:rsidRPr="003E1888">
        <w:rPr>
          <w:highlight w:val="magenta"/>
          <w:lang w:val="en-US"/>
        </w:rPr>
        <w:t>injected</w:t>
      </w:r>
      <w:r w:rsidRPr="00BB5275">
        <w:rPr>
          <w:lang w:val="en-US"/>
        </w:rPr>
        <w:t xml:space="preserve"> </w:t>
      </w:r>
      <w:r w:rsidRPr="00017677">
        <w:rPr>
          <w:highlight w:val="yellow"/>
          <w:lang w:val="en-US"/>
        </w:rPr>
        <w:t>into the sample at a flow</w:t>
      </w:r>
      <w:r w:rsidR="00F94CA6" w:rsidRPr="00017677">
        <w:rPr>
          <w:highlight w:val="yellow"/>
          <w:lang w:val="en-US"/>
        </w:rPr>
        <w:t xml:space="preserve"> </w:t>
      </w:r>
      <w:r w:rsidRPr="00017677">
        <w:rPr>
          <w:highlight w:val="yellow"/>
          <w:lang w:val="en-US"/>
        </w:rPr>
        <w:t>rate of 2 mL/min</w:t>
      </w:r>
      <w:r w:rsidRPr="00BB5275">
        <w:rPr>
          <w:lang w:val="en-US"/>
        </w:rPr>
        <w:t xml:space="preserve"> to reach the irreducible water saturation. The flow</w:t>
      </w:r>
      <w:r w:rsidR="00F94CA6" w:rsidRPr="00BB5275">
        <w:rPr>
          <w:lang w:val="en-US"/>
        </w:rPr>
        <w:t xml:space="preserve"> </w:t>
      </w:r>
      <w:r w:rsidRPr="00BB5275">
        <w:rPr>
          <w:lang w:val="en-US"/>
        </w:rPr>
        <w:t xml:space="preserve">rate was then dropped to 0.8 mL/min </w:t>
      </w:r>
      <w:r w:rsidR="008023C6" w:rsidRPr="00BB5275">
        <w:rPr>
          <w:lang w:val="en-US"/>
        </w:rPr>
        <w:t xml:space="preserve">to measure the pressure drop and a scan was acquired. </w:t>
      </w:r>
    </w:p>
    <w:p w14:paraId="7C02CD30" w14:textId="41061CC2" w:rsidR="00065244" w:rsidRPr="00BB5275" w:rsidRDefault="004703BC" w:rsidP="00264074">
      <w:pPr>
        <w:pStyle w:val="ListParagraph"/>
        <w:numPr>
          <w:ilvl w:val="0"/>
          <w:numId w:val="25"/>
        </w:numPr>
        <w:rPr>
          <w:lang w:val="en-US"/>
        </w:rPr>
      </w:pPr>
      <w:r w:rsidRPr="003E1888">
        <w:rPr>
          <w:highlight w:val="magenta"/>
          <w:lang w:val="en-US"/>
        </w:rPr>
        <w:t>Water and oil</w:t>
      </w:r>
      <w:r w:rsidR="00065244" w:rsidRPr="003E1888">
        <w:rPr>
          <w:highlight w:val="magenta"/>
          <w:lang w:val="en-US"/>
        </w:rPr>
        <w:t xml:space="preserve"> were then simultaneously injected </w:t>
      </w:r>
      <w:r w:rsidR="00065244" w:rsidRPr="00017677">
        <w:rPr>
          <w:highlight w:val="yellow"/>
          <w:lang w:val="en-US"/>
        </w:rPr>
        <w:t xml:space="preserve">at </w:t>
      </w:r>
      <w:r w:rsidR="00065244" w:rsidRPr="00017677">
        <w:rPr>
          <w:i/>
          <w:iCs/>
          <w:highlight w:val="yellow"/>
          <w:lang w:val="en-US"/>
        </w:rPr>
        <w:t>f</w:t>
      </w:r>
      <w:r w:rsidR="00065244" w:rsidRPr="00017677">
        <w:rPr>
          <w:i/>
          <w:iCs/>
          <w:highlight w:val="yellow"/>
          <w:vertAlign w:val="subscript"/>
          <w:lang w:val="en-US"/>
        </w:rPr>
        <w:t>w</w:t>
      </w:r>
      <w:r w:rsidR="00065244" w:rsidRPr="00017677">
        <w:rPr>
          <w:highlight w:val="yellow"/>
          <w:lang w:val="en-US"/>
        </w:rPr>
        <w:t xml:space="preserve"> = 0.5, with a total flow</w:t>
      </w:r>
      <w:r w:rsidR="00F94CA6" w:rsidRPr="00017677">
        <w:rPr>
          <w:highlight w:val="yellow"/>
          <w:lang w:val="en-US"/>
        </w:rPr>
        <w:t xml:space="preserve"> </w:t>
      </w:r>
      <w:r w:rsidR="00065244" w:rsidRPr="00017677">
        <w:rPr>
          <w:highlight w:val="yellow"/>
          <w:lang w:val="en-US"/>
        </w:rPr>
        <w:t xml:space="preserve">rate </w:t>
      </w:r>
      <w:r w:rsidR="008A619E" w:rsidRPr="00017677">
        <w:rPr>
          <w:highlight w:val="yellow"/>
          <w:lang w:val="en-US"/>
        </w:rPr>
        <w:t>Q</w:t>
      </w:r>
      <w:r w:rsidR="00A86C08" w:rsidRPr="00017677">
        <w:rPr>
          <w:i/>
          <w:iCs/>
          <w:highlight w:val="yellow"/>
          <w:vertAlign w:val="subscript"/>
          <w:lang w:val="en-US"/>
        </w:rPr>
        <w:t>t</w:t>
      </w:r>
      <w:r w:rsidR="00A86C08" w:rsidRPr="00017677">
        <w:rPr>
          <w:highlight w:val="yellow"/>
          <w:lang w:val="en-US"/>
        </w:rPr>
        <w:t xml:space="preserve"> </w:t>
      </w:r>
      <w:r w:rsidR="008A619E" w:rsidRPr="00017677">
        <w:rPr>
          <w:highlight w:val="yellow"/>
          <w:lang w:val="en-US"/>
        </w:rPr>
        <w:t>=</w:t>
      </w:r>
      <w:r w:rsidR="00065244" w:rsidRPr="00017677">
        <w:rPr>
          <w:highlight w:val="yellow"/>
          <w:lang w:val="en-US"/>
        </w:rPr>
        <w:t xml:space="preserve"> 0.8 mL/min</w:t>
      </w:r>
      <w:r w:rsidR="00065244" w:rsidRPr="00BB5275">
        <w:rPr>
          <w:lang w:val="en-US"/>
        </w:rPr>
        <w:t>, to initiate the sample</w:t>
      </w:r>
      <w:r w:rsidRPr="00BB5275">
        <w:rPr>
          <w:lang w:val="en-US"/>
        </w:rPr>
        <w:t xml:space="preserve"> for the three-phase relative permeability experiment. After reaching steady-state conditions between oil and water, the pressure drop was </w:t>
      </w:r>
      <w:r w:rsidR="008A619E" w:rsidRPr="00BB5275">
        <w:rPr>
          <w:lang w:val="en-US"/>
        </w:rPr>
        <w:t>recorded,</w:t>
      </w:r>
      <w:r w:rsidRPr="00BB5275">
        <w:rPr>
          <w:lang w:val="en-US"/>
        </w:rPr>
        <w:t xml:space="preserve"> and a scan of the sample was acquired.</w:t>
      </w:r>
    </w:p>
    <w:p w14:paraId="1718B7C0" w14:textId="77F48C7A" w:rsidR="009F0CB2" w:rsidRPr="00BB5275" w:rsidRDefault="00700E98" w:rsidP="009F0CB2">
      <w:pPr>
        <w:pStyle w:val="ListParagraph"/>
        <w:numPr>
          <w:ilvl w:val="0"/>
          <w:numId w:val="25"/>
        </w:numPr>
        <w:rPr>
          <w:lang w:val="en-US"/>
        </w:rPr>
      </w:pPr>
      <w:r w:rsidRPr="003E1888">
        <w:rPr>
          <w:highlight w:val="magenta"/>
          <w:lang w:val="en-US"/>
        </w:rPr>
        <w:t>Gas</w:t>
      </w:r>
      <w:r w:rsidR="004C75CB" w:rsidRPr="003E1888">
        <w:rPr>
          <w:highlight w:val="magenta"/>
          <w:lang w:val="en-US"/>
        </w:rPr>
        <w:t xml:space="preserve">, oil and water were then simultaneously injected </w:t>
      </w:r>
      <w:r w:rsidR="004C75CB" w:rsidRPr="00017677">
        <w:rPr>
          <w:highlight w:val="yellow"/>
          <w:lang w:val="en-US"/>
        </w:rPr>
        <w:t>into the sample</w:t>
      </w:r>
      <w:r w:rsidR="004C75CB" w:rsidRPr="00BB5275">
        <w:rPr>
          <w:lang w:val="en-US"/>
        </w:rPr>
        <w:t xml:space="preserve"> at the fraction</w:t>
      </w:r>
      <w:r w:rsidR="00117C88" w:rsidRPr="00BB5275">
        <w:rPr>
          <w:lang w:val="en-US"/>
        </w:rPr>
        <w:t>al</w:t>
      </w:r>
      <w:r w:rsidR="004C75CB" w:rsidRPr="00BB5275">
        <w:rPr>
          <w:lang w:val="en-US"/>
        </w:rPr>
        <w:t xml:space="preserve"> flows listed in Table 1</w:t>
      </w:r>
      <w:r w:rsidRPr="00BB5275">
        <w:rPr>
          <w:lang w:val="en-US"/>
        </w:rPr>
        <w:t xml:space="preserve">. </w:t>
      </w:r>
      <w:r w:rsidR="009F0CB2" w:rsidRPr="00BB5275">
        <w:rPr>
          <w:lang w:val="en-US"/>
        </w:rPr>
        <w:t>Pressure drop was recorded and s</w:t>
      </w:r>
      <w:r w:rsidRPr="00BB5275">
        <w:rPr>
          <w:lang w:val="en-US"/>
        </w:rPr>
        <w:t>cans were taken once steady-state had been reached for each fractional flow</w:t>
      </w:r>
      <w:r w:rsidR="009F0CB2" w:rsidRPr="00BB5275">
        <w:rPr>
          <w:lang w:val="en-US"/>
        </w:rPr>
        <w:t xml:space="preserve"> to calculate the three-phase relative permeabilities</w:t>
      </w:r>
      <w:r w:rsidRPr="00BB5275">
        <w:rPr>
          <w:lang w:val="en-US"/>
        </w:rPr>
        <w:t>.</w:t>
      </w:r>
      <w:r w:rsidR="009F0CB2" w:rsidRPr="00BB5275">
        <w:rPr>
          <w:lang w:val="en-US"/>
        </w:rPr>
        <w:t xml:space="preserve"> </w:t>
      </w:r>
      <w:r w:rsidR="004C75CB" w:rsidRPr="00BB5275">
        <w:rPr>
          <w:lang w:val="en-US"/>
        </w:rPr>
        <w:t xml:space="preserve">The gas flow rate was not pumped when </w:t>
      </w:r>
      <w:r w:rsidR="004C75CB" w:rsidRPr="00BB5275">
        <w:rPr>
          <w:i/>
          <w:iCs/>
          <w:lang w:val="en-US"/>
        </w:rPr>
        <w:t>f</w:t>
      </w:r>
      <w:r w:rsidR="004C75CB" w:rsidRPr="00BB5275">
        <w:rPr>
          <w:i/>
          <w:iCs/>
          <w:vertAlign w:val="subscript"/>
          <w:lang w:val="en-US"/>
        </w:rPr>
        <w:t>g</w:t>
      </w:r>
      <w:r w:rsidR="004C75CB" w:rsidRPr="00BB5275">
        <w:rPr>
          <w:lang w:val="en-US"/>
        </w:rPr>
        <w:t xml:space="preserve"> = 1 (flooding step 6</w:t>
      </w:r>
      <w:r w:rsidR="0049704D" w:rsidRPr="00BB5275">
        <w:rPr>
          <w:lang w:val="en-US"/>
        </w:rPr>
        <w:t>, see Table 1</w:t>
      </w:r>
      <w:r w:rsidR="004C75CB" w:rsidRPr="00BB5275">
        <w:rPr>
          <w:lang w:val="en-US"/>
        </w:rPr>
        <w:t xml:space="preserve">). </w:t>
      </w:r>
    </w:p>
    <w:p w14:paraId="1EB25090" w14:textId="70FBE00F" w:rsidR="00700E98" w:rsidRPr="00BB5275" w:rsidRDefault="003B24DF" w:rsidP="00C03AE1">
      <w:pPr>
        <w:pStyle w:val="Heading2"/>
        <w:rPr>
          <w:lang w:val="en-US"/>
        </w:rPr>
      </w:pPr>
      <w:r w:rsidRPr="00BB5275">
        <w:rPr>
          <w:lang w:val="en-US"/>
        </w:rPr>
        <w:t xml:space="preserve">X-ray </w:t>
      </w:r>
      <w:r w:rsidR="00930AC2" w:rsidRPr="00BB5275">
        <w:rPr>
          <w:lang w:val="en-US"/>
        </w:rPr>
        <w:t>i</w:t>
      </w:r>
      <w:r w:rsidR="00C03AE1" w:rsidRPr="00BB5275">
        <w:rPr>
          <w:lang w:val="en-US"/>
        </w:rPr>
        <w:t>mage acquisition</w:t>
      </w:r>
      <w:r w:rsidR="009A141A" w:rsidRPr="00BB5275">
        <w:rPr>
          <w:lang w:val="en-US"/>
        </w:rPr>
        <w:t xml:space="preserve"> and</w:t>
      </w:r>
      <w:r w:rsidR="00C03AE1" w:rsidRPr="00BB5275">
        <w:rPr>
          <w:lang w:val="en-US"/>
        </w:rPr>
        <w:t xml:space="preserve"> processing </w:t>
      </w:r>
    </w:p>
    <w:p w14:paraId="383F0FF1" w14:textId="29A4675A" w:rsidR="000D0AAD" w:rsidRPr="00BB5275" w:rsidRDefault="000D0AAD" w:rsidP="001A5E56">
      <w:r w:rsidRPr="00BB5275">
        <w:rPr>
          <w:lang w:val="en-US"/>
        </w:rPr>
        <w:t xml:space="preserve">For every fractional flow, after reaching steady-state conditions, three-dimensional images of the sample and fluids within it were acquired using the </w:t>
      </w:r>
      <w:r w:rsidRPr="00BB5275">
        <w:t xml:space="preserve">ZEISS </w:t>
      </w:r>
      <w:proofErr w:type="spellStart"/>
      <w:r w:rsidRPr="00BB5275">
        <w:t>Xradia</w:t>
      </w:r>
      <w:proofErr w:type="spellEnd"/>
      <w:r w:rsidRPr="00BB5275">
        <w:t xml:space="preserve"> 510 Versa micro-CT</w:t>
      </w:r>
      <w:r w:rsidR="000A6158" w:rsidRPr="00BB5275">
        <w:t xml:space="preserve"> scanner</w:t>
      </w:r>
      <w:r w:rsidRPr="00BB5275">
        <w:t>. The photon energy and power were set to 80 keV and 7 W respectively at the X-ray source, with</w:t>
      </w:r>
      <w:r w:rsidR="00A2538E" w:rsidRPr="00BB5275">
        <w:t xml:space="preserve"> a</w:t>
      </w:r>
      <w:r w:rsidRPr="00BB5275">
        <w:t xml:space="preserve"> 360° </w:t>
      </w:r>
      <w:r w:rsidR="006C6000" w:rsidRPr="00BB5275">
        <w:t xml:space="preserve">sample </w:t>
      </w:r>
      <w:r w:rsidRPr="00BB5275">
        <w:t xml:space="preserve">rotation angle. Air was the only </w:t>
      </w:r>
      <w:r w:rsidR="00C9053A" w:rsidRPr="00BB5275">
        <w:t>filter</w:t>
      </w:r>
      <w:r w:rsidRPr="00BB5275">
        <w:t xml:space="preserve"> </w:t>
      </w:r>
      <w:r w:rsidR="00C9053A" w:rsidRPr="00BB5275">
        <w:t xml:space="preserve">used </w:t>
      </w:r>
      <w:r w:rsidRPr="00BB5275">
        <w:t>between the source and sample.</w:t>
      </w:r>
      <w:r w:rsidR="00C9053A" w:rsidRPr="00BB5275">
        <w:t xml:space="preserve"> A flat panel with a large field of view (12.45 mm × 12.45 mm × 10.23 mm) at a resolution of 5.3 µm</w:t>
      </w:r>
      <w:r w:rsidR="00A01759" w:rsidRPr="00BB5275">
        <w:t>/voxel</w:t>
      </w:r>
      <w:r w:rsidR="00C9053A" w:rsidRPr="00BB5275">
        <w:t xml:space="preserve"> was employed at the detector.</w:t>
      </w:r>
      <w:r w:rsidR="00A01759" w:rsidRPr="00BB5275">
        <w:t xml:space="preserve"> The exposure time was set to 1.60 s with a total of 3,201 projections.</w:t>
      </w:r>
      <w:r w:rsidR="00C9053A" w:rsidRPr="00BB5275">
        <w:t xml:space="preserve"> </w:t>
      </w:r>
      <w:r w:rsidR="00A01759" w:rsidRPr="00BB5275">
        <w:t>Five images, with a 3.55 mm vertical overlap, were acquired during each scan to capture the</w:t>
      </w:r>
      <w:r w:rsidR="006C6000" w:rsidRPr="00BB5275">
        <w:t xml:space="preserve"> length of the</w:t>
      </w:r>
      <w:r w:rsidR="00A01759" w:rsidRPr="00BB5275">
        <w:t xml:space="preserve"> whole sample. </w:t>
      </w:r>
    </w:p>
    <w:p w14:paraId="67681CE7" w14:textId="1425EA9F" w:rsidR="00A11168" w:rsidRPr="00BB5275" w:rsidRDefault="001A5E56" w:rsidP="002E6FBE">
      <w:r w:rsidRPr="00BB5275">
        <w:t xml:space="preserve">The </w:t>
      </w:r>
      <w:r w:rsidR="00A11168" w:rsidRPr="00BB5275">
        <w:t xml:space="preserve">images </w:t>
      </w:r>
      <w:r w:rsidR="00117C88" w:rsidRPr="00BB5275">
        <w:t xml:space="preserve">acquired </w:t>
      </w:r>
      <w:r w:rsidR="00A11168" w:rsidRPr="00BB5275">
        <w:t xml:space="preserve">were then reconstructed, normalized, </w:t>
      </w:r>
      <w:r w:rsidR="00BE4B5D" w:rsidRPr="00BB5275">
        <w:t>registered,</w:t>
      </w:r>
      <w:r w:rsidR="00A11168" w:rsidRPr="00BB5275">
        <w:t xml:space="preserve"> and </w:t>
      </w:r>
      <w:r w:rsidR="00BE4B5D" w:rsidRPr="00BB5275">
        <w:t>stitched</w:t>
      </w:r>
      <w:r w:rsidR="00A11168" w:rsidRPr="00BB5275">
        <w:t xml:space="preserve"> to obtain three-dimensional steady-state images of the rock and fluids </w:t>
      </w:r>
      <w:r w:rsidR="00997CE0" w:rsidRPr="00BB5275">
        <w:t>at</w:t>
      </w:r>
      <w:r w:rsidR="00A11168" w:rsidRPr="00BB5275">
        <w:t xml:space="preserve"> each fractional flow, see Fig</w:t>
      </w:r>
      <w:r w:rsidR="00CE4A8E" w:rsidRPr="00BB5275">
        <w:t>s</w:t>
      </w:r>
      <w:r w:rsidR="00A11168" w:rsidRPr="00BB5275">
        <w:t xml:space="preserve">. 4 and 5. </w:t>
      </w:r>
    </w:p>
    <w:p w14:paraId="07BCB41D" w14:textId="77777777" w:rsidR="003D0E71" w:rsidRPr="00BB5275" w:rsidRDefault="00A11168" w:rsidP="003D0E71">
      <w:pPr>
        <w:keepNext/>
      </w:pPr>
      <w:r w:rsidRPr="00BB5275">
        <w:rPr>
          <w:noProof/>
        </w:rPr>
        <w:lastRenderedPageBreak/>
        <w:drawing>
          <wp:inline distT="0" distB="0" distL="0" distR="0" wp14:anchorId="7C66A24D" wp14:editId="0A267461">
            <wp:extent cx="5760000" cy="387007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12698" t="7003" r="13037" b="6994"/>
                    <a:stretch/>
                  </pic:blipFill>
                  <pic:spPr bwMode="auto">
                    <a:xfrm>
                      <a:off x="0" y="0"/>
                      <a:ext cx="5760000" cy="3870072"/>
                    </a:xfrm>
                    <a:prstGeom prst="rect">
                      <a:avLst/>
                    </a:prstGeom>
                    <a:noFill/>
                    <a:ln>
                      <a:noFill/>
                    </a:ln>
                    <a:extLst>
                      <a:ext uri="{53640926-AAD7-44D8-BBD7-CCE9431645EC}">
                        <a14:shadowObscured xmlns:a14="http://schemas.microsoft.com/office/drawing/2010/main"/>
                      </a:ext>
                    </a:extLst>
                  </pic:spPr>
                </pic:pic>
              </a:graphicData>
            </a:graphic>
          </wp:inline>
        </w:drawing>
      </w:r>
    </w:p>
    <w:p w14:paraId="7C1C915F" w14:textId="0A2A2EE2" w:rsidR="00A11168" w:rsidRPr="00BB5275" w:rsidRDefault="003D0E71" w:rsidP="003D0E71">
      <w:pPr>
        <w:pStyle w:val="Caption"/>
      </w:pPr>
      <w:r w:rsidRPr="00BB5275">
        <w:t xml:space="preserve">Figure </w:t>
      </w:r>
      <w:fldSimple w:instr=" SEQ Figure \* ARABIC ">
        <w:r w:rsidR="00EA735E" w:rsidRPr="00BB5275">
          <w:rPr>
            <w:noProof/>
          </w:rPr>
          <w:t>4</w:t>
        </w:r>
      </w:fldSimple>
      <w:r w:rsidRPr="00BB5275">
        <w:t xml:space="preserve">. </w:t>
      </w:r>
      <w:r w:rsidR="00054E40" w:rsidRPr="00BB5275">
        <w:t>Two-dimensional cross-sectional</w:t>
      </w:r>
      <w:r w:rsidR="00BE3876" w:rsidRPr="00BB5275">
        <w:t xml:space="preserve"> raw</w:t>
      </w:r>
      <w:r w:rsidR="00054E40" w:rsidRPr="00BB5275">
        <w:t xml:space="preserve"> images of the sample acquired during the steady-state three-phase relative permeability experiment. </w:t>
      </w:r>
      <w:r w:rsidR="00BE3876" w:rsidRPr="00BB5275">
        <w:rPr>
          <w:b w:val="0"/>
          <w:bCs/>
        </w:rPr>
        <w:t>In each image, the gas, oil and water fractional flows (</w:t>
      </w:r>
      <w:r w:rsidR="00BE3876" w:rsidRPr="00BB5275">
        <w:rPr>
          <w:b w:val="0"/>
          <w:bCs/>
          <w:i/>
          <w:iCs w:val="0"/>
        </w:rPr>
        <w:t>f</w:t>
      </w:r>
      <w:r w:rsidR="00BE3876" w:rsidRPr="00BB5275">
        <w:rPr>
          <w:b w:val="0"/>
          <w:bCs/>
          <w:i/>
          <w:iCs w:val="0"/>
          <w:vertAlign w:val="subscript"/>
        </w:rPr>
        <w:t>g</w:t>
      </w:r>
      <w:r w:rsidR="00BE3876" w:rsidRPr="00BB5275">
        <w:rPr>
          <w:b w:val="0"/>
          <w:bCs/>
        </w:rPr>
        <w:t xml:space="preserve">, </w:t>
      </w:r>
      <w:r w:rsidR="00BE3876" w:rsidRPr="00BB5275">
        <w:rPr>
          <w:b w:val="0"/>
          <w:bCs/>
          <w:i/>
          <w:iCs w:val="0"/>
        </w:rPr>
        <w:t>f</w:t>
      </w:r>
      <w:r w:rsidR="00BE3876" w:rsidRPr="00BB5275">
        <w:rPr>
          <w:b w:val="0"/>
          <w:bCs/>
          <w:i/>
          <w:iCs w:val="0"/>
          <w:vertAlign w:val="subscript"/>
        </w:rPr>
        <w:t>o</w:t>
      </w:r>
      <w:r w:rsidR="00BE3876" w:rsidRPr="00BB5275">
        <w:rPr>
          <w:b w:val="0"/>
          <w:bCs/>
        </w:rPr>
        <w:t xml:space="preserve">, and </w:t>
      </w:r>
      <w:r w:rsidR="00BE3876" w:rsidRPr="00BB5275">
        <w:rPr>
          <w:b w:val="0"/>
          <w:bCs/>
          <w:i/>
          <w:iCs w:val="0"/>
        </w:rPr>
        <w:t>f</w:t>
      </w:r>
      <w:r w:rsidR="00BE3876" w:rsidRPr="00BB5275">
        <w:rPr>
          <w:b w:val="0"/>
          <w:bCs/>
          <w:i/>
          <w:iCs w:val="0"/>
          <w:vertAlign w:val="subscript"/>
        </w:rPr>
        <w:t>w</w:t>
      </w:r>
      <w:r w:rsidR="00BE3876" w:rsidRPr="00BB5275">
        <w:rPr>
          <w:b w:val="0"/>
          <w:bCs/>
        </w:rPr>
        <w:t>) are stated. The rock, oil, gas, and water are shown in light grey, dark grey, black, and white respectively.</w:t>
      </w:r>
      <w:r w:rsidR="00BE3876" w:rsidRPr="00BB5275">
        <w:t xml:space="preserve"> </w:t>
      </w:r>
    </w:p>
    <w:p w14:paraId="4F1E656F" w14:textId="730C41A2" w:rsidR="00EC615A" w:rsidRPr="00BB5275" w:rsidRDefault="009B1D11" w:rsidP="009B1D11">
      <w:pPr>
        <w:rPr>
          <w:lang w:val="en-US"/>
        </w:rPr>
      </w:pPr>
      <w:r w:rsidRPr="00BB5275">
        <w:rPr>
          <w:lang w:val="en-US"/>
        </w:rPr>
        <w:t>Image segmentation was then performed to obtain quantitative information, including saturations, fluid-fluid curvatures</w:t>
      </w:r>
      <w:r w:rsidR="00242982" w:rsidRPr="00BB5275">
        <w:rPr>
          <w:lang w:val="en-US"/>
        </w:rPr>
        <w:t xml:space="preserve"> and</w:t>
      </w:r>
      <w:r w:rsidRPr="00BB5275">
        <w:rPr>
          <w:lang w:val="en-US"/>
        </w:rPr>
        <w:t xml:space="preserve"> surface areas</w:t>
      </w:r>
      <w:r w:rsidR="00242982" w:rsidRPr="00BB5275">
        <w:rPr>
          <w:lang w:val="en-US"/>
        </w:rPr>
        <w:t>.</w:t>
      </w:r>
      <w:r w:rsidRPr="00BB5275">
        <w:rPr>
          <w:lang w:val="en-US"/>
        </w:rPr>
        <w:t xml:space="preserve"> </w:t>
      </w:r>
      <w:r w:rsidR="00EC615A" w:rsidRPr="00BB5275">
        <w:rPr>
          <w:lang w:val="en-US"/>
        </w:rPr>
        <w:t>First, t</w:t>
      </w:r>
      <w:r w:rsidR="0001236E" w:rsidRPr="00BB5275">
        <w:rPr>
          <w:lang w:val="en-US"/>
        </w:rPr>
        <w:t>o make the segmentation process simpler we decided to ignore the fluid saturations in the sub-resolution porosity; sub-resolution porosity was segmented as a part of the rock phase – except when we characterized the porosity distribution along the sample in Fig. 1. This assumption is reasonable, as in water-wet systems, the sub-resolution porosity remains 100% water saturated, hence, it would not have a major impact on the three-phase experiment</w:t>
      </w:r>
      <w:r w:rsidR="00ED2666" w:rsidRPr="00BB5275">
        <w:rPr>
          <w:lang w:val="en-US"/>
        </w:rPr>
        <w:t>al</w:t>
      </w:r>
      <w:r w:rsidR="0001236E" w:rsidRPr="00BB5275">
        <w:rPr>
          <w:lang w:val="en-US"/>
        </w:rPr>
        <w:t xml:space="preserve"> results. </w:t>
      </w:r>
    </w:p>
    <w:p w14:paraId="5AD981E7" w14:textId="476CAA03" w:rsidR="0001236E" w:rsidRPr="00BB5275" w:rsidRDefault="00FE18EC" w:rsidP="009B1D11">
      <w:pPr>
        <w:rPr>
          <w:lang w:val="en-US"/>
        </w:rPr>
      </w:pPr>
      <w:r w:rsidRPr="00BB5275">
        <w:rPr>
          <w:lang w:val="en-US"/>
        </w:rPr>
        <w:t xml:space="preserve">As mentioned in the Introduction, we see some regions of the pore space with intermediate grey-scale values. We hypothesize that these are places where – during the time of the scan – the pore space was occupied for some time by oil and for some time by gas or water. In theory, therefore, </w:t>
      </w:r>
      <w:r w:rsidR="00ED2666" w:rsidRPr="00BB5275">
        <w:rPr>
          <w:lang w:val="en-US"/>
        </w:rPr>
        <w:t xml:space="preserve">we should segment the fluids in the macro-pores into seven different phases: (i) water; (ii) oil; (iii) gas; (iv) gas from intermittent gas-oil regions; (v) oil from intermittent gas-oil regions; (vi) oil from intermittent oil-water regions; and (vii) </w:t>
      </w:r>
      <w:r w:rsidR="00701B6C" w:rsidRPr="00BB5275">
        <w:rPr>
          <w:lang w:val="en-US"/>
        </w:rPr>
        <w:t>water</w:t>
      </w:r>
      <w:r w:rsidR="00ED2666" w:rsidRPr="00BB5275">
        <w:rPr>
          <w:lang w:val="en-US"/>
        </w:rPr>
        <w:t xml:space="preserve"> from intermittent oil</w:t>
      </w:r>
      <w:r w:rsidR="00701B6C" w:rsidRPr="00BB5275">
        <w:rPr>
          <w:lang w:val="en-US"/>
        </w:rPr>
        <w:t>-water</w:t>
      </w:r>
      <w:r w:rsidR="00ED2666" w:rsidRPr="00BB5275">
        <w:rPr>
          <w:lang w:val="en-US"/>
        </w:rPr>
        <w:t xml:space="preserve"> regions</w:t>
      </w:r>
      <w:r w:rsidR="00701B6C" w:rsidRPr="00BB5275">
        <w:rPr>
          <w:lang w:val="en-US"/>
        </w:rPr>
        <w:t xml:space="preserve">. </w:t>
      </w:r>
      <w:r w:rsidR="009F18E4" w:rsidRPr="00BB5275">
        <w:rPr>
          <w:lang w:val="en-US"/>
        </w:rPr>
        <w:t xml:space="preserve">However, this is impractical, especially with </w:t>
      </w:r>
      <w:r w:rsidR="00603E15" w:rsidRPr="00BB5275">
        <w:rPr>
          <w:lang w:val="en-US"/>
        </w:rPr>
        <w:t xml:space="preserve">the </w:t>
      </w:r>
      <w:r w:rsidR="009F18E4" w:rsidRPr="00BB5275">
        <w:rPr>
          <w:lang w:val="en-US"/>
        </w:rPr>
        <w:t xml:space="preserve">current </w:t>
      </w:r>
      <w:r w:rsidR="00EC615A" w:rsidRPr="00BB5275">
        <w:rPr>
          <w:lang w:val="en-US"/>
        </w:rPr>
        <w:t xml:space="preserve">image </w:t>
      </w:r>
      <w:r w:rsidR="009F18E4" w:rsidRPr="00BB5275">
        <w:rPr>
          <w:lang w:val="en-US"/>
        </w:rPr>
        <w:t xml:space="preserve">segmentation capabilities. Therefore, </w:t>
      </w:r>
      <w:r w:rsidR="00603E15" w:rsidRPr="00BB5275">
        <w:rPr>
          <w:lang w:val="en-US"/>
        </w:rPr>
        <w:t xml:space="preserve">to simplify the segmentation process, while minimizing the impact on the quantitative results </w:t>
      </w:r>
      <w:r w:rsidR="00EC615A" w:rsidRPr="00BB5275">
        <w:rPr>
          <w:lang w:val="en-US"/>
        </w:rPr>
        <w:t>we decided to</w:t>
      </w:r>
      <w:r w:rsidR="00603E15" w:rsidRPr="00BB5275">
        <w:rPr>
          <w:lang w:val="en-US"/>
        </w:rPr>
        <w:t xml:space="preserve"> do the following:</w:t>
      </w:r>
      <w:r w:rsidR="00EC615A" w:rsidRPr="00BB5275">
        <w:rPr>
          <w:lang w:val="en-US"/>
        </w:rPr>
        <w:t xml:space="preserve"> </w:t>
      </w:r>
      <w:r w:rsidR="00603E15" w:rsidRPr="00BB5275">
        <w:rPr>
          <w:lang w:val="en-US"/>
        </w:rPr>
        <w:t xml:space="preserve">(1) </w:t>
      </w:r>
      <w:r w:rsidR="00EC615A" w:rsidRPr="00BB5275">
        <w:rPr>
          <w:lang w:val="en-US"/>
        </w:rPr>
        <w:t>ignore the oil-water intermittent flow regions, since oil-water intermittency does not occur very often</w:t>
      </w:r>
      <w:r w:rsidR="00603E15" w:rsidRPr="00BB5275">
        <w:rPr>
          <w:lang w:val="en-US"/>
        </w:rPr>
        <w:t xml:space="preserve"> – </w:t>
      </w:r>
      <w:r w:rsidR="00ED22DB" w:rsidRPr="00BB5275">
        <w:rPr>
          <w:lang w:val="en-US"/>
        </w:rPr>
        <w:t xml:space="preserve">that is, </w:t>
      </w:r>
      <w:r w:rsidR="00603E15" w:rsidRPr="00BB5275">
        <w:rPr>
          <w:lang w:val="en-US"/>
        </w:rPr>
        <w:t>ignore phases (vi) and (vii);</w:t>
      </w:r>
      <w:r w:rsidR="00EC615A" w:rsidRPr="00BB5275">
        <w:rPr>
          <w:lang w:val="en-US"/>
        </w:rPr>
        <w:t xml:space="preserve"> </w:t>
      </w:r>
      <w:r w:rsidR="00603E15" w:rsidRPr="00BB5275">
        <w:rPr>
          <w:lang w:val="en-US"/>
        </w:rPr>
        <w:t xml:space="preserve">(2) </w:t>
      </w:r>
      <w:r w:rsidR="00EC615A" w:rsidRPr="00BB5275">
        <w:rPr>
          <w:lang w:val="en-US"/>
        </w:rPr>
        <w:t>segment the gas from intermittent gas-oil regions as part of the gas phase</w:t>
      </w:r>
      <w:r w:rsidR="00603E15" w:rsidRPr="00BB5275">
        <w:rPr>
          <w:lang w:val="en-US"/>
        </w:rPr>
        <w:t xml:space="preserve"> – combining phases (iii) and (iv);</w:t>
      </w:r>
      <w:r w:rsidR="00EC615A" w:rsidRPr="00BB5275">
        <w:rPr>
          <w:lang w:val="en-US"/>
        </w:rPr>
        <w:t xml:space="preserve"> and </w:t>
      </w:r>
      <w:r w:rsidR="00603E15" w:rsidRPr="00BB5275">
        <w:rPr>
          <w:lang w:val="en-US"/>
        </w:rPr>
        <w:t xml:space="preserve">(3) segment </w:t>
      </w:r>
      <w:r w:rsidR="00EC615A" w:rsidRPr="00BB5275">
        <w:rPr>
          <w:lang w:val="en-US"/>
        </w:rPr>
        <w:t>the oil from intermittent gas-oil regions as part of the oil phase</w:t>
      </w:r>
      <w:r w:rsidR="00603E15" w:rsidRPr="00BB5275">
        <w:rPr>
          <w:lang w:val="en-US"/>
        </w:rPr>
        <w:t xml:space="preserve"> – combining phases (ii) and (v)</w:t>
      </w:r>
      <w:r w:rsidR="00EC615A" w:rsidRPr="00BB5275">
        <w:rPr>
          <w:lang w:val="en-US"/>
        </w:rPr>
        <w:t xml:space="preserve">. </w:t>
      </w:r>
      <w:r w:rsidR="00450A0A" w:rsidRPr="00BB5275">
        <w:rPr>
          <w:lang w:val="en-US"/>
        </w:rPr>
        <w:t>This leaves us with three phases to segment from the pore-scale images.</w:t>
      </w:r>
    </w:p>
    <w:p w14:paraId="00238604" w14:textId="18FD1CB6" w:rsidR="009B1D11" w:rsidRPr="00BB5275" w:rsidRDefault="00603E15" w:rsidP="009B1D11">
      <w:pPr>
        <w:rPr>
          <w:lang w:val="en-US"/>
        </w:rPr>
      </w:pPr>
      <w:r w:rsidRPr="00BB5275">
        <w:rPr>
          <w:lang w:val="en-US"/>
        </w:rPr>
        <w:t>To segment the images into these three phases, we used</w:t>
      </w:r>
      <w:r w:rsidR="009B1D11" w:rsidRPr="00BB5275">
        <w:rPr>
          <w:lang w:val="en-US"/>
        </w:rPr>
        <w:t xml:space="preserve"> </w:t>
      </w:r>
      <w:r w:rsidRPr="00BB5275">
        <w:rPr>
          <w:lang w:val="en-US"/>
        </w:rPr>
        <w:t xml:space="preserve">an </w:t>
      </w:r>
      <w:r w:rsidR="009B1D11" w:rsidRPr="00BB5275">
        <w:rPr>
          <w:lang w:val="en-US"/>
        </w:rPr>
        <w:t>approach that combines</w:t>
      </w:r>
      <w:r w:rsidRPr="00BB5275">
        <w:rPr>
          <w:lang w:val="en-US"/>
        </w:rPr>
        <w:t xml:space="preserve"> </w:t>
      </w:r>
      <w:r w:rsidR="009B1D11" w:rsidRPr="00BB5275">
        <w:rPr>
          <w:lang w:val="en-US"/>
        </w:rPr>
        <w:t xml:space="preserve">differential imaging with the interactive thresholding segmentation technique. Intermittent regions display a grey-scale value that is in-between the grey-scale values of the two intermittent phases. Therefore, using differential </w:t>
      </w:r>
      <w:r w:rsidR="009B1D11" w:rsidRPr="00BB5275">
        <w:rPr>
          <w:lang w:val="en-US"/>
        </w:rPr>
        <w:lastRenderedPageBreak/>
        <w:t xml:space="preserve">imaging was needed to widen the grey-scale histograms between the intermittent phases, while thresholding was used to assign 50% of the intermittent region to each phase. </w:t>
      </w:r>
    </w:p>
    <w:p w14:paraId="45278D51" w14:textId="60E8F4AD" w:rsidR="00A11168" w:rsidRPr="00BB5275" w:rsidRDefault="00A2538E" w:rsidP="001A5E56">
      <w:pPr>
        <w:rPr>
          <w:lang w:val="en-US"/>
        </w:rPr>
      </w:pPr>
      <w:r w:rsidRPr="00BB5275">
        <w:rPr>
          <w:lang w:val="en-US"/>
        </w:rPr>
        <w:t>The segmentation procedure was as follows: (i) the rock phase was directly segmented from the dry scan, and was used subsequently in all the images; (ii) for each fractional flow, the image was subtracted from the high contrast water scan (</w:t>
      </w:r>
      <w:r w:rsidRPr="00BB5275">
        <w:rPr>
          <w:i/>
          <w:iCs/>
          <w:lang w:val="en-US"/>
        </w:rPr>
        <w:t>f</w:t>
      </w:r>
      <w:r w:rsidRPr="00BB5275">
        <w:rPr>
          <w:i/>
          <w:iCs/>
          <w:vertAlign w:val="subscript"/>
          <w:lang w:val="en-US"/>
        </w:rPr>
        <w:t>w</w:t>
      </w:r>
      <w:r w:rsidRPr="00BB5275">
        <w:rPr>
          <w:lang w:val="en-US"/>
        </w:rPr>
        <w:t xml:space="preserve"> = 1), eliminating the water and rock phases, which leaves the oil and gas phases only in the differential image, with wide grey-scale histograms</w:t>
      </w:r>
      <w:r w:rsidR="00553281" w:rsidRPr="00BB5275">
        <w:rPr>
          <w:lang w:val="en-US"/>
        </w:rPr>
        <w:t xml:space="preserve">; (iii) the interactive thresholding technique was then used to directly segment the oil and gas phases from the differential images; finally (iv) the segmented oil and gas phases were then added to the segmented rock phase in step (i), and the rest of the unassigned voxels were considered as the water phase. </w:t>
      </w:r>
      <w:r w:rsidR="00877EF0" w:rsidRPr="00BB5275">
        <w:rPr>
          <w:lang w:val="en-US"/>
        </w:rPr>
        <w:t xml:space="preserve">The segmentation procedure is explained in more detail in </w:t>
      </w:r>
      <w:r w:rsidR="002C162F" w:rsidRPr="00BB5275">
        <w:rPr>
          <w:lang w:val="en-US"/>
        </w:rPr>
        <w:t xml:space="preserve">Fig. S2 </w:t>
      </w:r>
      <w:r w:rsidR="00877EF0" w:rsidRPr="00BB5275">
        <w:rPr>
          <w:lang w:val="en-US"/>
        </w:rPr>
        <w:t xml:space="preserve">the supplementary </w:t>
      </w:r>
      <w:r w:rsidR="00AE799F" w:rsidRPr="00BB5275">
        <w:rPr>
          <w:lang w:val="en-US"/>
        </w:rPr>
        <w:t>material</w:t>
      </w:r>
      <w:r w:rsidR="00877EF0" w:rsidRPr="00BB5275">
        <w:rPr>
          <w:lang w:val="en-US"/>
        </w:rPr>
        <w:t xml:space="preserve">.  </w:t>
      </w:r>
      <w:r w:rsidR="007A2744" w:rsidRPr="00BB5275">
        <w:rPr>
          <w:lang w:val="en-US"/>
        </w:rPr>
        <w:t xml:space="preserve"> </w:t>
      </w:r>
      <w:r w:rsidR="009B1D11" w:rsidRPr="00BB5275">
        <w:rPr>
          <w:lang w:val="en-US"/>
        </w:rPr>
        <w:t xml:space="preserve">   </w:t>
      </w:r>
    </w:p>
    <w:p w14:paraId="79B4BB8A" w14:textId="77777777" w:rsidR="003D0E71" w:rsidRPr="00BB5275" w:rsidRDefault="00A11168" w:rsidP="003D0E71">
      <w:pPr>
        <w:keepNext/>
      </w:pPr>
      <w:r w:rsidRPr="00BB5275">
        <w:rPr>
          <w:noProof/>
        </w:rPr>
        <w:drawing>
          <wp:inline distT="0" distB="0" distL="0" distR="0" wp14:anchorId="272D578A" wp14:editId="26FB8B6A">
            <wp:extent cx="5760000" cy="3821131"/>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12350" t="7399" r="13042" b="7247"/>
                    <a:stretch/>
                  </pic:blipFill>
                  <pic:spPr bwMode="auto">
                    <a:xfrm>
                      <a:off x="0" y="0"/>
                      <a:ext cx="5760000" cy="3821131"/>
                    </a:xfrm>
                    <a:prstGeom prst="rect">
                      <a:avLst/>
                    </a:prstGeom>
                    <a:noFill/>
                    <a:ln>
                      <a:noFill/>
                    </a:ln>
                    <a:extLst>
                      <a:ext uri="{53640926-AAD7-44D8-BBD7-CCE9431645EC}">
                        <a14:shadowObscured xmlns:a14="http://schemas.microsoft.com/office/drawing/2010/main"/>
                      </a:ext>
                    </a:extLst>
                  </pic:spPr>
                </pic:pic>
              </a:graphicData>
            </a:graphic>
          </wp:inline>
        </w:drawing>
      </w:r>
    </w:p>
    <w:p w14:paraId="16C1CC70" w14:textId="630CBBDE" w:rsidR="005322BD" w:rsidRPr="00BB5275" w:rsidRDefault="003D0E71" w:rsidP="00EF7A5D">
      <w:pPr>
        <w:pStyle w:val="Caption"/>
      </w:pPr>
      <w:r w:rsidRPr="00BB5275">
        <w:t xml:space="preserve">Figure </w:t>
      </w:r>
      <w:fldSimple w:instr=" SEQ Figure \* ARABIC ">
        <w:r w:rsidR="00EA735E" w:rsidRPr="00BB5275">
          <w:rPr>
            <w:noProof/>
          </w:rPr>
          <w:t>5</w:t>
        </w:r>
      </w:fldSimple>
      <w:r w:rsidRPr="00BB5275">
        <w:rPr>
          <w:lang w:val="en-US"/>
        </w:rPr>
        <w:t xml:space="preserve">. </w:t>
      </w:r>
      <w:r w:rsidR="00BE3876" w:rsidRPr="00BB5275">
        <w:t xml:space="preserve">Two-dimensional cross-sectional raw images of the sample acquired during the steady-state three-phase relative permeability experiment. </w:t>
      </w:r>
      <w:r w:rsidR="00BE3876" w:rsidRPr="00BB5275">
        <w:rPr>
          <w:b w:val="0"/>
          <w:bCs/>
        </w:rPr>
        <w:t>In each image, the gas, oil and water fractional flows (</w:t>
      </w:r>
      <w:r w:rsidR="00BE3876" w:rsidRPr="00BB5275">
        <w:rPr>
          <w:b w:val="0"/>
          <w:bCs/>
          <w:i/>
          <w:iCs w:val="0"/>
        </w:rPr>
        <w:t>f</w:t>
      </w:r>
      <w:r w:rsidR="00BE3876" w:rsidRPr="00BB5275">
        <w:rPr>
          <w:b w:val="0"/>
          <w:bCs/>
          <w:i/>
          <w:iCs w:val="0"/>
          <w:vertAlign w:val="subscript"/>
        </w:rPr>
        <w:t>g</w:t>
      </w:r>
      <w:r w:rsidR="00BE3876" w:rsidRPr="00BB5275">
        <w:rPr>
          <w:b w:val="0"/>
          <w:bCs/>
        </w:rPr>
        <w:t xml:space="preserve">, </w:t>
      </w:r>
      <w:r w:rsidR="00BE3876" w:rsidRPr="00BB5275">
        <w:rPr>
          <w:b w:val="0"/>
          <w:bCs/>
          <w:i/>
          <w:iCs w:val="0"/>
        </w:rPr>
        <w:t>f</w:t>
      </w:r>
      <w:r w:rsidR="00BE3876" w:rsidRPr="00BB5275">
        <w:rPr>
          <w:b w:val="0"/>
          <w:bCs/>
          <w:i/>
          <w:iCs w:val="0"/>
          <w:vertAlign w:val="subscript"/>
        </w:rPr>
        <w:t>o</w:t>
      </w:r>
      <w:r w:rsidR="00BE3876" w:rsidRPr="00BB5275">
        <w:rPr>
          <w:b w:val="0"/>
          <w:bCs/>
        </w:rPr>
        <w:t xml:space="preserve">, and </w:t>
      </w:r>
      <w:r w:rsidR="00BE3876" w:rsidRPr="00BB5275">
        <w:rPr>
          <w:b w:val="0"/>
          <w:bCs/>
          <w:i/>
          <w:iCs w:val="0"/>
        </w:rPr>
        <w:t>f</w:t>
      </w:r>
      <w:r w:rsidR="00BE3876" w:rsidRPr="00BB5275">
        <w:rPr>
          <w:b w:val="0"/>
          <w:bCs/>
          <w:i/>
          <w:iCs w:val="0"/>
          <w:vertAlign w:val="subscript"/>
        </w:rPr>
        <w:t>w</w:t>
      </w:r>
      <w:r w:rsidR="00BE3876" w:rsidRPr="00BB5275">
        <w:rPr>
          <w:b w:val="0"/>
          <w:bCs/>
        </w:rPr>
        <w:t>) are stated. The rock, oil, gas, and water are shown in light grey, dark grey, black, and white respectively.</w:t>
      </w:r>
    </w:p>
    <w:p w14:paraId="11E7FCDD" w14:textId="23AB5741" w:rsidR="0018458F" w:rsidRPr="00BB5275" w:rsidRDefault="0018458F" w:rsidP="0018458F">
      <w:pPr>
        <w:pStyle w:val="Heading2"/>
        <w:rPr>
          <w:lang w:val="en-US"/>
        </w:rPr>
      </w:pPr>
      <w:r w:rsidRPr="00BB5275">
        <w:rPr>
          <w:lang w:val="en-US"/>
        </w:rPr>
        <w:t>Data analysis</w:t>
      </w:r>
    </w:p>
    <w:p w14:paraId="7F3F2B41" w14:textId="2261FF42" w:rsidR="0018458F" w:rsidRPr="000277B5" w:rsidRDefault="0018458F" w:rsidP="0018458F">
      <w:pPr>
        <w:pStyle w:val="Heading3"/>
        <w:rPr>
          <w:highlight w:val="yellow"/>
          <w:lang w:val="en-US"/>
        </w:rPr>
      </w:pPr>
      <w:r w:rsidRPr="000277B5">
        <w:rPr>
          <w:highlight w:val="yellow"/>
          <w:lang w:val="en-US"/>
        </w:rPr>
        <w:t xml:space="preserve">Relative permeability </w:t>
      </w:r>
    </w:p>
    <w:p w14:paraId="07BB0FE1" w14:textId="3EAE2D29" w:rsidR="00347907" w:rsidRPr="00BB5275" w:rsidRDefault="0018458F" w:rsidP="0018458F">
      <w:pPr>
        <w:rPr>
          <w:lang w:val="en-US"/>
        </w:rPr>
      </w:pPr>
      <w:r w:rsidRPr="00BB5275">
        <w:rPr>
          <w:lang w:val="en-US"/>
        </w:rPr>
        <w:t>The three-phase relative permeabilities were calculated using the multiphase flow Darcy equation</w:t>
      </w:r>
      <w:r w:rsidR="00EC0875" w:rsidRPr="00BB5275">
        <w:rPr>
          <w:lang w:val="en-US"/>
        </w:rPr>
        <w:t xml:space="preserve"> </w:t>
      </w:r>
      <w:r w:rsidR="00EC0875" w:rsidRPr="00BB5275">
        <w:rPr>
          <w:lang w:val="en-US"/>
        </w:rPr>
        <w:fldChar w:fldCharType="begin"/>
      </w:r>
      <w:r w:rsidR="006863C5" w:rsidRPr="00BB5275">
        <w:rPr>
          <w:lang w:val="en-US"/>
        </w:rPr>
        <w:instrText xml:space="preserve"> ADDIN EN.CITE &lt;EndNote&gt;&lt;Cite&gt;&lt;Author&gt;Blunt&lt;/Author&gt;&lt;Year&gt;2017&lt;/Year&gt;&lt;RecNum&gt;37&lt;/RecNum&gt;&lt;DisplayText&gt;[9]&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sidR="00EC0875" w:rsidRPr="00BB5275">
        <w:rPr>
          <w:lang w:val="en-US"/>
        </w:rPr>
        <w:fldChar w:fldCharType="separate"/>
      </w:r>
      <w:r w:rsidR="006863C5" w:rsidRPr="00BB5275">
        <w:rPr>
          <w:noProof/>
          <w:lang w:val="en-US"/>
        </w:rPr>
        <w:t>[</w:t>
      </w:r>
      <w:hyperlink w:anchor="_ENREF_9" w:tooltip="Blunt, 2017 #37" w:history="1">
        <w:r w:rsidR="00F43EC1" w:rsidRPr="00BB5275">
          <w:rPr>
            <w:noProof/>
            <w:lang w:val="en-US"/>
          </w:rPr>
          <w:t>9</w:t>
        </w:r>
      </w:hyperlink>
      <w:r w:rsidR="006863C5" w:rsidRPr="00BB5275">
        <w:rPr>
          <w:noProof/>
          <w:lang w:val="en-US"/>
        </w:rPr>
        <w:t>]</w:t>
      </w:r>
      <w:r w:rsidR="00EC0875" w:rsidRPr="00BB5275">
        <w:rPr>
          <w:lang w:val="en-US"/>
        </w:rPr>
        <w:fldChar w:fldCharType="end"/>
      </w:r>
      <w:r w:rsidR="00347907" w:rsidRPr="00BB5275">
        <w:rPr>
          <w:lang w:val="en-US"/>
        </w:rPr>
        <w:t>:</w:t>
      </w:r>
    </w:p>
    <w:p w14:paraId="3BE2745C" w14:textId="46F6AE72" w:rsidR="00347907" w:rsidRPr="00BB5275" w:rsidRDefault="001D7E47" w:rsidP="0018458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g</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g</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g</m:t>
                  </m:r>
                </m:sub>
              </m:sSub>
              <m:r>
                <w:rPr>
                  <w:rFonts w:ascii="Cambria Math" w:hAnsi="Cambria Math"/>
                  <w:lang w:val="en-US"/>
                </w:rPr>
                <m:t>L</m:t>
              </m:r>
            </m:num>
            <m:den>
              <m:r>
                <w:rPr>
                  <w:rFonts w:ascii="Cambria Math" w:hAnsi="Cambria Math"/>
                  <w:lang w:val="en-US"/>
                </w:rPr>
                <m:t>∆Pk</m:t>
              </m:r>
            </m:den>
          </m:f>
          <m:r>
            <w:rPr>
              <w:rFonts w:ascii="Cambria Math" w:hAnsi="Cambria Math"/>
              <w:lang w:val="en-US"/>
            </w:rPr>
            <m:t xml:space="preserve">                  (1)</m:t>
          </m:r>
        </m:oMath>
      </m:oMathPara>
    </w:p>
    <w:p w14:paraId="0E6CC219" w14:textId="03F7ECA1" w:rsidR="00347907" w:rsidRPr="00BB5275" w:rsidRDefault="001D7E47" w:rsidP="00347907">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o</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o</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o</m:t>
                  </m:r>
                </m:sub>
              </m:sSub>
              <m:r>
                <w:rPr>
                  <w:rFonts w:ascii="Cambria Math" w:hAnsi="Cambria Math"/>
                  <w:lang w:val="en-US"/>
                </w:rPr>
                <m:t>L</m:t>
              </m:r>
            </m:num>
            <m:den>
              <m:r>
                <w:rPr>
                  <w:rFonts w:ascii="Cambria Math" w:hAnsi="Cambria Math"/>
                  <w:lang w:val="en-US"/>
                </w:rPr>
                <m:t>∆Pk</m:t>
              </m:r>
            </m:den>
          </m:f>
          <m:r>
            <w:rPr>
              <w:rFonts w:ascii="Cambria Math" w:hAnsi="Cambria Math"/>
              <w:lang w:val="en-US"/>
            </w:rPr>
            <m:t xml:space="preserve">                  (2)</m:t>
          </m:r>
        </m:oMath>
      </m:oMathPara>
    </w:p>
    <w:p w14:paraId="28F9D1B7" w14:textId="2A4A184B" w:rsidR="00347907" w:rsidRPr="00BB5275" w:rsidRDefault="001D7E47" w:rsidP="00347907">
      <w:pPr>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w</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w</m:t>
                  </m:r>
                </m:sub>
              </m:sSub>
              <m:r>
                <w:rPr>
                  <w:rFonts w:ascii="Cambria Math" w:hAnsi="Cambria Math"/>
                  <w:lang w:val="en-US"/>
                </w:rPr>
                <m:t>L</m:t>
              </m:r>
            </m:num>
            <m:den>
              <m:r>
                <w:rPr>
                  <w:rFonts w:ascii="Cambria Math" w:hAnsi="Cambria Math"/>
                  <w:lang w:val="en-US"/>
                </w:rPr>
                <m:t>∆Pk</m:t>
              </m:r>
            </m:den>
          </m:f>
          <m:r>
            <w:rPr>
              <w:rFonts w:ascii="Cambria Math" w:hAnsi="Cambria Math"/>
              <w:lang w:val="en-US"/>
            </w:rPr>
            <m:t xml:space="preserve">                  (3)</m:t>
          </m:r>
        </m:oMath>
      </m:oMathPara>
    </w:p>
    <w:p w14:paraId="31AC26FC" w14:textId="165513FE" w:rsidR="00347907" w:rsidRPr="00BB5275" w:rsidRDefault="00347907" w:rsidP="00347907">
      <w:pPr>
        <w:rPr>
          <w:lang w:val="en-US"/>
        </w:rPr>
      </w:pPr>
      <w:r w:rsidRPr="00BB5275">
        <w:rPr>
          <w:lang w:val="en-US"/>
        </w:rPr>
        <w:lastRenderedPageBreak/>
        <w:t xml:space="preserve">where </w:t>
      </w:r>
      <w:proofErr w:type="spellStart"/>
      <w:r w:rsidRPr="00BB5275">
        <w:rPr>
          <w:i/>
          <w:iCs/>
          <w:lang w:val="en-US"/>
        </w:rPr>
        <w:t>k</w:t>
      </w:r>
      <w:r w:rsidRPr="00BB5275">
        <w:rPr>
          <w:i/>
          <w:iCs/>
          <w:vertAlign w:val="subscript"/>
          <w:lang w:val="en-US"/>
        </w:rPr>
        <w:t>r</w:t>
      </w:r>
      <w:proofErr w:type="spellEnd"/>
      <w:r w:rsidRPr="00BB5275">
        <w:rPr>
          <w:lang w:val="en-US"/>
        </w:rPr>
        <w:t xml:space="preserve"> is the relative permeability, </w:t>
      </w:r>
      <w:r w:rsidRPr="00BB5275">
        <w:rPr>
          <w:i/>
          <w:iCs/>
          <w:lang w:val="en-US"/>
        </w:rPr>
        <w:t>q</w:t>
      </w:r>
      <w:r w:rsidRPr="00BB5275">
        <w:rPr>
          <w:lang w:val="en-US"/>
        </w:rPr>
        <w:t xml:space="preserve"> is the Darcy velocity (flow rate per unit area), </w:t>
      </w:r>
      <w:r w:rsidRPr="00BB5275">
        <w:rPr>
          <w:i/>
          <w:iCs/>
          <w:lang w:val="en-US"/>
        </w:rPr>
        <w:t>µ</w:t>
      </w:r>
      <w:r w:rsidRPr="00BB5275">
        <w:rPr>
          <w:lang w:val="en-US"/>
        </w:rPr>
        <w:t xml:space="preserve"> is the viscosity, </w:t>
      </w:r>
      <w:r w:rsidRPr="00BB5275">
        <w:rPr>
          <w:i/>
          <w:iCs/>
          <w:lang w:val="en-US"/>
        </w:rPr>
        <w:t>k</w:t>
      </w:r>
      <w:r w:rsidRPr="00BB5275">
        <w:rPr>
          <w:lang w:val="en-US"/>
        </w:rPr>
        <w:t xml:space="preserve"> is the absolute permeability, </w:t>
      </w:r>
      <w:r w:rsidRPr="00BB5275">
        <w:rPr>
          <w:i/>
          <w:iCs/>
          <w:lang w:val="en-US"/>
        </w:rPr>
        <w:t>ΔP</w:t>
      </w:r>
      <w:r w:rsidRPr="00BB5275">
        <w:rPr>
          <w:lang w:val="en-US"/>
        </w:rPr>
        <w:t xml:space="preserve"> is the pressure drop, and </w:t>
      </w:r>
      <w:r w:rsidRPr="00BB5275">
        <w:rPr>
          <w:i/>
          <w:iCs/>
          <w:lang w:val="en-US"/>
        </w:rPr>
        <w:t>L</w:t>
      </w:r>
      <w:r w:rsidRPr="00BB5275">
        <w:rPr>
          <w:lang w:val="en-US"/>
        </w:rPr>
        <w:t xml:space="preserve"> is the sample length. </w:t>
      </w:r>
      <w:r w:rsidRPr="000277B5">
        <w:rPr>
          <w:color w:val="FF0000"/>
          <w:lang w:val="en-US"/>
        </w:rPr>
        <w:t xml:space="preserve">Subscripts </w:t>
      </w:r>
      <w:r w:rsidRPr="000277B5">
        <w:rPr>
          <w:i/>
          <w:iCs/>
          <w:color w:val="FF0000"/>
          <w:lang w:val="en-US"/>
        </w:rPr>
        <w:t>g</w:t>
      </w:r>
      <w:r w:rsidRPr="000277B5">
        <w:rPr>
          <w:color w:val="FF0000"/>
          <w:lang w:val="en-US"/>
        </w:rPr>
        <w:t xml:space="preserve">, </w:t>
      </w:r>
      <w:r w:rsidRPr="000277B5">
        <w:rPr>
          <w:i/>
          <w:iCs/>
          <w:color w:val="FF0000"/>
          <w:lang w:val="en-US"/>
        </w:rPr>
        <w:t>o</w:t>
      </w:r>
      <w:r w:rsidRPr="000277B5">
        <w:rPr>
          <w:color w:val="FF0000"/>
          <w:lang w:val="en-US"/>
        </w:rPr>
        <w:t xml:space="preserve"> and </w:t>
      </w:r>
      <w:proofErr w:type="spellStart"/>
      <w:r w:rsidRPr="000277B5">
        <w:rPr>
          <w:i/>
          <w:iCs/>
          <w:color w:val="FF0000"/>
          <w:lang w:val="en-US"/>
        </w:rPr>
        <w:t>w</w:t>
      </w:r>
      <w:proofErr w:type="spellEnd"/>
      <w:r w:rsidRPr="000277B5">
        <w:rPr>
          <w:color w:val="FF0000"/>
          <w:lang w:val="en-US"/>
        </w:rPr>
        <w:t xml:space="preserve"> refer to </w:t>
      </w:r>
      <w:r w:rsidR="006D0328" w:rsidRPr="000277B5">
        <w:rPr>
          <w:color w:val="FF0000"/>
          <w:lang w:val="en-US"/>
        </w:rPr>
        <w:t xml:space="preserve">the </w:t>
      </w:r>
      <w:r w:rsidRPr="000277B5">
        <w:rPr>
          <w:color w:val="FF0000"/>
          <w:lang w:val="en-US"/>
        </w:rPr>
        <w:t>gas, water and o</w:t>
      </w:r>
      <w:r w:rsidR="006D0328" w:rsidRPr="000277B5">
        <w:rPr>
          <w:color w:val="FF0000"/>
          <w:lang w:val="en-US"/>
        </w:rPr>
        <w:t>il</w:t>
      </w:r>
      <w:r w:rsidRPr="000277B5">
        <w:rPr>
          <w:color w:val="FF0000"/>
          <w:lang w:val="en-US"/>
        </w:rPr>
        <w:t xml:space="preserve"> phases respectively. </w:t>
      </w:r>
    </w:p>
    <w:p w14:paraId="248A3EBA" w14:textId="43F92643" w:rsidR="0018458F" w:rsidRPr="00BB5275" w:rsidRDefault="009C3763" w:rsidP="009C3763">
      <w:pPr>
        <w:rPr>
          <w:lang w:val="en-US"/>
        </w:rPr>
      </w:pPr>
      <w:r w:rsidRPr="00BB5275">
        <w:rPr>
          <w:lang w:val="en-US"/>
        </w:rPr>
        <w:t xml:space="preserve">While the pressure drop was measured using the differential pressure transducer, the fluid saturations </w:t>
      </w:r>
      <w:r w:rsidR="0018458F" w:rsidRPr="00BB5275">
        <w:rPr>
          <w:lang w:val="en-US"/>
        </w:rPr>
        <w:t>at each fractional flow were measured on the segmented pore-scale images. Only fluid saturations in the macro</w:t>
      </w:r>
      <w:r w:rsidR="007D6531" w:rsidRPr="00BB5275">
        <w:rPr>
          <w:lang w:val="en-US"/>
        </w:rPr>
        <w:t>-</w:t>
      </w:r>
      <w:r w:rsidR="0018458F" w:rsidRPr="00BB5275">
        <w:rPr>
          <w:lang w:val="en-US"/>
        </w:rPr>
        <w:t>pore space were considered</w:t>
      </w:r>
      <w:r w:rsidR="00930AC2" w:rsidRPr="00BB5275">
        <w:rPr>
          <w:lang w:val="en-US"/>
        </w:rPr>
        <w:t>, see section 2.4 for more details.</w:t>
      </w:r>
    </w:p>
    <w:p w14:paraId="036E489E" w14:textId="6B202611" w:rsidR="005322BD" w:rsidRPr="00463E93" w:rsidRDefault="000D6740" w:rsidP="005322BD">
      <w:pPr>
        <w:pStyle w:val="Heading3"/>
        <w:rPr>
          <w:highlight w:val="yellow"/>
          <w:lang w:val="en-US"/>
        </w:rPr>
      </w:pPr>
      <w:r w:rsidRPr="00463E93">
        <w:rPr>
          <w:highlight w:val="yellow"/>
          <w:lang w:val="en-US"/>
        </w:rPr>
        <w:t>C</w:t>
      </w:r>
      <w:r w:rsidR="005322BD" w:rsidRPr="00463E93">
        <w:rPr>
          <w:highlight w:val="yellow"/>
          <w:lang w:val="en-US"/>
        </w:rPr>
        <w:t>apillary pressure</w:t>
      </w:r>
    </w:p>
    <w:p w14:paraId="20794B6F" w14:textId="05925A79" w:rsidR="005B1ABE" w:rsidRPr="00BB5275" w:rsidRDefault="00E400D8" w:rsidP="005322BD">
      <w:pPr>
        <w:rPr>
          <w:lang w:val="en-US"/>
        </w:rPr>
      </w:pPr>
      <w:r w:rsidRPr="00BB5275">
        <w:rPr>
          <w:lang w:val="en-US"/>
        </w:rPr>
        <w:t>Pore-scale imaging allows us to capture the interface between the fluid phases</w:t>
      </w:r>
      <w:r w:rsidR="005B1ABE" w:rsidRPr="00BB5275">
        <w:rPr>
          <w:lang w:val="en-US"/>
        </w:rPr>
        <w:t xml:space="preserve"> from segmented images</w:t>
      </w:r>
      <w:r w:rsidRPr="00BB5275">
        <w:rPr>
          <w:lang w:val="en-US"/>
        </w:rPr>
        <w:t xml:space="preserve">. </w:t>
      </w:r>
      <w:r w:rsidR="005B1ABE" w:rsidRPr="00BB5275">
        <w:rPr>
          <w:lang w:val="en-US"/>
        </w:rPr>
        <w:t xml:space="preserve">By measuring the curvature of the interface between any fluid pair – oil-water, gas-oil, </w:t>
      </w:r>
      <w:r w:rsidR="00102DA7" w:rsidRPr="00BB5275">
        <w:rPr>
          <w:lang w:val="en-US"/>
        </w:rPr>
        <w:t xml:space="preserve">and </w:t>
      </w:r>
      <w:r w:rsidR="005B1ABE" w:rsidRPr="00BB5275">
        <w:rPr>
          <w:lang w:val="en-US"/>
        </w:rPr>
        <w:t xml:space="preserve">gas-water – we can simply find their local capillary pressure. This is </w:t>
      </w:r>
      <w:r w:rsidR="00B83E7A" w:rsidRPr="00BB5275">
        <w:rPr>
          <w:lang w:val="en-US"/>
        </w:rPr>
        <w:t xml:space="preserve">made </w:t>
      </w:r>
      <w:r w:rsidR="005B1ABE" w:rsidRPr="00BB5275">
        <w:rPr>
          <w:lang w:val="en-US"/>
        </w:rPr>
        <w:t>possible using the</w:t>
      </w:r>
      <w:r w:rsidR="00B83E7A" w:rsidRPr="00BB5275">
        <w:rPr>
          <w:lang w:val="en-US"/>
        </w:rPr>
        <w:t xml:space="preserve"> </w:t>
      </w:r>
      <w:r w:rsidR="005B1ABE" w:rsidRPr="00BB5275">
        <w:rPr>
          <w:lang w:val="en-US"/>
        </w:rPr>
        <w:t xml:space="preserve">Young-Laplace equation which directly relates the capillary pressure </w:t>
      </w:r>
      <w:proofErr w:type="spellStart"/>
      <w:r w:rsidR="005B1ABE" w:rsidRPr="00BB5275">
        <w:rPr>
          <w:i/>
          <w:iCs/>
          <w:lang w:val="en-US"/>
        </w:rPr>
        <w:t>P</w:t>
      </w:r>
      <w:r w:rsidR="005B1ABE" w:rsidRPr="00BB5275">
        <w:rPr>
          <w:i/>
          <w:iCs/>
          <w:vertAlign w:val="subscript"/>
          <w:lang w:val="en-US"/>
        </w:rPr>
        <w:t>cij</w:t>
      </w:r>
      <w:proofErr w:type="spellEnd"/>
      <w:r w:rsidR="005B1ABE" w:rsidRPr="00BB5275">
        <w:rPr>
          <w:i/>
          <w:iCs/>
          <w:lang w:val="en-US"/>
        </w:rPr>
        <w:t xml:space="preserve"> </w:t>
      </w:r>
      <w:r w:rsidR="005B1ABE" w:rsidRPr="00BB5275">
        <w:rPr>
          <w:lang w:val="en-US"/>
        </w:rPr>
        <w:t xml:space="preserve">to the </w:t>
      </w:r>
      <w:r w:rsidR="00102DA7" w:rsidRPr="00BB5275">
        <w:rPr>
          <w:lang w:val="en-US"/>
        </w:rPr>
        <w:t xml:space="preserve">interfacial </w:t>
      </w:r>
      <w:r w:rsidR="005B1ABE" w:rsidRPr="00BB5275">
        <w:rPr>
          <w:lang w:val="en-US"/>
        </w:rPr>
        <w:t>curvature</w:t>
      </w:r>
      <w:r w:rsidR="00102DA7" w:rsidRPr="00BB5275">
        <w:rPr>
          <w:lang w:val="en-US"/>
        </w:rPr>
        <w:t xml:space="preserve"> </w:t>
      </w:r>
      <w:proofErr w:type="spellStart"/>
      <w:r w:rsidR="00102DA7" w:rsidRPr="00BB5275">
        <w:rPr>
          <w:i/>
          <w:iCs/>
          <w:lang w:val="en-US"/>
        </w:rPr>
        <w:t>κ</w:t>
      </w:r>
      <w:r w:rsidR="00102DA7" w:rsidRPr="00BB5275">
        <w:rPr>
          <w:i/>
          <w:iCs/>
          <w:vertAlign w:val="subscript"/>
          <w:lang w:val="en-US"/>
        </w:rPr>
        <w:t>ij</w:t>
      </w:r>
      <w:proofErr w:type="spellEnd"/>
      <w:r w:rsidR="005B1ABE" w:rsidRPr="00BB5275">
        <w:rPr>
          <w:lang w:val="en-US"/>
        </w:rPr>
        <w:t xml:space="preserve"> </w:t>
      </w:r>
      <w:r w:rsidR="00B83E7A" w:rsidRPr="00BB5275">
        <w:rPr>
          <w:lang w:val="en-US"/>
        </w:rPr>
        <w:fldChar w:fldCharType="begin"/>
      </w:r>
      <w:r w:rsidR="006863C5" w:rsidRPr="00BB5275">
        <w:rPr>
          <w:lang w:val="en-US"/>
        </w:rPr>
        <w:instrText xml:space="preserve"> ADDIN EN.CITE &lt;EndNote&gt;&lt;Cite&gt;&lt;Author&gt;Armstrong&lt;/Author&gt;&lt;Year&gt;2012&lt;/Year&gt;&lt;RecNum&gt;77&lt;/RecNum&gt;&lt;DisplayText&gt;[24]&lt;/DisplayText&gt;&lt;record&gt;&lt;rec-number&gt;77&lt;/rec-number&gt;&lt;foreign-keys&gt;&lt;key app="EN" db-id="25aaxt5w9xv0tweedfov022ixwepe952x5d5" timestamp="1562317965"&gt;77&lt;/key&gt;&lt;/foreign-keys&gt;&lt;ref-type name="Journal Article"&gt;17&lt;/ref-type&gt;&lt;contributors&gt;&lt;authors&gt;&lt;author&gt;Armstrong, Ryan T.&lt;/author&gt;&lt;author&gt;Porter, Mark L.&lt;/author&gt;&lt;author&gt;Wildenschild, Dorthe&lt;/author&gt;&lt;/authors&gt;&lt;/contributors&gt;&lt;titles&gt;&lt;title&gt;Linking pore-scale interfacial curvature to column-scale capillary pressure&lt;/title&gt;&lt;secondary-title&gt;Advances in Water Resources&lt;/secondary-title&gt;&lt;/titles&gt;&lt;periodical&gt;&lt;full-title&gt;Advances in Water Resources&lt;/full-title&gt;&lt;/periodical&gt;&lt;pages&gt;55-62&lt;/pages&gt;&lt;volume&gt;46&lt;/volume&gt;&lt;keywords&gt;&lt;keyword&gt;Capillary pressure&lt;/keyword&gt;&lt;keyword&gt;Interfacial curvature&lt;/keyword&gt;&lt;keyword&gt;Young–Laplace&lt;/keyword&gt;&lt;keyword&gt;Drainage&lt;/keyword&gt;&lt;keyword&gt;Imbibition&lt;/keyword&gt;&lt;keyword&gt;Computed microtomography&lt;/keyword&gt;&lt;/keywords&gt;&lt;dates&gt;&lt;year&gt;2012&lt;/year&gt;&lt;pub-dates&gt;&lt;date&gt;2012/09/01/&lt;/date&gt;&lt;/pub-dates&gt;&lt;/dates&gt;&lt;isbn&gt;0309-1708&lt;/isbn&gt;&lt;urls&gt;&lt;related-urls&gt;&lt;url&gt;http://www.sciencedirect.com/science/article/pii/S0309170812001443&lt;/url&gt;&lt;/related-urls&gt;&lt;/urls&gt;&lt;electronic-resource-num&gt;https://doi.org/10.1016/j.advwatres.2012.05.009&lt;/electronic-resource-num&gt;&lt;/record&gt;&lt;/Cite&gt;&lt;/EndNote&gt;</w:instrText>
      </w:r>
      <w:r w:rsidR="00B83E7A" w:rsidRPr="00BB5275">
        <w:rPr>
          <w:lang w:val="en-US"/>
        </w:rPr>
        <w:fldChar w:fldCharType="separate"/>
      </w:r>
      <w:r w:rsidR="006863C5" w:rsidRPr="00BB5275">
        <w:rPr>
          <w:noProof/>
          <w:lang w:val="en-US"/>
        </w:rPr>
        <w:t>[</w:t>
      </w:r>
      <w:hyperlink w:anchor="_ENREF_24" w:tooltip="Armstrong, 2012 #77" w:history="1">
        <w:r w:rsidR="00F43EC1" w:rsidRPr="00BB5275">
          <w:rPr>
            <w:noProof/>
            <w:lang w:val="en-US"/>
          </w:rPr>
          <w:t>24</w:t>
        </w:r>
      </w:hyperlink>
      <w:r w:rsidR="006863C5" w:rsidRPr="00BB5275">
        <w:rPr>
          <w:noProof/>
          <w:lang w:val="en-US"/>
        </w:rPr>
        <w:t>]</w:t>
      </w:r>
      <w:r w:rsidR="00B83E7A" w:rsidRPr="00BB5275">
        <w:rPr>
          <w:lang w:val="en-US"/>
        </w:rPr>
        <w:fldChar w:fldCharType="end"/>
      </w:r>
      <w:r w:rsidR="005B1ABE" w:rsidRPr="00BB5275">
        <w:rPr>
          <w:lang w:val="en-US"/>
        </w:rPr>
        <w:t xml:space="preserve">: </w:t>
      </w:r>
    </w:p>
    <w:p w14:paraId="5A936D24" w14:textId="62D09033" w:rsidR="005B1ABE" w:rsidRPr="00BB5275" w:rsidRDefault="001D7E47" w:rsidP="005B1ABE">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ij</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sSub>
            <m:sSubPr>
              <m:ctrlPr>
                <w:rPr>
                  <w:rFonts w:ascii="Cambria Math" w:hAnsi="Cambria Math"/>
                  <w:i/>
                  <w:lang w:val="en-US"/>
                </w:rPr>
              </m:ctrlPr>
            </m:sSubPr>
            <m:e>
              <m:r>
                <w:rPr>
                  <w:rFonts w:ascii="Cambria Math" w:hAnsi="Cambria Math"/>
                  <w:lang w:val="en-US"/>
                </w:rPr>
                <m:t>κ</m:t>
              </m:r>
            </m:e>
            <m:sub>
              <m:r>
                <w:rPr>
                  <w:rFonts w:ascii="Cambria Math" w:hAnsi="Cambria Math"/>
                  <w:lang w:val="en-US"/>
                </w:rPr>
                <m:t>ij</m:t>
              </m:r>
            </m:sub>
          </m:sSub>
          <m:r>
            <w:rPr>
              <w:rFonts w:ascii="Cambria Math" w:hAnsi="Cambria Math"/>
              <w:lang w:val="en-US"/>
            </w:rPr>
            <m:t xml:space="preserve">                  (4)</m:t>
          </m:r>
        </m:oMath>
      </m:oMathPara>
    </w:p>
    <w:p w14:paraId="154C54F6" w14:textId="34E68FEC" w:rsidR="005B1ABE" w:rsidRPr="00BB5275" w:rsidRDefault="00102DA7" w:rsidP="005B1ABE">
      <w:pPr>
        <w:rPr>
          <w:rFonts w:eastAsiaTheme="minorEastAsia"/>
          <w:lang w:val="en-US"/>
        </w:rPr>
      </w:pPr>
      <w:r w:rsidRPr="00BB5275">
        <w:rPr>
          <w:rFonts w:eastAsiaTheme="minorEastAsia"/>
          <w:lang w:val="en-US"/>
        </w:rPr>
        <w:t xml:space="preserve">for any combination of phases </w:t>
      </w:r>
      <w:r w:rsidRPr="00BB5275">
        <w:rPr>
          <w:rFonts w:eastAsiaTheme="minorEastAsia"/>
          <w:i/>
          <w:iCs/>
          <w:lang w:val="en-US"/>
        </w:rPr>
        <w:t>i</w:t>
      </w:r>
      <w:r w:rsidRPr="00BB5275">
        <w:rPr>
          <w:rFonts w:eastAsiaTheme="minorEastAsia"/>
          <w:lang w:val="en-US"/>
        </w:rPr>
        <w:t xml:space="preserve">, </w:t>
      </w:r>
      <w:r w:rsidRPr="00BB5275">
        <w:rPr>
          <w:rFonts w:eastAsiaTheme="minorEastAsia"/>
          <w:i/>
          <w:iCs/>
          <w:lang w:val="en-US"/>
        </w:rPr>
        <w:t>j</w:t>
      </w:r>
      <w:r w:rsidRPr="00BB5275">
        <w:rPr>
          <w:rFonts w:eastAsiaTheme="minorEastAsia"/>
          <w:lang w:val="en-US"/>
        </w:rPr>
        <w:t xml:space="preserve"> and </w:t>
      </w:r>
      <w:r w:rsidRPr="00BB5275">
        <w:rPr>
          <w:rFonts w:eastAsiaTheme="minorEastAsia"/>
          <w:i/>
          <w:iCs/>
          <w:lang w:val="en-US"/>
        </w:rPr>
        <w:t>k</w:t>
      </w:r>
      <w:r w:rsidRPr="00BB5275">
        <w:rPr>
          <w:rFonts w:eastAsiaTheme="minorEastAsia"/>
          <w:lang w:val="en-US"/>
        </w:rPr>
        <w:t xml:space="preserve">. </w:t>
      </w:r>
    </w:p>
    <w:p w14:paraId="19D39492" w14:textId="0D2CFDD0" w:rsidR="00877EF0" w:rsidRPr="00BB5275" w:rsidRDefault="00102DA7" w:rsidP="00FE3B2F">
      <w:pPr>
        <w:rPr>
          <w:rFonts w:eastAsiaTheme="minorEastAsia"/>
          <w:lang w:val="en-US"/>
        </w:rPr>
      </w:pPr>
      <w:r w:rsidRPr="00BB5275">
        <w:rPr>
          <w:rFonts w:eastAsiaTheme="minorEastAsia"/>
          <w:lang w:val="en-US"/>
        </w:rPr>
        <w:t xml:space="preserve">We used a method previously established in the literature to characterize the interfacial curvature from pore-scale images </w:t>
      </w:r>
      <w:r w:rsidR="00513547" w:rsidRPr="00BB5275">
        <w:rPr>
          <w:rFonts w:eastAsiaTheme="minorEastAsia"/>
          <w:lang w:val="en-US"/>
        </w:rPr>
        <w:fldChar w:fldCharType="begin">
          <w:fldData xml:space="preserve">PEVuZE5vdGU+PENpdGU+PEF1dGhvcj5Bcm1zdHJvbmc8L0F1dGhvcj48WWVhcj4yMDEyPC9ZZWFy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</w:fldData>
        </w:fldChar>
      </w:r>
      <w:r w:rsidR="00755D36" w:rsidRPr="00BB5275">
        <w:rPr>
          <w:rFonts w:eastAsiaTheme="minorEastAsia"/>
          <w:lang w:val="en-US"/>
        </w:rPr>
        <w:instrText xml:space="preserve"> ADDIN EN.CITE </w:instrText>
      </w:r>
      <w:r w:rsidR="00755D36" w:rsidRPr="00BB5275">
        <w:rPr>
          <w:rFonts w:eastAsiaTheme="minorEastAsia"/>
          <w:lang w:val="en-US"/>
        </w:rPr>
        <w:fldChar w:fldCharType="begin">
          <w:fldData xml:space="preserve">PEVuZE5vdGU+PENpdGU+PEF1dGhvcj5Bcm1zdHJvbmc8L0F1dGhvcj48WWVhcj4yMDEyPC9ZZWFy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</w:fldData>
        </w:fldChar>
      </w:r>
      <w:r w:rsidR="00755D36" w:rsidRPr="00BB5275">
        <w:rPr>
          <w:rFonts w:eastAsiaTheme="minorEastAsia"/>
          <w:lang w:val="en-US"/>
        </w:rPr>
        <w:instrText xml:space="preserve"> ADDIN EN.CITE.DATA </w:instrText>
      </w:r>
      <w:r w:rsidR="00755D36" w:rsidRPr="00BB5275">
        <w:rPr>
          <w:rFonts w:eastAsiaTheme="minorEastAsia"/>
          <w:lang w:val="en-US"/>
        </w:rPr>
      </w:r>
      <w:r w:rsidR="00755D36" w:rsidRPr="00BB5275">
        <w:rPr>
          <w:rFonts w:eastAsiaTheme="minorEastAsia"/>
          <w:lang w:val="en-US"/>
        </w:rPr>
        <w:fldChar w:fldCharType="end"/>
      </w:r>
      <w:r w:rsidR="00513547" w:rsidRPr="00BB5275">
        <w:rPr>
          <w:rFonts w:eastAsiaTheme="minorEastAsia"/>
          <w:lang w:val="en-US"/>
        </w:rPr>
      </w:r>
      <w:r w:rsidR="00513547" w:rsidRPr="00BB5275">
        <w:rPr>
          <w:rFonts w:eastAsiaTheme="minorEastAsia"/>
          <w:lang w:val="en-US"/>
        </w:rPr>
        <w:fldChar w:fldCharType="separate"/>
      </w:r>
      <w:r w:rsidR="00755D36" w:rsidRPr="00BB5275">
        <w:rPr>
          <w:rFonts w:eastAsiaTheme="minorEastAsia"/>
          <w:noProof/>
          <w:lang w:val="en-US"/>
        </w:rPr>
        <w:t>[</w:t>
      </w:r>
      <w:hyperlink w:anchor="_ENREF_24" w:tooltip="Armstrong, 2012 #77" w:history="1">
        <w:r w:rsidR="00F43EC1" w:rsidRPr="00BB5275">
          <w:rPr>
            <w:rFonts w:eastAsiaTheme="minorEastAsia"/>
            <w:noProof/>
            <w:lang w:val="en-US"/>
          </w:rPr>
          <w:t>24</w:t>
        </w:r>
      </w:hyperlink>
      <w:r w:rsidR="00755D36" w:rsidRPr="00BB5275">
        <w:rPr>
          <w:rFonts w:eastAsiaTheme="minorEastAsia"/>
          <w:noProof/>
          <w:lang w:val="en-US"/>
        </w:rPr>
        <w:t xml:space="preserve">, </w:t>
      </w:r>
      <w:hyperlink w:anchor="_ENREF_65" w:tooltip="Akai, 2019 #80" w:history="1">
        <w:r w:rsidR="00F43EC1" w:rsidRPr="00BB5275">
          <w:rPr>
            <w:rFonts w:eastAsiaTheme="minorEastAsia"/>
            <w:noProof/>
            <w:lang w:val="en-US"/>
          </w:rPr>
          <w:t>65</w:t>
        </w:r>
      </w:hyperlink>
      <w:r w:rsidR="00755D36" w:rsidRPr="00BB5275">
        <w:rPr>
          <w:rFonts w:eastAsiaTheme="minorEastAsia"/>
          <w:noProof/>
          <w:lang w:val="en-US"/>
        </w:rPr>
        <w:t>]</w:t>
      </w:r>
      <w:r w:rsidR="00513547" w:rsidRPr="00BB5275">
        <w:rPr>
          <w:rFonts w:eastAsiaTheme="minorEastAsia"/>
          <w:lang w:val="en-US"/>
        </w:rPr>
        <w:fldChar w:fldCharType="end"/>
      </w:r>
      <w:r w:rsidRPr="00BB5275">
        <w:rPr>
          <w:rFonts w:eastAsiaTheme="minorEastAsia"/>
          <w:lang w:val="en-US"/>
        </w:rPr>
        <w:t xml:space="preserve">. </w:t>
      </w:r>
      <w:r w:rsidR="009B4F39" w:rsidRPr="00BB5275">
        <w:rPr>
          <w:rFonts w:eastAsiaTheme="minorEastAsia"/>
          <w:lang w:val="en-US"/>
        </w:rPr>
        <w:t>First, the interface between the fluid pairs was extracted from the segmented images and smoothed with a kernel size of 5, in the direction of the less wetting phase – gas in the case of gas and oil and gas and water</w:t>
      </w:r>
      <w:r w:rsidR="00FE3B2F" w:rsidRPr="00BB5275">
        <w:rPr>
          <w:rFonts w:eastAsiaTheme="minorEastAsia"/>
          <w:lang w:val="en-US"/>
        </w:rPr>
        <w:t>,</w:t>
      </w:r>
      <w:r w:rsidR="009B4F39" w:rsidRPr="00BB5275">
        <w:rPr>
          <w:rFonts w:eastAsiaTheme="minorEastAsia"/>
          <w:lang w:val="en-US"/>
        </w:rPr>
        <w:t xml:space="preserve"> and oil in the case of oil and water – to remove any voxelization artefacts. </w:t>
      </w:r>
      <w:r w:rsidR="009E0AA1" w:rsidRPr="00BB5275">
        <w:rPr>
          <w:rFonts w:eastAsiaTheme="minorEastAsia"/>
          <w:lang w:val="en-US"/>
        </w:rPr>
        <w:t xml:space="preserve">The total curvatures were then measured on the smoothed interfaces by fitting them with a quadratic surface. </w:t>
      </w:r>
    </w:p>
    <w:p w14:paraId="02DA314C" w14:textId="7C479126" w:rsidR="00877EF0" w:rsidRPr="00BB5275" w:rsidRDefault="00CB0707" w:rsidP="00CB0707">
      <w:pPr>
        <w:pStyle w:val="Heading1"/>
        <w:rPr>
          <w:lang w:val="en-US"/>
        </w:rPr>
      </w:pPr>
      <w:r w:rsidRPr="00BB5275">
        <w:rPr>
          <w:lang w:val="en-US"/>
        </w:rPr>
        <w:t xml:space="preserve">Results and discussion </w:t>
      </w:r>
    </w:p>
    <w:p w14:paraId="1A6E7AB5" w14:textId="66F2171B" w:rsidR="001A0C24" w:rsidRPr="00BB5275" w:rsidRDefault="000438D4" w:rsidP="000438D4">
      <w:pPr>
        <w:rPr>
          <w:lang w:val="en-US"/>
        </w:rPr>
      </w:pPr>
      <w:r w:rsidRPr="00BB5275">
        <w:rPr>
          <w:lang w:val="en-US"/>
        </w:rPr>
        <w:t xml:space="preserve">Here we present the </w:t>
      </w:r>
      <w:r w:rsidR="009B5AC2" w:rsidRPr="00BB5275">
        <w:rPr>
          <w:lang w:val="en-US"/>
        </w:rPr>
        <w:t xml:space="preserve">pore-scale </w:t>
      </w:r>
      <w:r w:rsidRPr="00BB5275">
        <w:rPr>
          <w:lang w:val="en-US"/>
        </w:rPr>
        <w:t>findings obtained</w:t>
      </w:r>
      <w:r w:rsidR="00D15700" w:rsidRPr="00BB5275">
        <w:rPr>
          <w:lang w:val="en-US"/>
        </w:rPr>
        <w:t>,</w:t>
      </w:r>
      <w:r w:rsidRPr="00BB5275">
        <w:rPr>
          <w:lang w:val="en-US"/>
        </w:rPr>
        <w:t xml:space="preserve"> </w:t>
      </w:r>
      <w:r w:rsidR="009B5AC2" w:rsidRPr="00BB5275">
        <w:rPr>
          <w:lang w:val="en-US"/>
        </w:rPr>
        <w:t>using X-ray imaging</w:t>
      </w:r>
      <w:r w:rsidR="00D15700" w:rsidRPr="00BB5275">
        <w:rPr>
          <w:lang w:val="en-US"/>
        </w:rPr>
        <w:t>,</w:t>
      </w:r>
      <w:r w:rsidR="009B5AC2" w:rsidRPr="00BB5275">
        <w:rPr>
          <w:lang w:val="en-US"/>
        </w:rPr>
        <w:t xml:space="preserve"> on the steady-state three-phase flow experiment</w:t>
      </w:r>
      <w:r w:rsidRPr="00BB5275">
        <w:rPr>
          <w:lang w:val="en-US"/>
        </w:rPr>
        <w:t xml:space="preserve">. </w:t>
      </w:r>
      <w:r w:rsidR="005D2CCF" w:rsidRPr="00BB5275">
        <w:rPr>
          <w:lang w:val="en-US"/>
        </w:rPr>
        <w:t xml:space="preserve">First, in section 3.1, we present measurements of the fluid-fluid contact angles </w:t>
      </w:r>
      <w:r w:rsidR="00B672BE" w:rsidRPr="00BB5275">
        <w:rPr>
          <w:lang w:val="en-US"/>
        </w:rPr>
        <w:t xml:space="preserve">to confirm the water-wet </w:t>
      </w:r>
      <w:r w:rsidR="000B436B" w:rsidRPr="00BB5275">
        <w:rPr>
          <w:lang w:val="en-US"/>
        </w:rPr>
        <w:t>state</w:t>
      </w:r>
      <w:r w:rsidR="00B672BE" w:rsidRPr="00BB5275">
        <w:rPr>
          <w:lang w:val="en-US"/>
        </w:rPr>
        <w:t xml:space="preserve"> of the rock</w:t>
      </w:r>
      <w:r w:rsidR="00D15700" w:rsidRPr="00BB5275">
        <w:rPr>
          <w:lang w:val="en-US"/>
        </w:rPr>
        <w:t>,</w:t>
      </w:r>
      <w:r w:rsidR="00B672BE" w:rsidRPr="00BB5275">
        <w:rPr>
          <w:lang w:val="en-US"/>
        </w:rPr>
        <w:t xml:space="preserve"> followed by a characterization of the pore occupancy in section 3.2. </w:t>
      </w:r>
      <w:r w:rsidR="00304533" w:rsidRPr="00BB5275">
        <w:rPr>
          <w:lang w:val="en-US"/>
        </w:rPr>
        <w:t xml:space="preserve">Then, in section 3.3, we </w:t>
      </w:r>
      <w:r w:rsidR="00016721" w:rsidRPr="00BB5275">
        <w:rPr>
          <w:lang w:val="en-US"/>
        </w:rPr>
        <w:t>display</w:t>
      </w:r>
      <w:r w:rsidR="00304533" w:rsidRPr="00BB5275">
        <w:rPr>
          <w:lang w:val="en-US"/>
        </w:rPr>
        <w:t xml:space="preserve"> measurements of the fluid-fluid and fluid-solid specific interfacial areas. </w:t>
      </w:r>
      <w:r w:rsidR="00D02FF9" w:rsidRPr="00BB5275">
        <w:rPr>
          <w:lang w:val="en-US"/>
        </w:rPr>
        <w:t>These results, alongside the fluid connectivity in section 3.4, are used to explain the three-phase relative permeability behaviour in section 3.5</w:t>
      </w:r>
      <w:r w:rsidR="008B108A" w:rsidRPr="00BB5275">
        <w:rPr>
          <w:lang w:val="en-US"/>
        </w:rPr>
        <w:t>.</w:t>
      </w:r>
      <w:r w:rsidR="00D15700" w:rsidRPr="00BB5275">
        <w:rPr>
          <w:lang w:val="en-US"/>
        </w:rPr>
        <w:t xml:space="preserve"> </w:t>
      </w:r>
      <w:r w:rsidR="008B108A" w:rsidRPr="00BB5275">
        <w:rPr>
          <w:lang w:val="en-US"/>
        </w:rPr>
        <w:t>E</w:t>
      </w:r>
      <w:r w:rsidR="00D15700" w:rsidRPr="00BB5275">
        <w:rPr>
          <w:lang w:val="en-US"/>
        </w:rPr>
        <w:t>vidence of intermitten</w:t>
      </w:r>
      <w:r w:rsidR="00FD76B7" w:rsidRPr="00BB5275">
        <w:rPr>
          <w:lang w:val="en-US"/>
        </w:rPr>
        <w:t>t flow regions is presented</w:t>
      </w:r>
      <w:r w:rsidR="008B108A" w:rsidRPr="00BB5275">
        <w:rPr>
          <w:lang w:val="en-US"/>
        </w:rPr>
        <w:t xml:space="preserve"> in section 3.6</w:t>
      </w:r>
      <w:r w:rsidR="00D02FF9" w:rsidRPr="00BB5275">
        <w:rPr>
          <w:lang w:val="en-US"/>
        </w:rPr>
        <w:t>.</w:t>
      </w:r>
      <w:r w:rsidR="00D72C8E" w:rsidRPr="00BB5275">
        <w:rPr>
          <w:lang w:val="en-US"/>
        </w:rPr>
        <w:t xml:space="preserve"> </w:t>
      </w:r>
      <w:r w:rsidR="00FD76B7" w:rsidRPr="00BB5275">
        <w:rPr>
          <w:lang w:val="en-US"/>
        </w:rPr>
        <w:t>The measured l</w:t>
      </w:r>
      <w:r w:rsidR="004E78F1" w:rsidRPr="00BB5275">
        <w:rPr>
          <w:lang w:val="en-US"/>
        </w:rPr>
        <w:t>ocal capillary pressure</w:t>
      </w:r>
      <w:r w:rsidR="00FD76B7" w:rsidRPr="00BB5275">
        <w:rPr>
          <w:lang w:val="en-US"/>
        </w:rPr>
        <w:t>s</w:t>
      </w:r>
      <w:r w:rsidR="004E78F1" w:rsidRPr="00BB5275">
        <w:rPr>
          <w:lang w:val="en-US"/>
        </w:rPr>
        <w:t xml:space="preserve"> between the three fluid pairs are </w:t>
      </w:r>
      <w:r w:rsidR="00FD76B7" w:rsidRPr="00BB5275">
        <w:rPr>
          <w:lang w:val="en-US"/>
        </w:rPr>
        <w:t>shown</w:t>
      </w:r>
      <w:r w:rsidR="004E78F1" w:rsidRPr="00BB5275">
        <w:rPr>
          <w:lang w:val="en-US"/>
        </w:rPr>
        <w:t xml:space="preserve"> in section 3.</w:t>
      </w:r>
      <w:r w:rsidR="008B108A" w:rsidRPr="00BB5275">
        <w:rPr>
          <w:lang w:val="en-US"/>
        </w:rPr>
        <w:t>7</w:t>
      </w:r>
      <w:r w:rsidR="00FD76B7" w:rsidRPr="00BB5275">
        <w:rPr>
          <w:lang w:val="en-US"/>
        </w:rPr>
        <w:t>.</w:t>
      </w:r>
      <w:r w:rsidR="004E78F1" w:rsidRPr="00BB5275">
        <w:rPr>
          <w:lang w:val="en-US"/>
        </w:rPr>
        <w:t xml:space="preserve"> </w:t>
      </w:r>
      <w:r w:rsidR="00FD76B7" w:rsidRPr="00BB5275">
        <w:rPr>
          <w:lang w:val="en-US"/>
        </w:rPr>
        <w:t xml:space="preserve">Finally, in section </w:t>
      </w:r>
      <w:r w:rsidR="004E78F1" w:rsidRPr="00BB5275">
        <w:rPr>
          <w:lang w:val="en-US"/>
        </w:rPr>
        <w:t>3.</w:t>
      </w:r>
      <w:r w:rsidR="008B108A" w:rsidRPr="00BB5275">
        <w:rPr>
          <w:lang w:val="en-US"/>
        </w:rPr>
        <w:t>8</w:t>
      </w:r>
      <w:r w:rsidR="00FD76B7" w:rsidRPr="00BB5275">
        <w:rPr>
          <w:lang w:val="en-US"/>
        </w:rPr>
        <w:t xml:space="preserve">, </w:t>
      </w:r>
      <w:r w:rsidR="00ED4A0C" w:rsidRPr="00BB5275">
        <w:rPr>
          <w:lang w:val="en-US"/>
        </w:rPr>
        <w:t xml:space="preserve">three-dimensional </w:t>
      </w:r>
      <w:r w:rsidR="00FD76B7" w:rsidRPr="00BB5275">
        <w:rPr>
          <w:lang w:val="en-US"/>
        </w:rPr>
        <w:t xml:space="preserve">images illustrating the occurrence of double displacement processes </w:t>
      </w:r>
      <w:r w:rsidR="00ED4A0C" w:rsidRPr="00BB5275">
        <w:rPr>
          <w:lang w:val="en-US"/>
        </w:rPr>
        <w:t>are</w:t>
      </w:r>
      <w:r w:rsidR="00FD76B7" w:rsidRPr="00BB5275">
        <w:rPr>
          <w:lang w:val="en-US"/>
        </w:rPr>
        <w:t xml:space="preserve"> presented.</w:t>
      </w:r>
      <w:r w:rsidR="00EA6B93" w:rsidRPr="00BB5275">
        <w:rPr>
          <w:lang w:val="en-US"/>
        </w:rPr>
        <w:t xml:space="preserve"> </w:t>
      </w:r>
    </w:p>
    <w:p w14:paraId="60985B42" w14:textId="58E4403B" w:rsidR="000438D4" w:rsidRPr="00BB5275" w:rsidRDefault="00EA6B93" w:rsidP="000438D4">
      <w:pPr>
        <w:rPr>
          <w:lang w:val="en-US"/>
        </w:rPr>
      </w:pPr>
      <w:r w:rsidRPr="00BB5275">
        <w:rPr>
          <w:lang w:val="en-US"/>
        </w:rPr>
        <w:t>Fig. 6 shows</w:t>
      </w:r>
      <w:r w:rsidR="001A0C24" w:rsidRPr="00BB5275">
        <w:rPr>
          <w:lang w:val="en-US"/>
        </w:rPr>
        <w:t xml:space="preserve"> the</w:t>
      </w:r>
      <w:r w:rsidRPr="00BB5275">
        <w:rPr>
          <w:lang w:val="en-US"/>
        </w:rPr>
        <w:t xml:space="preserve"> constructed three-dimensional images of the fluid</w:t>
      </w:r>
      <w:r w:rsidR="001A0C24" w:rsidRPr="00BB5275">
        <w:rPr>
          <w:lang w:val="en-US"/>
        </w:rPr>
        <w:t xml:space="preserve"> </w:t>
      </w:r>
      <w:r w:rsidR="00633270" w:rsidRPr="00BB5275">
        <w:rPr>
          <w:lang w:val="en-US"/>
        </w:rPr>
        <w:t>configurations</w:t>
      </w:r>
      <w:r w:rsidR="001A0C24" w:rsidRPr="00BB5275">
        <w:rPr>
          <w:lang w:val="en-US"/>
        </w:rPr>
        <w:t xml:space="preserve"> in the pore space</w:t>
      </w:r>
      <w:r w:rsidRPr="00BB5275">
        <w:rPr>
          <w:lang w:val="en-US"/>
        </w:rPr>
        <w:t xml:space="preserve"> at different fractional flows. </w:t>
      </w:r>
    </w:p>
    <w:p w14:paraId="6C1F5A0C" w14:textId="77777777" w:rsidR="009B158F" w:rsidRPr="00BB5275" w:rsidRDefault="009B158F" w:rsidP="006B44C0">
      <w:pPr>
        <w:keepNext/>
        <w:jc w:val="center"/>
      </w:pPr>
      <w:r w:rsidRPr="00BB5275">
        <w:rPr>
          <w:noProof/>
          <w:lang w:val="en-US"/>
        </w:rPr>
        <w:lastRenderedPageBreak/>
        <w:drawing>
          <wp:inline distT="0" distB="0" distL="0" distR="0" wp14:anchorId="188823C5" wp14:editId="5FA30882">
            <wp:extent cx="4648200" cy="81546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6597" r="8681"/>
                    <a:stretch/>
                  </pic:blipFill>
                  <pic:spPr bwMode="auto">
                    <a:xfrm>
                      <a:off x="0" y="0"/>
                      <a:ext cx="4648213" cy="8154692"/>
                    </a:xfrm>
                    <a:prstGeom prst="rect">
                      <a:avLst/>
                    </a:prstGeom>
                    <a:noFill/>
                    <a:ln>
                      <a:noFill/>
                    </a:ln>
                    <a:extLst>
                      <a:ext uri="{53640926-AAD7-44D8-BBD7-CCE9431645EC}">
                        <a14:shadowObscured xmlns:a14="http://schemas.microsoft.com/office/drawing/2010/main"/>
                      </a:ext>
                    </a:extLst>
                  </pic:spPr>
                </pic:pic>
              </a:graphicData>
            </a:graphic>
          </wp:inline>
        </w:drawing>
      </w:r>
    </w:p>
    <w:p w14:paraId="1D964242" w14:textId="32D4C559" w:rsidR="009B158F" w:rsidRPr="00BB5275" w:rsidRDefault="009B158F" w:rsidP="009B158F">
      <w:pPr>
        <w:pStyle w:val="Caption"/>
        <w:rPr>
          <w:lang w:val="en-US"/>
        </w:rPr>
      </w:pPr>
      <w:r w:rsidRPr="00BB5275">
        <w:t xml:space="preserve">Figure </w:t>
      </w:r>
      <w:fldSimple w:instr=" SEQ Figure \* ARABIC ">
        <w:r w:rsidR="00EA735E" w:rsidRPr="00BB5275">
          <w:rPr>
            <w:noProof/>
          </w:rPr>
          <w:t>6</w:t>
        </w:r>
      </w:fldSimple>
      <w:r w:rsidRPr="00BB5275">
        <w:rPr>
          <w:lang w:val="en-US"/>
        </w:rPr>
        <w:t xml:space="preserve">. </w:t>
      </w:r>
      <w:r w:rsidR="002854E2" w:rsidRPr="00BB5275">
        <w:rPr>
          <w:lang w:val="en-US"/>
        </w:rPr>
        <w:t>Three-dimensional volume rendering of the fluid configurations in the</w:t>
      </w:r>
      <w:r w:rsidR="003E15BB" w:rsidRPr="00BB5275">
        <w:rPr>
          <w:lang w:val="en-US"/>
        </w:rPr>
        <w:t xml:space="preserve"> pore space during the</w:t>
      </w:r>
      <w:r w:rsidR="002854E2" w:rsidRPr="00BB5275">
        <w:rPr>
          <w:lang w:val="en-US"/>
        </w:rPr>
        <w:t xml:space="preserve"> three-phase steady-state experiment at different fractional flows. </w:t>
      </w:r>
      <w:r w:rsidR="002854E2" w:rsidRPr="00BB5275">
        <w:rPr>
          <w:b w:val="0"/>
          <w:bCs/>
          <w:lang w:val="en-US"/>
        </w:rPr>
        <w:t xml:space="preserve">Gas is shown in green, water in blue and oil </w:t>
      </w:r>
      <w:r w:rsidR="003E15BB" w:rsidRPr="00BB5275">
        <w:rPr>
          <w:b w:val="0"/>
          <w:bCs/>
          <w:lang w:val="en-US"/>
        </w:rPr>
        <w:t xml:space="preserve">in red. The rock is rendered transparent. </w:t>
      </w:r>
      <w:r w:rsidR="001A5429" w:rsidRPr="00BB5275">
        <w:rPr>
          <w:b w:val="0"/>
          <w:bCs/>
        </w:rPr>
        <w:t>G</w:t>
      </w:r>
      <w:r w:rsidR="003E15BB" w:rsidRPr="00BB5275">
        <w:rPr>
          <w:b w:val="0"/>
          <w:bCs/>
        </w:rPr>
        <w:t>as, oil, and water fractional flows (</w:t>
      </w:r>
      <w:r w:rsidR="003E15BB" w:rsidRPr="00BB5275">
        <w:rPr>
          <w:b w:val="0"/>
          <w:bCs/>
          <w:i/>
          <w:iCs w:val="0"/>
        </w:rPr>
        <w:t>f</w:t>
      </w:r>
      <w:r w:rsidR="003E15BB" w:rsidRPr="00BB5275">
        <w:rPr>
          <w:b w:val="0"/>
          <w:bCs/>
          <w:i/>
          <w:iCs w:val="0"/>
          <w:vertAlign w:val="subscript"/>
        </w:rPr>
        <w:t>g</w:t>
      </w:r>
      <w:r w:rsidR="003E15BB" w:rsidRPr="00BB5275">
        <w:rPr>
          <w:b w:val="0"/>
          <w:bCs/>
        </w:rPr>
        <w:t xml:space="preserve">, </w:t>
      </w:r>
      <w:r w:rsidR="003E15BB" w:rsidRPr="00BB5275">
        <w:rPr>
          <w:b w:val="0"/>
          <w:bCs/>
          <w:i/>
          <w:iCs w:val="0"/>
        </w:rPr>
        <w:t>f</w:t>
      </w:r>
      <w:r w:rsidR="003E15BB" w:rsidRPr="00BB5275">
        <w:rPr>
          <w:b w:val="0"/>
          <w:bCs/>
          <w:i/>
          <w:iCs w:val="0"/>
          <w:vertAlign w:val="subscript"/>
        </w:rPr>
        <w:t>o</w:t>
      </w:r>
      <w:r w:rsidR="003E15BB" w:rsidRPr="00BB5275">
        <w:rPr>
          <w:b w:val="0"/>
          <w:bCs/>
        </w:rPr>
        <w:t xml:space="preserve">, and </w:t>
      </w:r>
      <w:r w:rsidR="003E15BB" w:rsidRPr="00BB5275">
        <w:rPr>
          <w:b w:val="0"/>
          <w:bCs/>
          <w:i/>
          <w:iCs w:val="0"/>
        </w:rPr>
        <w:t>f</w:t>
      </w:r>
      <w:r w:rsidR="003E15BB" w:rsidRPr="00BB5275">
        <w:rPr>
          <w:b w:val="0"/>
          <w:bCs/>
          <w:i/>
          <w:iCs w:val="0"/>
          <w:vertAlign w:val="subscript"/>
        </w:rPr>
        <w:t>w</w:t>
      </w:r>
      <w:r w:rsidR="003E15BB" w:rsidRPr="00BB5275">
        <w:rPr>
          <w:b w:val="0"/>
          <w:bCs/>
        </w:rPr>
        <w:t>) are stated.</w:t>
      </w:r>
    </w:p>
    <w:p w14:paraId="525194AD" w14:textId="77777777" w:rsidR="009B158F" w:rsidRPr="00BB5275" w:rsidRDefault="009B158F" w:rsidP="009B158F">
      <w:pPr>
        <w:rPr>
          <w:lang w:val="en-US"/>
        </w:rPr>
      </w:pPr>
    </w:p>
    <w:p w14:paraId="431E2EA7" w14:textId="33C4A216" w:rsidR="00016721" w:rsidRPr="00BB5275" w:rsidRDefault="00016721" w:rsidP="00016721">
      <w:pPr>
        <w:pStyle w:val="Heading2"/>
        <w:rPr>
          <w:lang w:val="en-US"/>
        </w:rPr>
      </w:pPr>
      <w:r w:rsidRPr="00BB5275">
        <w:rPr>
          <w:i/>
          <w:iCs/>
          <w:lang w:val="en-US"/>
        </w:rPr>
        <w:t>In situ</w:t>
      </w:r>
      <w:r w:rsidRPr="00BB5275">
        <w:rPr>
          <w:lang w:val="en-US"/>
        </w:rPr>
        <w:t xml:space="preserve"> wettability </w:t>
      </w:r>
      <w:r w:rsidR="00612CD7" w:rsidRPr="00BB5275">
        <w:rPr>
          <w:lang w:val="en-US"/>
        </w:rPr>
        <w:t>characterization</w:t>
      </w:r>
    </w:p>
    <w:p w14:paraId="2B2BDF81" w14:textId="5A7D60FA" w:rsidR="00ED0776" w:rsidRPr="00BB5275" w:rsidRDefault="00BF3849" w:rsidP="00ED0776">
      <w:pPr>
        <w:rPr>
          <w:lang w:val="en-US"/>
        </w:rPr>
      </w:pPr>
      <w:r w:rsidRPr="00BB5275">
        <w:rPr>
          <w:lang w:val="en-US"/>
        </w:rPr>
        <w:t xml:space="preserve">The oil-water, gas-oil, and gas-water contact angles were characterized on the same segmented </w:t>
      </w:r>
      <w:proofErr w:type="spellStart"/>
      <w:r w:rsidRPr="00BB5275">
        <w:rPr>
          <w:lang w:val="en-US"/>
        </w:rPr>
        <w:t>subvolume</w:t>
      </w:r>
      <w:proofErr w:type="spellEnd"/>
      <w:r w:rsidRPr="00BB5275">
        <w:rPr>
          <w:lang w:val="en-US"/>
        </w:rPr>
        <w:t xml:space="preserve">, of size </w:t>
      </w:r>
      <w:r w:rsidRPr="00BB5275">
        <w:t>2.65 mm × 2.65 mm × 2.65 mm,</w:t>
      </w:r>
      <w:r w:rsidRPr="00BB5275">
        <w:rPr>
          <w:lang w:val="en-US"/>
        </w:rPr>
        <w:t xml:space="preserve"> at different fractional flows using an automated algorithm that measures the geometric angle on the three-phase contact line between each fluid pair </w:t>
      </w:r>
      <w:r w:rsidR="005B1B1F" w:rsidRPr="00BB5275">
        <w:rPr>
          <w:lang w:val="en-US"/>
        </w:rPr>
        <w:fldChar w:fldCharType="begin"/>
      </w:r>
      <w:r w:rsidR="00755D36" w:rsidRPr="00BB5275">
        <w:rPr>
          <w:lang w:val="en-US"/>
        </w:rPr>
        <w:instrText xml:space="preserve"> ADDIN EN.CITE &lt;EndNote&gt;&lt;Cite&gt;&lt;Author&gt;AlRatrout&lt;/Author&gt;&lt;Year&gt;2017&lt;/Year&gt;&lt;RecNum&gt;181&lt;/RecNum&gt;&lt;DisplayText&gt;[66]&lt;/DisplayText&gt;&lt;record&gt;&lt;rec-number&gt;181&lt;/rec-number&gt;&lt;foreign-keys&gt;&lt;key app="EN" db-id="25aaxt5w9xv0tweedfov022ixwepe952x5d5" timestamp="1584199986"&gt;181&lt;/key&gt;&lt;/foreign-keys&gt;&lt;ref-type name="Journal Article"&gt;17&lt;/ref-type&gt;&lt;contributors&gt;&lt;authors&gt;&lt;author&gt;AlRatrout, Ahmed&lt;/author&gt;&lt;author&gt;Raeini, Ali Q.&lt;/author&gt;&lt;author&gt;Bijeljic, Branko&lt;/author&gt;&lt;author&gt;Blunt, Martin J.&lt;/author&gt;&lt;/authors&gt;&lt;/contributors&gt;&lt;titles&gt;&lt;title&gt;Automatic measurement of contact angle in pore-space images&lt;/title&gt;&lt;secondary-title&gt;Advances in Water Resources&lt;/secondary-title&gt;&lt;/titles&gt;&lt;periodical&gt;&lt;full-title&gt;Advances in Water Resources&lt;/full-title&gt;&lt;/periodical&gt;&lt;pages&gt;158-169&lt;/pages&gt;&lt;volume&gt;109&lt;/volume&gt;&lt;dates&gt;&lt;year&gt;2017&lt;/year&gt;&lt;pub-dates&gt;&lt;date&gt;2017/11/01/&lt;/date&gt;&lt;/pub-dates&gt;&lt;/dates&gt;&lt;isbn&gt;0309-1708&lt;/isbn&gt;&lt;urls&gt;&lt;related-urls&gt;&lt;url&gt;http://www.sciencedirect.com/science/article/pii/S0309170817303342&lt;/url&gt;&lt;/related-urls&gt;&lt;/urls&gt;&lt;electronic-resource-num&gt;https://doi.org/10.1016/j.advwatres.2017.07.018&lt;/electronic-resource-num&gt;&lt;/record&gt;&lt;/Cite&gt;&lt;/EndNote&gt;</w:instrText>
      </w:r>
      <w:r w:rsidR="005B1B1F" w:rsidRPr="00BB5275">
        <w:rPr>
          <w:lang w:val="en-US"/>
        </w:rPr>
        <w:fldChar w:fldCharType="separate"/>
      </w:r>
      <w:r w:rsidR="00755D36" w:rsidRPr="00BB5275">
        <w:rPr>
          <w:noProof/>
          <w:lang w:val="en-US"/>
        </w:rPr>
        <w:t>[</w:t>
      </w:r>
      <w:hyperlink w:anchor="_ENREF_66" w:tooltip="AlRatrout, 2017 #181" w:history="1">
        <w:r w:rsidR="00F43EC1" w:rsidRPr="00BB5275">
          <w:rPr>
            <w:noProof/>
            <w:lang w:val="en-US"/>
          </w:rPr>
          <w:t>66</w:t>
        </w:r>
      </w:hyperlink>
      <w:r w:rsidR="00755D36" w:rsidRPr="00BB5275">
        <w:rPr>
          <w:noProof/>
          <w:lang w:val="en-US"/>
        </w:rPr>
        <w:t>]</w:t>
      </w:r>
      <w:r w:rsidR="005B1B1F" w:rsidRPr="00BB5275">
        <w:rPr>
          <w:lang w:val="en-US"/>
        </w:rPr>
        <w:fldChar w:fldCharType="end"/>
      </w:r>
      <w:r w:rsidRPr="00BB5275">
        <w:rPr>
          <w:lang w:val="en-US"/>
        </w:rPr>
        <w:t xml:space="preserve">. </w:t>
      </w:r>
      <w:r w:rsidR="009964EF" w:rsidRPr="00BB5275">
        <w:rPr>
          <w:lang w:val="en-US"/>
        </w:rPr>
        <w:t>W</w:t>
      </w:r>
      <w:r w:rsidR="002D1FD6" w:rsidRPr="00BB5275">
        <w:rPr>
          <w:lang w:val="en-US"/>
        </w:rPr>
        <w:t xml:space="preserve">ettability is typically determined </w:t>
      </w:r>
      <w:r w:rsidR="009964EF" w:rsidRPr="00BB5275">
        <w:rPr>
          <w:lang w:val="en-US"/>
        </w:rPr>
        <w:t>using the oil-water contact angle</w:t>
      </w:r>
      <w:r w:rsidR="00AE6C86" w:rsidRPr="00BB5275">
        <w:rPr>
          <w:lang w:val="en-US"/>
        </w:rPr>
        <w:t>; an angle lower than 90</w:t>
      </w:r>
      <w:r w:rsidR="00AE6C86" w:rsidRPr="00BB5275">
        <w:rPr>
          <w:vertAlign w:val="superscript"/>
          <w:lang w:val="en-US"/>
        </w:rPr>
        <w:t>o</w:t>
      </w:r>
      <w:r w:rsidR="00AE6C86" w:rsidRPr="00BB5275">
        <w:rPr>
          <w:lang w:val="en-US"/>
        </w:rPr>
        <w:t xml:space="preserve"> is indicative of water-wet wettability, while an oil-wet one displays angles larger than 90</w:t>
      </w:r>
      <w:r w:rsidR="00AE6C86" w:rsidRPr="00BB5275">
        <w:rPr>
          <w:vertAlign w:val="superscript"/>
          <w:lang w:val="en-US"/>
        </w:rPr>
        <w:t>o</w:t>
      </w:r>
      <w:r w:rsidR="00ED0776" w:rsidRPr="00BB5275">
        <w:rPr>
          <w:lang w:val="en-US"/>
        </w:rPr>
        <w:t xml:space="preserve"> </w:t>
      </w:r>
      <w:r w:rsidR="005B1B1F" w:rsidRPr="00BB5275">
        <w:rPr>
          <w:lang w:val="en-US"/>
        </w:rPr>
        <w:fldChar w:fldCharType="begin"/>
      </w:r>
      <w:r w:rsidR="00755D36" w:rsidRPr="00BB5275">
        <w:rPr>
          <w:lang w:val="en-US"/>
        </w:rPr>
        <w:instrText xml:space="preserve"> ADDIN EN.CITE &lt;EndNote&gt;&lt;Cite&gt;&lt;Author&gt;Salathiel&lt;/Author&gt;&lt;Year&gt;1973&lt;/Year&gt;&lt;RecNum&gt;180&lt;/RecNum&gt;&lt;DisplayText&gt;[9, 67]&lt;/DisplayText&gt;&lt;record&gt;&lt;rec-number&gt;180&lt;/rec-number&gt;&lt;foreign-keys&gt;&lt;key app="EN" db-id="25aaxt5w9xv0tweedfov022ixwepe952x5d5" timestamp="1582820344"&gt;180&lt;/key&gt;&lt;/foreign-keys&gt;&lt;ref-type name="Journal Article"&gt;17&lt;/ref-type&gt;&lt;contributors&gt;&lt;authors&gt;&lt;author&gt;Salathiel, R. A.&lt;/author&gt;&lt;/authors&gt;&lt;/contributors&gt;&lt;titles&gt;&lt;title&gt;Oil Recovery by Surface Film Drainage In Mixed-Wettability Rocks&lt;/title&gt;&lt;secondary-title&gt;Journal of Petroleum Technology&lt;/secondary-title&gt;&lt;alt-title&gt;SPE-4104-PA&lt;/alt-title&gt;&lt;/titles&gt;&lt;periodical&gt;&lt;full-title&gt;Journal of Petroleum Technology&lt;/full-title&gt;&lt;abbr-1&gt;SPE-949039-G&lt;/abbr-1&gt;&lt;/periodical&gt;&lt;pages&gt;1216-1224&lt;/pages&gt;&lt;volume&gt;25&lt;/volume&gt;&lt;number&gt;10&lt;/number&gt;&lt;dates&gt;&lt;year&gt;1973&lt;/year&gt;&lt;pub-dates&gt;&lt;date&gt;1973/10/1/&lt;/date&gt;&lt;/pub-dates&gt;&lt;/dates&gt;&lt;publisher&gt;Society of Petroleum Engineers&lt;/publisher&gt;&lt;isbn&gt;0149-2136&lt;/isbn&gt;&lt;urls&gt;&lt;related-urls&gt;&lt;url&gt;https://doi.org/10.2118/4104-PA&lt;/url&gt;&lt;/related-urls&gt;&lt;/urls&gt;&lt;custom1&gt;SPE&lt;/custom1&gt;&lt;electronic-resource-num&gt;10.2118/4104-PA&lt;/electronic-resource-num&gt;&lt;/record&gt;&lt;/Cite&gt;&lt;Cite&gt;&lt;Author&gt;Blunt&lt;/Author&gt;&lt;Year&gt;2017&lt;/Year&gt;&lt;RecNum&gt;37&lt;/RecNum&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sidR="005B1B1F" w:rsidRPr="00BB5275">
        <w:rPr>
          <w:lang w:val="en-US"/>
        </w:rPr>
        <w:fldChar w:fldCharType="separate"/>
      </w:r>
      <w:r w:rsidR="00755D36" w:rsidRPr="00BB5275">
        <w:rPr>
          <w:noProof/>
          <w:lang w:val="en-US"/>
        </w:rPr>
        <w:t>[</w:t>
      </w:r>
      <w:hyperlink w:anchor="_ENREF_9" w:tooltip="Blunt, 2017 #37" w:history="1">
        <w:r w:rsidR="00F43EC1" w:rsidRPr="00BB5275">
          <w:rPr>
            <w:noProof/>
            <w:lang w:val="en-US"/>
          </w:rPr>
          <w:t>9</w:t>
        </w:r>
      </w:hyperlink>
      <w:r w:rsidR="00755D36" w:rsidRPr="00BB5275">
        <w:rPr>
          <w:noProof/>
          <w:lang w:val="en-US"/>
        </w:rPr>
        <w:t xml:space="preserve">, </w:t>
      </w:r>
      <w:hyperlink w:anchor="_ENREF_67" w:tooltip="Salathiel, 1973 #180" w:history="1">
        <w:r w:rsidR="00F43EC1" w:rsidRPr="00BB5275">
          <w:rPr>
            <w:noProof/>
            <w:lang w:val="en-US"/>
          </w:rPr>
          <w:t>67</w:t>
        </w:r>
      </w:hyperlink>
      <w:r w:rsidR="00755D36" w:rsidRPr="00BB5275">
        <w:rPr>
          <w:noProof/>
          <w:lang w:val="en-US"/>
        </w:rPr>
        <w:t>]</w:t>
      </w:r>
      <w:r w:rsidR="005B1B1F" w:rsidRPr="00BB5275">
        <w:rPr>
          <w:lang w:val="en-US"/>
        </w:rPr>
        <w:fldChar w:fldCharType="end"/>
      </w:r>
      <w:r w:rsidR="009964EF" w:rsidRPr="00BB5275">
        <w:rPr>
          <w:lang w:val="en-US"/>
        </w:rPr>
        <w:t xml:space="preserve">. </w:t>
      </w:r>
    </w:p>
    <w:p w14:paraId="4F25885C" w14:textId="33DB7A0D" w:rsidR="00BF3849" w:rsidRPr="00BB5275" w:rsidRDefault="009964EF" w:rsidP="00ED0776">
      <w:pPr>
        <w:rPr>
          <w:lang w:val="en-US"/>
        </w:rPr>
      </w:pPr>
      <w:r w:rsidRPr="00BB5275">
        <w:rPr>
          <w:lang w:val="en-US"/>
        </w:rPr>
        <w:t>The geometric oil-water contact angles</w:t>
      </w:r>
      <w:r w:rsidR="004257AA" w:rsidRPr="00BB5275">
        <w:rPr>
          <w:lang w:val="en-US"/>
        </w:rPr>
        <w:t>, measured through the denser phase (water),</w:t>
      </w:r>
      <w:r w:rsidRPr="00BB5275">
        <w:rPr>
          <w:lang w:val="en-US"/>
        </w:rPr>
        <w:t xml:space="preserve"> are shown in Fig. 7. </w:t>
      </w:r>
      <w:r w:rsidR="00A53E44" w:rsidRPr="00BB5275">
        <w:rPr>
          <w:lang w:val="en-US"/>
        </w:rPr>
        <w:t>The mean oil-water contact angle, for all fractional flows, is 61</w:t>
      </w:r>
      <w:r w:rsidR="00A53E44" w:rsidRPr="00BB5275">
        <w:rPr>
          <w:vertAlign w:val="superscript"/>
          <w:lang w:val="en-US"/>
        </w:rPr>
        <w:t>o</w:t>
      </w:r>
      <w:r w:rsidR="00A53E44" w:rsidRPr="00BB5275">
        <w:rPr>
          <w:lang w:val="en-US"/>
        </w:rPr>
        <w:t xml:space="preserve"> ± 16</w:t>
      </w:r>
      <w:r w:rsidR="00A53E44" w:rsidRPr="00BB5275">
        <w:rPr>
          <w:vertAlign w:val="superscript"/>
          <w:lang w:val="en-US"/>
        </w:rPr>
        <w:t>o</w:t>
      </w:r>
      <w:r w:rsidR="00A53E44" w:rsidRPr="00BB5275">
        <w:rPr>
          <w:lang w:val="en-US"/>
        </w:rPr>
        <w:t xml:space="preserve">, </w:t>
      </w:r>
      <w:r w:rsidR="002B6755" w:rsidRPr="00BB5275">
        <w:rPr>
          <w:lang w:val="en-US"/>
        </w:rPr>
        <w:t>confirming the w</w:t>
      </w:r>
      <w:r w:rsidR="00A53E44" w:rsidRPr="00BB5275">
        <w:rPr>
          <w:lang w:val="en-US"/>
        </w:rPr>
        <w:t>ater-wet</w:t>
      </w:r>
      <w:r w:rsidR="002B6755" w:rsidRPr="00BB5275">
        <w:rPr>
          <w:lang w:val="en-US"/>
        </w:rPr>
        <w:t xml:space="preserve"> </w:t>
      </w:r>
      <w:r w:rsidR="00C76EDC" w:rsidRPr="00BB5275">
        <w:rPr>
          <w:lang w:val="en-US"/>
        </w:rPr>
        <w:t>nature</w:t>
      </w:r>
      <w:r w:rsidR="002B6755" w:rsidRPr="00BB5275">
        <w:rPr>
          <w:lang w:val="en-US"/>
        </w:rPr>
        <w:t xml:space="preserve"> of the sample</w:t>
      </w:r>
      <w:r w:rsidR="00A53E44" w:rsidRPr="00BB5275">
        <w:rPr>
          <w:lang w:val="en-US"/>
        </w:rPr>
        <w:t xml:space="preserve">. This is also evident from the two-phase pore-scale images shown in Fig. 7 (right), where oil resides in the </w:t>
      </w:r>
      <w:proofErr w:type="spellStart"/>
      <w:r w:rsidR="00A53E44" w:rsidRPr="00BB5275">
        <w:rPr>
          <w:lang w:val="en-US"/>
        </w:rPr>
        <w:t>centre</w:t>
      </w:r>
      <w:proofErr w:type="spellEnd"/>
      <w:r w:rsidR="00A53E44" w:rsidRPr="00BB5275">
        <w:rPr>
          <w:lang w:val="en-US"/>
        </w:rPr>
        <w:t xml:space="preserve"> of the pores surrounded by water wetting layers. Furthermore, Fig. 7 (left) illustrates that there was no wettability alteration throughout the flooding experiment; the contact angle between oil and water remains </w:t>
      </w:r>
      <w:r w:rsidR="008B108A" w:rsidRPr="00BB5275">
        <w:rPr>
          <w:lang w:val="en-US"/>
        </w:rPr>
        <w:t xml:space="preserve">approximately </w:t>
      </w:r>
      <w:r w:rsidR="00A53E44" w:rsidRPr="00BB5275">
        <w:rPr>
          <w:lang w:val="en-US"/>
        </w:rPr>
        <w:t>constant.</w:t>
      </w:r>
      <w:r w:rsidR="0022278A" w:rsidRPr="00BB5275">
        <w:rPr>
          <w:lang w:val="en-US"/>
        </w:rPr>
        <w:t xml:space="preserve"> This also indicates that the geometric </w:t>
      </w:r>
      <w:r w:rsidR="00727EF4" w:rsidRPr="00BB5275">
        <w:rPr>
          <w:lang w:val="en-US"/>
        </w:rPr>
        <w:t xml:space="preserve">oil-water contact angle is independent of saturation history; the oil-water angle was not impacted by switching the saturation path. </w:t>
      </w:r>
    </w:p>
    <w:p w14:paraId="340A9034" w14:textId="77777777" w:rsidR="006142B9" w:rsidRPr="00BB5275" w:rsidRDefault="004257AA" w:rsidP="006142B9">
      <w:pPr>
        <w:keepNext/>
        <w:jc w:val="center"/>
      </w:pPr>
      <w:r w:rsidRPr="00BB5275">
        <w:rPr>
          <w:noProof/>
          <w:lang w:val="en-US"/>
        </w:rPr>
        <w:drawing>
          <wp:inline distT="0" distB="0" distL="0" distR="0" wp14:anchorId="4E20ABF9" wp14:editId="53B654C8">
            <wp:extent cx="4572000" cy="264170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0" cy="2641701"/>
                    </a:xfrm>
                    <a:prstGeom prst="rect">
                      <a:avLst/>
                    </a:prstGeom>
                    <a:noFill/>
                  </pic:spPr>
                </pic:pic>
              </a:graphicData>
            </a:graphic>
          </wp:inline>
        </w:drawing>
      </w:r>
    </w:p>
    <w:p w14:paraId="697B68DF" w14:textId="18A73747" w:rsidR="00877EF0" w:rsidRPr="00BB5275" w:rsidRDefault="006142B9" w:rsidP="005B1B1F">
      <w:pPr>
        <w:pStyle w:val="Caption"/>
        <w:rPr>
          <w:b w:val="0"/>
          <w:bCs/>
          <w:lang w:val="en-US"/>
        </w:rPr>
      </w:pPr>
      <w:r w:rsidRPr="00BB5275">
        <w:t xml:space="preserve">Figure </w:t>
      </w:r>
      <w:fldSimple w:instr=" SEQ Figure \* ARABIC ">
        <w:r w:rsidR="00EA735E" w:rsidRPr="00BB5275">
          <w:rPr>
            <w:noProof/>
          </w:rPr>
          <w:t>7</w:t>
        </w:r>
      </w:fldSimple>
      <w:r w:rsidRPr="00BB5275">
        <w:t xml:space="preserve">. </w:t>
      </w:r>
      <w:r w:rsidR="005B1B1F" w:rsidRPr="00BB5275">
        <w:t xml:space="preserve">(Left) Probability density function of the </w:t>
      </w:r>
      <w:r w:rsidR="005B1B1F" w:rsidRPr="00BB5275">
        <w:rPr>
          <w:i/>
          <w:iCs w:val="0"/>
        </w:rPr>
        <w:t>in situ</w:t>
      </w:r>
      <w:r w:rsidR="005B1B1F" w:rsidRPr="00BB5275">
        <w:t xml:space="preserve"> measured oil-water contact angles throughout the steady-state three-phase flow experiment at different fractional flows. (Right) Two-dimensional pore-scale images of the same pore, at two different fractional flows, illustrating that oil resides in the centres in the presence of water, confirming the water-wet </w:t>
      </w:r>
      <w:r w:rsidR="00C76EDC" w:rsidRPr="00BB5275">
        <w:t>state</w:t>
      </w:r>
      <w:r w:rsidR="005B1B1F" w:rsidRPr="00BB5275">
        <w:t xml:space="preserve"> of the rock sample. </w:t>
      </w:r>
      <w:r w:rsidR="005B1B1F" w:rsidRPr="00BB5275">
        <w:rPr>
          <w:b w:val="0"/>
          <w:bCs/>
        </w:rPr>
        <w:t>The contact angles w</w:t>
      </w:r>
      <w:r w:rsidR="00980D36" w:rsidRPr="00BB5275">
        <w:rPr>
          <w:b w:val="0"/>
          <w:bCs/>
        </w:rPr>
        <w:t>ere</w:t>
      </w:r>
      <w:r w:rsidR="005B1B1F" w:rsidRPr="00BB5275">
        <w:rPr>
          <w:b w:val="0"/>
          <w:bCs/>
        </w:rPr>
        <w:t xml:space="preserve"> measured through the denser phase using an automated algorithm developed by </w:t>
      </w:r>
      <w:hyperlink w:anchor="_ENREF_66" w:tooltip="AlRatrout, 2017 #181" w:history="1">
        <w:r w:rsidR="00F43EC1" w:rsidRPr="00BB5275">
          <w:rPr>
            <w:b w:val="0"/>
            <w:bCs/>
          </w:rPr>
          <w:fldChar w:fldCharType="begin"/>
        </w:r>
        <w:r w:rsidR="00F43EC1" w:rsidRPr="00BB5275">
          <w:rPr>
            <w:b w:val="0"/>
            <w:bCs/>
          </w:rPr>
          <w:instrText xml:space="preserve"> ADDIN EN.CITE &lt;EndNote&gt;&lt;Cite AuthorYear="1"&gt;&lt;Author&gt;AlRatrout&lt;/Author&gt;&lt;Year&gt;2017&lt;/Year&gt;&lt;RecNum&gt;181&lt;/RecNum&gt;&lt;DisplayText&gt;AlRatrout, et al. [66]&lt;/DisplayText&gt;&lt;record&gt;&lt;rec-number&gt;181&lt;/rec-number&gt;&lt;foreign-keys&gt;&lt;key app="EN" db-id="25aaxt5w9xv0tweedfov022ixwepe952x5d5" timestamp="1584199986"&gt;181&lt;/key&gt;&lt;/foreign-keys&gt;&lt;ref-type name="Journal Article"&gt;17&lt;/ref-type&gt;&lt;contributors&gt;&lt;authors&gt;&lt;author&gt;AlRatrout, Ahmed&lt;/author&gt;&lt;author&gt;Raeini, Ali Q.&lt;/author&gt;&lt;author&gt;Bijeljic, Branko&lt;/author&gt;&lt;author&gt;Blunt, Martin J.&lt;/author&gt;&lt;/authors&gt;&lt;/contributors&gt;&lt;titles&gt;&lt;title&gt;Automatic measurement of contact angle in pore-space images&lt;/title&gt;&lt;secondary-title&gt;Advances in Water Resources&lt;/secondary-title&gt;&lt;/titles&gt;&lt;periodical&gt;&lt;full-title&gt;Advances in Water Resources&lt;/full-title&gt;&lt;/periodical&gt;&lt;pages&gt;158-169&lt;/pages&gt;&lt;volume&gt;109&lt;/volume&gt;&lt;dates&gt;&lt;year&gt;2017&lt;/year&gt;&lt;pub-dates&gt;&lt;date&gt;2017/11/01/&lt;/date&gt;&lt;/pub-dates&gt;&lt;/dates&gt;&lt;isbn&gt;0309-1708&lt;/isbn&gt;&lt;urls&gt;&lt;related-urls&gt;&lt;url&gt;http://www.sciencedirect.com/science/article/pii/S0309170817303342&lt;/url&gt;&lt;/related-urls&gt;&lt;/urls&gt;&lt;electronic-resource-num&gt;https://doi.org/10.1016/j.advwatres.2017.07.018&lt;/electronic-resource-num&gt;&lt;/record&gt;&lt;/Cite&gt;&lt;/EndNote&gt;</w:instrText>
        </w:r>
        <w:r w:rsidR="00F43EC1" w:rsidRPr="00BB5275">
          <w:rPr>
            <w:b w:val="0"/>
            <w:bCs/>
          </w:rPr>
          <w:fldChar w:fldCharType="separate"/>
        </w:r>
        <w:r w:rsidR="00F43EC1" w:rsidRPr="00BB5275">
          <w:rPr>
            <w:b w:val="0"/>
            <w:bCs/>
            <w:noProof/>
          </w:rPr>
          <w:t>AlRatrout, et al. [66]</w:t>
        </w:r>
        <w:r w:rsidR="00F43EC1" w:rsidRPr="00BB5275">
          <w:rPr>
            <w:b w:val="0"/>
            <w:bCs/>
          </w:rPr>
          <w:fldChar w:fldCharType="end"/>
        </w:r>
      </w:hyperlink>
      <w:r w:rsidR="005B1B1F" w:rsidRPr="00BB5275">
        <w:rPr>
          <w:b w:val="0"/>
          <w:bCs/>
        </w:rPr>
        <w:t xml:space="preserve">. </w:t>
      </w:r>
      <w:r w:rsidR="00980D36" w:rsidRPr="00BB5275">
        <w:rPr>
          <w:b w:val="0"/>
          <w:bCs/>
          <w:i/>
          <w:iCs w:val="0"/>
        </w:rPr>
        <w:t>f</w:t>
      </w:r>
      <w:r w:rsidR="00980D36" w:rsidRPr="00BB5275">
        <w:rPr>
          <w:b w:val="0"/>
          <w:bCs/>
          <w:i/>
          <w:iCs w:val="0"/>
          <w:vertAlign w:val="subscript"/>
        </w:rPr>
        <w:t>w</w:t>
      </w:r>
      <w:r w:rsidR="00980D36" w:rsidRPr="00BB5275">
        <w:rPr>
          <w:b w:val="0"/>
          <w:bCs/>
        </w:rPr>
        <w:t xml:space="preserve"> and </w:t>
      </w:r>
      <w:r w:rsidR="00980D36" w:rsidRPr="00BB5275">
        <w:rPr>
          <w:b w:val="0"/>
          <w:bCs/>
          <w:i/>
          <w:iCs w:val="0"/>
        </w:rPr>
        <w:t>f</w:t>
      </w:r>
      <w:r w:rsidR="00980D36" w:rsidRPr="00BB5275">
        <w:rPr>
          <w:b w:val="0"/>
          <w:bCs/>
          <w:i/>
          <w:iCs w:val="0"/>
          <w:vertAlign w:val="subscript"/>
        </w:rPr>
        <w:t>o</w:t>
      </w:r>
      <w:r w:rsidR="00980D36" w:rsidRPr="00BB5275">
        <w:rPr>
          <w:b w:val="0"/>
          <w:bCs/>
        </w:rPr>
        <w:t xml:space="preserve"> refer to water and oil fractional flows respectively. </w:t>
      </w:r>
    </w:p>
    <w:p w14:paraId="0A8DB7DE" w14:textId="4E582DC4" w:rsidR="00266B7D" w:rsidRPr="00BB5275" w:rsidRDefault="00266B7D" w:rsidP="00266B7D">
      <w:pPr>
        <w:rPr>
          <w:szCs w:val="20"/>
        </w:rPr>
      </w:pPr>
      <w:r w:rsidRPr="00BB5275">
        <w:rPr>
          <w:lang w:val="en-US"/>
        </w:rPr>
        <w:t xml:space="preserve">As expected, due to the positive </w:t>
      </w:r>
      <w:r w:rsidR="00B344F9" w:rsidRPr="00BB5275">
        <w:rPr>
          <w:lang w:val="en-US"/>
        </w:rPr>
        <w:t xml:space="preserve">initial </w:t>
      </w:r>
      <w:r w:rsidRPr="00BB5275">
        <w:rPr>
          <w:lang w:val="en-US"/>
        </w:rPr>
        <w:t xml:space="preserve">oil spreading coefficient </w:t>
      </w:r>
      <w:r w:rsidRPr="00BB5275">
        <w:rPr>
          <w:bCs/>
        </w:rPr>
        <w:t>(</w:t>
      </w:r>
      <w:r w:rsidRPr="00BB5275">
        <w:rPr>
          <w:bCs/>
          <w:i/>
        </w:rPr>
        <w:t>C</w:t>
      </w:r>
      <w:r w:rsidRPr="00BB5275">
        <w:rPr>
          <w:bCs/>
          <w:i/>
          <w:vertAlign w:val="subscript"/>
        </w:rPr>
        <w:t>so</w:t>
      </w:r>
      <w:r w:rsidRPr="00BB5275">
        <w:rPr>
          <w:bCs/>
        </w:rPr>
        <w:t xml:space="preserve"> = +0.4 </w:t>
      </w:r>
      <w:r w:rsidRPr="00BB5275">
        <w:rPr>
          <w:szCs w:val="20"/>
        </w:rPr>
        <w:t>mN</w:t>
      </w:r>
      <m:oMath>
        <m:r>
          <w:rPr>
            <w:rFonts w:ascii="Cambria Math" w:hAnsi="Cambria Math"/>
            <w:szCs w:val="20"/>
          </w:rPr>
          <m:t>∙</m:t>
        </m:r>
      </m:oMath>
      <w:r w:rsidRPr="00BB5275">
        <w:rPr>
          <w:szCs w:val="20"/>
        </w:rPr>
        <w:t>m</w:t>
      </w:r>
      <w:r w:rsidRPr="00BB5275">
        <w:rPr>
          <w:szCs w:val="20"/>
          <w:vertAlign w:val="superscript"/>
        </w:rPr>
        <w:t>-1</w:t>
      </w:r>
      <w:r w:rsidRPr="00BB5275">
        <w:rPr>
          <w:szCs w:val="20"/>
        </w:rPr>
        <w:t xml:space="preserve">), see section 2.1, oil spreads in layers surrounding the gas phase which results in an effective gas-oil contact angle of zero; oil is strongly wetting to gas. This </w:t>
      </w:r>
      <w:r w:rsidR="00FE6C25" w:rsidRPr="00BB5275">
        <w:rPr>
          <w:szCs w:val="20"/>
        </w:rPr>
        <w:t>is evident from</w:t>
      </w:r>
      <w:r w:rsidR="00ED271A" w:rsidRPr="00BB5275">
        <w:rPr>
          <w:szCs w:val="20"/>
        </w:rPr>
        <w:t xml:space="preserve"> Fig. 8, where </w:t>
      </w:r>
      <w:r w:rsidR="00FE6C25" w:rsidRPr="00BB5275">
        <w:rPr>
          <w:szCs w:val="20"/>
        </w:rPr>
        <w:t>the three-dimensional a</w:t>
      </w:r>
      <w:r w:rsidR="00ED271A" w:rsidRPr="00BB5275">
        <w:rPr>
          <w:szCs w:val="20"/>
        </w:rPr>
        <w:t xml:space="preserve">rrangement of gas, oil and water in a single pore is </w:t>
      </w:r>
      <w:r w:rsidR="00FE6C25" w:rsidRPr="00BB5275">
        <w:rPr>
          <w:szCs w:val="20"/>
        </w:rPr>
        <w:t>presented; gas is shown in green, oil in red, water in blue, while the rock</w:t>
      </w:r>
      <w:r w:rsidR="00881665" w:rsidRPr="00BB5275">
        <w:rPr>
          <w:szCs w:val="20"/>
        </w:rPr>
        <w:t xml:space="preserve"> phase</w:t>
      </w:r>
      <w:r w:rsidR="00FE6C25" w:rsidRPr="00BB5275">
        <w:rPr>
          <w:szCs w:val="20"/>
        </w:rPr>
        <w:t xml:space="preserve"> is rendered semi-transparent (grey).</w:t>
      </w:r>
      <w:r w:rsidR="00ED271A" w:rsidRPr="00BB5275">
        <w:rPr>
          <w:szCs w:val="20"/>
        </w:rPr>
        <w:t xml:space="preserve"> As soon as gas contacts oil, oil spreads in layers sandwiched between gas and water in the pore space. </w:t>
      </w:r>
      <w:r w:rsidR="00A53E44" w:rsidRPr="00BB5275">
        <w:rPr>
          <w:szCs w:val="20"/>
        </w:rPr>
        <w:t xml:space="preserve">The </w:t>
      </w:r>
      <w:r w:rsidR="00972DB8" w:rsidRPr="00BB5275">
        <w:rPr>
          <w:szCs w:val="20"/>
        </w:rPr>
        <w:t>presence of</w:t>
      </w:r>
      <w:r w:rsidR="00A53E44" w:rsidRPr="00BB5275">
        <w:rPr>
          <w:szCs w:val="20"/>
        </w:rPr>
        <w:t xml:space="preserve"> oil in layers prevents gas from directly contacting water in the pore space</w:t>
      </w:r>
      <w:r w:rsidR="005B5793" w:rsidRPr="00BB5275">
        <w:rPr>
          <w:szCs w:val="20"/>
        </w:rPr>
        <w:t xml:space="preserve">; therefore, we were unable to measure the </w:t>
      </w:r>
      <w:r w:rsidR="005F4F8D" w:rsidRPr="00BB5275">
        <w:rPr>
          <w:szCs w:val="20"/>
        </w:rPr>
        <w:t xml:space="preserve">geometric </w:t>
      </w:r>
      <w:r w:rsidR="005B5793" w:rsidRPr="00BB5275">
        <w:rPr>
          <w:szCs w:val="20"/>
        </w:rPr>
        <w:t>contact angle between gas and water</w:t>
      </w:r>
      <w:r w:rsidR="00A53E44" w:rsidRPr="00BB5275">
        <w:rPr>
          <w:szCs w:val="20"/>
        </w:rPr>
        <w:t>.</w:t>
      </w:r>
      <w:r w:rsidR="00B30CAA" w:rsidRPr="00BB5275">
        <w:rPr>
          <w:szCs w:val="20"/>
        </w:rPr>
        <w:t xml:space="preserve"> The measured contact angles are consistent with measurements </w:t>
      </w:r>
      <w:r w:rsidR="00972DB8" w:rsidRPr="00BB5275">
        <w:rPr>
          <w:szCs w:val="20"/>
        </w:rPr>
        <w:t xml:space="preserve">previously made on water-wet </w:t>
      </w:r>
      <w:r w:rsidR="0019212A" w:rsidRPr="00BB5275">
        <w:rPr>
          <w:szCs w:val="20"/>
        </w:rPr>
        <w:t>rock</w:t>
      </w:r>
      <w:r w:rsidR="00CA607F" w:rsidRPr="00BB5275">
        <w:rPr>
          <w:szCs w:val="20"/>
        </w:rPr>
        <w:t>s</w:t>
      </w:r>
      <w:r w:rsidR="00972DB8" w:rsidRPr="00BB5275">
        <w:rPr>
          <w:szCs w:val="20"/>
        </w:rPr>
        <w:t xml:space="preserve"> at immiscible gas-oil conditions </w:t>
      </w:r>
      <w:r w:rsidR="0019212A" w:rsidRPr="00BB5275">
        <w:rPr>
          <w:szCs w:val="20"/>
        </w:rPr>
        <w:fldChar w:fldCharType="begin">
          <w:fldData xml:space="preserve">PEVuZE5vdGU+PENpdGU+PEF1dGhvcj5TY2Fuemlhbmk8L0F1dGhvcj48WWVhcj4yMDE4PC9ZZWFy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</w:fldData>
        </w:fldChar>
      </w:r>
      <w:r w:rsidR="006863C5" w:rsidRPr="00BB5275">
        <w:rPr>
          <w:szCs w:val="20"/>
        </w:rPr>
        <w:instrText xml:space="preserve"> ADDIN EN.CITE </w:instrText>
      </w:r>
      <w:r w:rsidR="006863C5" w:rsidRPr="00BB5275">
        <w:rPr>
          <w:szCs w:val="20"/>
        </w:rPr>
        <w:fldChar w:fldCharType="begin">
          <w:fldData xml:space="preserve">PEVuZE5vdGU+PENpdGU+PEF1dGhvcj5TY2Fuemlhbmk8L0F1dGhvcj48WWVhcj4yMDE4PC9ZZWFy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</w:fldData>
        </w:fldChar>
      </w:r>
      <w:r w:rsidR="006863C5" w:rsidRPr="00BB5275">
        <w:rPr>
          <w:szCs w:val="20"/>
        </w:rPr>
        <w:instrText xml:space="preserve"> ADDIN EN.CITE.DATA </w:instrText>
      </w:r>
      <w:r w:rsidR="006863C5" w:rsidRPr="00BB5275">
        <w:rPr>
          <w:szCs w:val="20"/>
        </w:rPr>
      </w:r>
      <w:r w:rsidR="006863C5" w:rsidRPr="00BB5275">
        <w:rPr>
          <w:szCs w:val="20"/>
        </w:rPr>
        <w:fldChar w:fldCharType="end"/>
      </w:r>
      <w:r w:rsidR="0019212A" w:rsidRPr="00BB5275">
        <w:rPr>
          <w:szCs w:val="20"/>
        </w:rPr>
      </w:r>
      <w:r w:rsidR="0019212A" w:rsidRPr="00BB5275">
        <w:rPr>
          <w:szCs w:val="20"/>
        </w:rPr>
        <w:fldChar w:fldCharType="separate"/>
      </w:r>
      <w:r w:rsidR="006863C5" w:rsidRPr="00BB5275">
        <w:rPr>
          <w:noProof/>
          <w:szCs w:val="20"/>
        </w:rPr>
        <w:t>[</w:t>
      </w:r>
      <w:hyperlink w:anchor="_ENREF_26" w:tooltip="Andrew, 2014 #84" w:history="1">
        <w:r w:rsidR="00F43EC1" w:rsidRPr="00BB5275">
          <w:rPr>
            <w:noProof/>
            <w:szCs w:val="20"/>
          </w:rPr>
          <w:t>26</w:t>
        </w:r>
      </w:hyperlink>
      <w:r w:rsidR="006863C5" w:rsidRPr="00BB5275">
        <w:rPr>
          <w:noProof/>
          <w:szCs w:val="20"/>
        </w:rPr>
        <w:t xml:space="preserve">, </w:t>
      </w:r>
      <w:hyperlink w:anchor="_ENREF_44" w:tooltip="Scanziani, 2018 #15" w:history="1">
        <w:r w:rsidR="00F43EC1" w:rsidRPr="00BB5275">
          <w:rPr>
            <w:noProof/>
            <w:szCs w:val="20"/>
          </w:rPr>
          <w:t>44</w:t>
        </w:r>
      </w:hyperlink>
      <w:r w:rsidR="006863C5" w:rsidRPr="00BB5275">
        <w:rPr>
          <w:noProof/>
          <w:szCs w:val="20"/>
        </w:rPr>
        <w:t>]</w:t>
      </w:r>
      <w:r w:rsidR="0019212A" w:rsidRPr="00BB5275">
        <w:rPr>
          <w:szCs w:val="20"/>
        </w:rPr>
        <w:fldChar w:fldCharType="end"/>
      </w:r>
      <w:r w:rsidR="00972DB8" w:rsidRPr="00BB5275">
        <w:rPr>
          <w:szCs w:val="20"/>
        </w:rPr>
        <w:t xml:space="preserve">.  </w:t>
      </w:r>
    </w:p>
    <w:p w14:paraId="1ADA8150" w14:textId="77777777" w:rsidR="00ED271A" w:rsidRPr="00BB5275" w:rsidRDefault="00ED271A" w:rsidP="00ED271A">
      <w:pPr>
        <w:keepNext/>
        <w:jc w:val="center"/>
      </w:pPr>
      <w:r w:rsidRPr="00BB5275">
        <w:rPr>
          <w:noProof/>
          <w:lang w:val="en-US"/>
        </w:rPr>
        <w:lastRenderedPageBreak/>
        <w:drawing>
          <wp:inline distT="0" distB="0" distL="0" distR="0" wp14:anchorId="7F778680" wp14:editId="5B46C9E9">
            <wp:extent cx="3657600" cy="23655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7600" cy="2365530"/>
                    </a:xfrm>
                    <a:prstGeom prst="rect">
                      <a:avLst/>
                    </a:prstGeom>
                    <a:noFill/>
                  </pic:spPr>
                </pic:pic>
              </a:graphicData>
            </a:graphic>
          </wp:inline>
        </w:drawing>
      </w:r>
    </w:p>
    <w:p w14:paraId="640F9AE6" w14:textId="270353F5" w:rsidR="00ED271A" w:rsidRPr="00BB5275" w:rsidRDefault="00ED271A" w:rsidP="00881665">
      <w:pPr>
        <w:pStyle w:val="Caption"/>
        <w:rPr>
          <w:lang w:val="en-US"/>
        </w:rPr>
      </w:pPr>
      <w:r w:rsidRPr="00BB5275">
        <w:t xml:space="preserve">Figure </w:t>
      </w:r>
      <w:fldSimple w:instr=" SEQ Figure \* ARABIC ">
        <w:r w:rsidR="00EA735E" w:rsidRPr="00BB5275">
          <w:rPr>
            <w:noProof/>
          </w:rPr>
          <w:t>8</w:t>
        </w:r>
      </w:fldSimple>
      <w:r w:rsidRPr="00BB5275">
        <w:rPr>
          <w:lang w:val="en-US"/>
        </w:rPr>
        <w:t xml:space="preserve">. </w:t>
      </w:r>
      <w:r w:rsidR="002E1938" w:rsidRPr="00BB5275">
        <w:rPr>
          <w:lang w:val="en-US"/>
        </w:rPr>
        <w:t xml:space="preserve">Three-dimensional representation of the fluids arrangement in a single pore (a) before gas injection, and (b) after gas injection. </w:t>
      </w:r>
      <w:r w:rsidR="002E1938" w:rsidRPr="00BB5275">
        <w:rPr>
          <w:b w:val="0"/>
          <w:bCs/>
          <w:lang w:val="en-US"/>
        </w:rPr>
        <w:t>Oil is shown in red, water in blue, gas in green, w</w:t>
      </w:r>
      <w:r w:rsidR="008B14A7" w:rsidRPr="00BB5275">
        <w:rPr>
          <w:b w:val="0"/>
          <w:bCs/>
          <w:lang w:val="en-US"/>
        </w:rPr>
        <w:t>hile</w:t>
      </w:r>
      <w:r w:rsidR="002E1938" w:rsidRPr="00BB5275">
        <w:rPr>
          <w:b w:val="0"/>
          <w:bCs/>
          <w:lang w:val="en-US"/>
        </w:rPr>
        <w:t xml:space="preserve"> the rock </w:t>
      </w:r>
      <w:r w:rsidR="008B14A7" w:rsidRPr="00BB5275">
        <w:rPr>
          <w:b w:val="0"/>
          <w:bCs/>
          <w:lang w:val="en-US"/>
        </w:rPr>
        <w:t xml:space="preserve">is </w:t>
      </w:r>
      <w:r w:rsidR="002E1938" w:rsidRPr="00BB5275">
        <w:rPr>
          <w:b w:val="0"/>
          <w:bCs/>
          <w:lang w:val="en-US"/>
        </w:rPr>
        <w:t xml:space="preserve">rendered </w:t>
      </w:r>
      <w:r w:rsidR="008B14A7" w:rsidRPr="00BB5275">
        <w:rPr>
          <w:b w:val="0"/>
          <w:bCs/>
          <w:lang w:val="en-US"/>
        </w:rPr>
        <w:t>semi-transparent</w:t>
      </w:r>
      <w:r w:rsidR="002E1938" w:rsidRPr="00BB5275">
        <w:rPr>
          <w:b w:val="0"/>
          <w:bCs/>
          <w:lang w:val="en-US"/>
        </w:rPr>
        <w:t xml:space="preserve"> (grey).</w:t>
      </w:r>
      <w:r w:rsidR="002E1938" w:rsidRPr="00BB5275">
        <w:rPr>
          <w:lang w:val="en-US"/>
        </w:rPr>
        <w:t xml:space="preserve">  </w:t>
      </w:r>
    </w:p>
    <w:p w14:paraId="74DCBEF8" w14:textId="44A4AC4B" w:rsidR="006B4461" w:rsidRPr="00BB5275" w:rsidRDefault="006B4461" w:rsidP="003C7643">
      <w:pPr>
        <w:pStyle w:val="Heading2"/>
        <w:rPr>
          <w:lang w:val="en-US"/>
        </w:rPr>
      </w:pPr>
      <w:r w:rsidRPr="00BB5275">
        <w:rPr>
          <w:lang w:val="en-US"/>
        </w:rPr>
        <w:t xml:space="preserve">Pore occupancy </w:t>
      </w:r>
    </w:p>
    <w:p w14:paraId="4E749750" w14:textId="2CEEE8C4" w:rsidR="00CF7DDB" w:rsidRPr="00BB5275" w:rsidRDefault="003C7643" w:rsidP="00F00873">
      <w:pPr>
        <w:rPr>
          <w:lang w:val="en-US"/>
        </w:rPr>
      </w:pPr>
      <w:r w:rsidRPr="00BB5275">
        <w:rPr>
          <w:lang w:val="en-US"/>
        </w:rPr>
        <w:t xml:space="preserve">The size of the pores occupied by the three fluid phases – also known as pore occupancy – was determined using an approach developed by </w:t>
      </w:r>
      <w:hyperlink w:anchor="_ENREF_44" w:tooltip="Scanziani, 2018 #15" w:history="1">
        <w:r w:rsidR="00F43EC1" w:rsidRPr="00BB5275">
          <w:rPr>
            <w:lang w:val="en-US"/>
          </w:rPr>
          <w:fldChar w:fldCharType="begin"/>
        </w:r>
        <w:r w:rsidR="00F43EC1" w:rsidRPr="00BB5275">
          <w:rPr>
            <w:lang w:val="en-US"/>
          </w:rPr>
          <w:instrText xml:space="preserve"> ADDIN EN.CITE &lt;EndNote&gt;&lt;Cite AuthorYear="1"&gt;&lt;Author&gt;Scanziani&lt;/Author&gt;&lt;Year&gt;2018&lt;/Year&gt;&lt;RecNum&gt;15&lt;/RecNum&gt;&lt;DisplayText&gt;Scanziani, et al. [44]&lt;/DisplayText&gt;&lt;record&gt;&lt;rec-number&gt;15&lt;/rec-number&gt;&lt;foreign-keys&gt;&lt;key app="EN" db-id="25aaxt5w9xv0tweedfov022ixwepe952x5d5" timestamp="1558021723"&gt;15&lt;/key&gt;&lt;/foreign-keys&gt;&lt;ref-type name="Journal Article"&gt;17&lt;/ref-type&gt;&lt;contributors&gt;&lt;authors&gt;&lt;author&gt;Scanziani, Alessio&lt;/author&gt;&lt;author&gt;Singh, Kamaljit&lt;/author&gt;&lt;author&gt;Bultreys, Tom&lt;/author&gt;&lt;author&gt;Bijeljic, Branko&lt;/author&gt;&lt;author&gt;Blunt, Martin J.&lt;/author&gt;&lt;/authors&gt;&lt;/contributors&gt;&lt;titles&gt;&lt;title&gt;In situ characterization of immiscible three-phase flow at the pore scale for a water-wet carbonate rock&lt;/title&gt;&lt;secondary-title&gt;Advances in Water Resources&lt;/secondary-title&gt;&lt;/titles&gt;&lt;periodical&gt;&lt;full-title&gt;Advances in Water Resources&lt;/full-title&gt;&lt;/periodical&gt;&lt;pages&gt;446-455&lt;/pages&gt;&lt;volume&gt;121&lt;/volume&gt;&lt;keywords&gt;&lt;keyword&gt;Three-phase flow&lt;/keyword&gt;&lt;keyword&gt;Porous media&lt;/keyword&gt;&lt;keyword&gt;Wettability&lt;/keyword&gt;&lt;keyword&gt;X-ray imaging&lt;/keyword&gt;&lt;keyword&gt;Pore occupancy&lt;/keyword&gt;&lt;keyword&gt;Double displacement&lt;/keyword&gt;&lt;keyword&gt;Capillary trapping&lt;/keyword&gt;&lt;keyword&gt;Oil layers&lt;/keyword&gt;&lt;keyword&gt;Enhanced oil recovery&lt;/keyword&gt;&lt;keyword&gt;CCS&lt;/keyword&gt;&lt;/keywords&gt;&lt;dates&gt;&lt;year&gt;2018&lt;/year&gt;&lt;pub-dates&gt;&lt;date&gt;2018/11/01/&lt;/date&gt;&lt;/pub-dates&gt;&lt;/dates&gt;&lt;isbn&gt;0309-1708&lt;/isbn&gt;&lt;urls&gt;&lt;related-urls&gt;&lt;url&gt;http://www.sciencedirect.com/science/article/pii/S0309170818304925&lt;/url&gt;&lt;/related-urls&gt;&lt;/urls&gt;&lt;electronic-resource-num&gt;https://doi.org/10.1016/j.advwatres.2018.09.010&lt;/electronic-resource-num&gt;&lt;/record&gt;&lt;/Cite&gt;&lt;/EndNote&gt;</w:instrText>
        </w:r>
        <w:r w:rsidR="00F43EC1" w:rsidRPr="00BB5275">
          <w:rPr>
            <w:lang w:val="en-US"/>
          </w:rPr>
          <w:fldChar w:fldCharType="separate"/>
        </w:r>
        <w:r w:rsidR="00F43EC1" w:rsidRPr="00BB5275">
          <w:rPr>
            <w:noProof/>
            <w:lang w:val="en-US"/>
          </w:rPr>
          <w:t>Scanziani, et al. [44]</w:t>
        </w:r>
        <w:r w:rsidR="00F43EC1" w:rsidRPr="00BB5275">
          <w:rPr>
            <w:lang w:val="en-US"/>
          </w:rPr>
          <w:fldChar w:fldCharType="end"/>
        </w:r>
      </w:hyperlink>
      <w:r w:rsidRPr="00BB5275">
        <w:rPr>
          <w:lang w:val="en-US"/>
        </w:rPr>
        <w:t xml:space="preserve"> which combines the maximal ball method</w:t>
      </w:r>
      <w:r w:rsidR="00602462" w:rsidRPr="00BB5275">
        <w:rPr>
          <w:lang w:val="en-US"/>
        </w:rPr>
        <w:t xml:space="preserve"> </w:t>
      </w:r>
      <w:r w:rsidRPr="00BB5275">
        <w:rPr>
          <w:lang w:val="en-US"/>
        </w:rPr>
        <w:t>with the generalized network extraction algorithm</w:t>
      </w:r>
      <w:r w:rsidR="00602462" w:rsidRPr="00BB5275">
        <w:rPr>
          <w:lang w:val="en-US"/>
        </w:rPr>
        <w:t xml:space="preserve"> </w:t>
      </w:r>
      <w:r w:rsidR="00A0266C" w:rsidRPr="00BB5275">
        <w:rPr>
          <w:lang w:val="en-US"/>
        </w:rPr>
        <w:fldChar w:fldCharType="begin">
          <w:fldData xml:space="preserve">PEVuZE5vdGU+PENpdGU+PEF1dGhvcj5SYWVpbmk8L0F1dGhvcj48WWVhcj4yMDE3PC9ZZWFyPjxS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</w:fldData>
        </w:fldChar>
      </w:r>
      <w:r w:rsidR="00755D36" w:rsidRPr="00BB5275">
        <w:rPr>
          <w:lang w:val="en-US"/>
        </w:rPr>
        <w:instrText xml:space="preserve"> ADDIN EN.CITE </w:instrText>
      </w:r>
      <w:r w:rsidR="00755D36" w:rsidRPr="00BB5275">
        <w:rPr>
          <w:lang w:val="en-US"/>
        </w:rPr>
        <w:fldChar w:fldCharType="begin">
          <w:fldData xml:space="preserve">PEVuZE5vdGU+PENpdGU+PEF1dGhvcj5SYWVpbmk8L0F1dGhvcj48WWVhcj4yMDE3PC9ZZWFyPjxS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</w:fldData>
        </w:fldChar>
      </w:r>
      <w:r w:rsidR="00755D36" w:rsidRPr="00BB5275">
        <w:rPr>
          <w:lang w:val="en-US"/>
        </w:rPr>
        <w:instrText xml:space="preserve"> ADDIN EN.CITE.DATA </w:instrText>
      </w:r>
      <w:r w:rsidR="00755D36" w:rsidRPr="00BB5275">
        <w:rPr>
          <w:lang w:val="en-US"/>
        </w:rPr>
      </w:r>
      <w:r w:rsidR="00755D36" w:rsidRPr="00BB5275">
        <w:rPr>
          <w:lang w:val="en-US"/>
        </w:rPr>
        <w:fldChar w:fldCharType="end"/>
      </w:r>
      <w:r w:rsidR="00A0266C" w:rsidRPr="00BB5275">
        <w:rPr>
          <w:lang w:val="en-US"/>
        </w:rPr>
      </w:r>
      <w:r w:rsidR="00A0266C" w:rsidRPr="00BB5275">
        <w:rPr>
          <w:lang w:val="en-US"/>
        </w:rPr>
        <w:fldChar w:fldCharType="separate"/>
      </w:r>
      <w:r w:rsidR="00755D36" w:rsidRPr="00BB5275">
        <w:rPr>
          <w:noProof/>
          <w:lang w:val="en-US"/>
        </w:rPr>
        <w:t>[</w:t>
      </w:r>
      <w:hyperlink w:anchor="_ENREF_68" w:tooltip="Raeini, 2017 #89" w:history="1">
        <w:r w:rsidR="00F43EC1" w:rsidRPr="00BB5275">
          <w:rPr>
            <w:noProof/>
            <w:lang w:val="en-US"/>
          </w:rPr>
          <w:t>68-70</w:t>
        </w:r>
      </w:hyperlink>
      <w:r w:rsidR="00755D36" w:rsidRPr="00BB5275">
        <w:rPr>
          <w:noProof/>
          <w:lang w:val="en-US"/>
        </w:rPr>
        <w:t>]</w:t>
      </w:r>
      <w:r w:rsidR="00A0266C" w:rsidRPr="00BB5275">
        <w:rPr>
          <w:lang w:val="en-US"/>
        </w:rPr>
        <w:fldChar w:fldCharType="end"/>
      </w:r>
      <w:r w:rsidRPr="00BB5275">
        <w:rPr>
          <w:lang w:val="en-US"/>
        </w:rPr>
        <w:t xml:space="preserve">. The pore network model is first extracted from a dry scan of the rock – where the pores are represented by spheres </w:t>
      </w:r>
      <w:r w:rsidR="00602462" w:rsidRPr="00BB5275">
        <w:rPr>
          <w:lang w:val="en-US"/>
        </w:rPr>
        <w:t>and their size is the diameter of the sphere</w:t>
      </w:r>
      <w:r w:rsidRPr="00BB5275">
        <w:rPr>
          <w:lang w:val="en-US"/>
        </w:rPr>
        <w:t>.</w:t>
      </w:r>
      <w:r w:rsidR="00FE6BF2" w:rsidRPr="00BB5275">
        <w:rPr>
          <w:lang w:val="en-US"/>
        </w:rPr>
        <w:t xml:space="preserve"> The spheres are then imposed on </w:t>
      </w:r>
      <w:r w:rsidR="003D3EEC" w:rsidRPr="00BB5275">
        <w:rPr>
          <w:lang w:val="en-US"/>
        </w:rPr>
        <w:t>the pore-scale images acquired at</w:t>
      </w:r>
      <w:r w:rsidR="00FE6BF2" w:rsidRPr="00BB5275">
        <w:rPr>
          <w:lang w:val="en-US"/>
        </w:rPr>
        <w:t xml:space="preserve"> different fractional flow</w:t>
      </w:r>
      <w:r w:rsidR="003D3EEC" w:rsidRPr="00BB5275">
        <w:rPr>
          <w:lang w:val="en-US"/>
        </w:rPr>
        <w:t>s</w:t>
      </w:r>
      <w:r w:rsidR="00FE6BF2" w:rsidRPr="00BB5275">
        <w:rPr>
          <w:lang w:val="en-US"/>
        </w:rPr>
        <w:t xml:space="preserve">, and </w:t>
      </w:r>
      <w:r w:rsidR="003D3EEC" w:rsidRPr="00BB5275">
        <w:rPr>
          <w:lang w:val="en-US"/>
        </w:rPr>
        <w:t>each sphere is assigned to a phase</w:t>
      </w:r>
      <w:r w:rsidR="00FE6BF2" w:rsidRPr="00BB5275">
        <w:rPr>
          <w:lang w:val="en-US"/>
        </w:rPr>
        <w:t xml:space="preserve"> depending on the grey-scale value that lies in its </w:t>
      </w:r>
      <w:proofErr w:type="spellStart"/>
      <w:r w:rsidR="00FE6BF2" w:rsidRPr="00BB5275">
        <w:rPr>
          <w:lang w:val="en-US"/>
        </w:rPr>
        <w:t>centre</w:t>
      </w:r>
      <w:proofErr w:type="spellEnd"/>
      <w:r w:rsidR="004413E6" w:rsidRPr="00BB5275">
        <w:rPr>
          <w:lang w:val="en-US"/>
        </w:rPr>
        <w:t>: we do not consider intermittency and assign a unique occupancy dependent on the average grey-scale level</w:t>
      </w:r>
      <w:r w:rsidR="00FE6BF2" w:rsidRPr="00BB5275">
        <w:rPr>
          <w:lang w:val="en-US"/>
        </w:rPr>
        <w:t xml:space="preserve">. </w:t>
      </w:r>
      <w:r w:rsidR="00F00873" w:rsidRPr="00BB5275">
        <w:rPr>
          <w:lang w:val="en-US"/>
        </w:rPr>
        <w:t xml:space="preserve">Pore occupancy was characterized </w:t>
      </w:r>
      <w:r w:rsidR="00D44D71" w:rsidRPr="00BB5275">
        <w:rPr>
          <w:lang w:val="en-US"/>
        </w:rPr>
        <w:t xml:space="preserve">on images, </w:t>
      </w:r>
      <w:r w:rsidR="00F00873" w:rsidRPr="00BB5275">
        <w:rPr>
          <w:lang w:val="en-US"/>
        </w:rPr>
        <w:t>of size</w:t>
      </w:r>
      <w:r w:rsidR="00AF3104" w:rsidRPr="00BB5275">
        <w:rPr>
          <w:lang w:val="en-US"/>
        </w:rPr>
        <w:t xml:space="preserve"> </w:t>
      </w:r>
      <w:r w:rsidR="00F00873" w:rsidRPr="00BB5275">
        <w:t>7.95 mm × 7.95 mm × 15.9 mm</w:t>
      </w:r>
      <w:r w:rsidR="00F00873" w:rsidRPr="00BB5275">
        <w:rPr>
          <w:lang w:val="en-US"/>
        </w:rPr>
        <w:t xml:space="preserve">, located in the </w:t>
      </w:r>
      <w:r w:rsidR="00F00873" w:rsidRPr="00BB5275">
        <w:t>centre</w:t>
      </w:r>
      <w:r w:rsidR="00F00873" w:rsidRPr="00BB5275">
        <w:rPr>
          <w:lang w:val="en-US"/>
        </w:rPr>
        <w:t xml:space="preserve"> of the sample</w:t>
      </w:r>
      <w:r w:rsidR="00196F79" w:rsidRPr="00BB5275">
        <w:rPr>
          <w:lang w:val="en-US"/>
        </w:rPr>
        <w:t>, for all fractional flows, where gas fractional flow (</w:t>
      </w:r>
      <w:r w:rsidR="00196F79" w:rsidRPr="00BB5275">
        <w:rPr>
          <w:i/>
          <w:iCs/>
          <w:lang w:val="en-US"/>
        </w:rPr>
        <w:t>f</w:t>
      </w:r>
      <w:r w:rsidR="00196F79" w:rsidRPr="00BB5275">
        <w:rPr>
          <w:i/>
          <w:iCs/>
          <w:vertAlign w:val="subscript"/>
          <w:lang w:val="en-US"/>
        </w:rPr>
        <w:t>g</w:t>
      </w:r>
      <w:r w:rsidR="00196F79" w:rsidRPr="00BB5275">
        <w:rPr>
          <w:lang w:val="en-US"/>
        </w:rPr>
        <w:t xml:space="preserve">) is first increased </w:t>
      </w:r>
      <w:r w:rsidR="00C76EDC" w:rsidRPr="00BB5275">
        <w:rPr>
          <w:lang w:val="en-US"/>
        </w:rPr>
        <w:t>while</w:t>
      </w:r>
      <w:r w:rsidR="00196F79" w:rsidRPr="00BB5275">
        <w:rPr>
          <w:lang w:val="en-US"/>
        </w:rPr>
        <w:t xml:space="preserve"> oil and water (</w:t>
      </w:r>
      <w:r w:rsidR="00196F79" w:rsidRPr="00BB5275">
        <w:rPr>
          <w:i/>
          <w:iCs/>
          <w:lang w:val="en-US"/>
        </w:rPr>
        <w:t>f</w:t>
      </w:r>
      <w:r w:rsidR="00196F79" w:rsidRPr="00BB5275">
        <w:rPr>
          <w:i/>
          <w:iCs/>
          <w:vertAlign w:val="subscript"/>
          <w:lang w:val="en-US"/>
        </w:rPr>
        <w:t xml:space="preserve">o </w:t>
      </w:r>
      <w:r w:rsidR="00196F79" w:rsidRPr="00BB5275">
        <w:rPr>
          <w:lang w:val="en-US"/>
        </w:rPr>
        <w:t>and</w:t>
      </w:r>
      <w:r w:rsidR="00196F79" w:rsidRPr="00BB5275">
        <w:rPr>
          <w:i/>
          <w:iCs/>
          <w:lang w:val="en-US"/>
        </w:rPr>
        <w:t xml:space="preserve"> f</w:t>
      </w:r>
      <w:r w:rsidR="00196F79" w:rsidRPr="00BB5275">
        <w:rPr>
          <w:i/>
          <w:iCs/>
          <w:vertAlign w:val="subscript"/>
          <w:lang w:val="en-US"/>
        </w:rPr>
        <w:t>w</w:t>
      </w:r>
      <w:r w:rsidR="00196F79" w:rsidRPr="00BB5275">
        <w:rPr>
          <w:lang w:val="en-US"/>
        </w:rPr>
        <w:t xml:space="preserve">)  are decreased, and then gas is decreased </w:t>
      </w:r>
      <w:r w:rsidR="00C76EDC" w:rsidRPr="00BB5275">
        <w:rPr>
          <w:lang w:val="en-US"/>
        </w:rPr>
        <w:t>while</w:t>
      </w:r>
      <w:r w:rsidR="00196F79" w:rsidRPr="00BB5275">
        <w:rPr>
          <w:lang w:val="en-US"/>
        </w:rPr>
        <w:t xml:space="preserve"> oil and water are increased,</w:t>
      </w:r>
      <w:r w:rsidR="00AF3104" w:rsidRPr="00BB5275">
        <w:rPr>
          <w:lang w:val="en-US"/>
        </w:rPr>
        <w:t xml:space="preserve"> see Fig. 9</w:t>
      </w:r>
      <w:r w:rsidR="00F00873" w:rsidRPr="00BB5275">
        <w:rPr>
          <w:lang w:val="en-US"/>
        </w:rPr>
        <w:t>.</w:t>
      </w:r>
      <w:r w:rsidR="00AF3104" w:rsidRPr="00BB5275">
        <w:rPr>
          <w:lang w:val="en-US"/>
        </w:rPr>
        <w:t xml:space="preserve"> </w:t>
      </w:r>
      <w:r w:rsidR="00F00873" w:rsidRPr="00BB5275">
        <w:rPr>
          <w:lang w:val="en-US"/>
        </w:rPr>
        <w:t xml:space="preserve">  </w:t>
      </w:r>
    </w:p>
    <w:p w14:paraId="3E2CDBA9" w14:textId="593465B2" w:rsidR="00416E59" w:rsidRPr="00BB5275" w:rsidRDefault="00EC7476" w:rsidP="002252C9">
      <w:pPr>
        <w:rPr>
          <w:lang w:val="en-US"/>
        </w:rPr>
      </w:pPr>
      <w:r w:rsidRPr="00BB5275">
        <w:rPr>
          <w:lang w:val="en-US"/>
        </w:rPr>
        <w:t>Fig. 9a shows that when oil is</w:t>
      </w:r>
      <w:r w:rsidR="00D44D71" w:rsidRPr="00BB5275">
        <w:rPr>
          <w:lang w:val="en-US"/>
        </w:rPr>
        <w:t xml:space="preserve"> first</w:t>
      </w:r>
      <w:r w:rsidRPr="00BB5275">
        <w:rPr>
          <w:lang w:val="en-US"/>
        </w:rPr>
        <w:t xml:space="preserve"> injected in</w:t>
      </w:r>
      <w:r w:rsidR="00D44D71" w:rsidRPr="00BB5275">
        <w:rPr>
          <w:lang w:val="en-US"/>
        </w:rPr>
        <w:t>to</w:t>
      </w:r>
      <w:r w:rsidRPr="00BB5275">
        <w:rPr>
          <w:lang w:val="en-US"/>
        </w:rPr>
        <w:t xml:space="preserve"> </w:t>
      </w:r>
      <w:r w:rsidR="00D44D71" w:rsidRPr="00BB5275">
        <w:rPr>
          <w:lang w:val="en-US"/>
        </w:rPr>
        <w:t xml:space="preserve">the water-wet rock, </w:t>
      </w:r>
      <w:r w:rsidRPr="00BB5275">
        <w:rPr>
          <w:lang w:val="en-US"/>
        </w:rPr>
        <w:t>it invades</w:t>
      </w:r>
      <w:r w:rsidR="00606548" w:rsidRPr="00BB5275">
        <w:rPr>
          <w:lang w:val="en-US"/>
        </w:rPr>
        <w:t xml:space="preserve"> the</w:t>
      </w:r>
      <w:r w:rsidRPr="00BB5275">
        <w:rPr>
          <w:lang w:val="en-US"/>
        </w:rPr>
        <w:t xml:space="preserve"> largest pores confining water to smaller o</w:t>
      </w:r>
      <w:r w:rsidR="00D44D71" w:rsidRPr="00BB5275">
        <w:rPr>
          <w:lang w:val="en-US"/>
        </w:rPr>
        <w:t xml:space="preserve">nes as expected </w:t>
      </w:r>
      <w:r w:rsidR="00D44D71" w:rsidRPr="00BB5275">
        <w:rPr>
          <w:lang w:val="en-US"/>
        </w:rPr>
        <w:fldChar w:fldCharType="begin"/>
      </w:r>
      <w:r w:rsidR="006863C5" w:rsidRPr="00BB5275">
        <w:rPr>
          <w:lang w:val="en-US"/>
        </w:rPr>
        <w:instrText xml:space="preserve"> ADDIN EN.CITE &lt;EndNote&gt;&lt;Cite&gt;&lt;Author&gt;Scanziani&lt;/Author&gt;&lt;Year&gt;2018&lt;/Year&gt;&lt;RecNum&gt;15&lt;/RecNum&gt;&lt;DisplayText&gt;[44]&lt;/DisplayText&gt;&lt;record&gt;&lt;rec-number&gt;15&lt;/rec-number&gt;&lt;foreign-keys&gt;&lt;key app="EN" db-id="25aaxt5w9xv0tweedfov022ixwepe952x5d5" timestamp="1558021723"&gt;15&lt;/key&gt;&lt;/foreign-keys&gt;&lt;ref-type name="Journal Article"&gt;17&lt;/ref-type&gt;&lt;contributors&gt;&lt;authors&gt;&lt;author&gt;Scanziani, Alessio&lt;/author&gt;&lt;author&gt;Singh, Kamaljit&lt;/author&gt;&lt;author&gt;Bultreys, Tom&lt;/author&gt;&lt;author&gt;Bijeljic, Branko&lt;/author&gt;&lt;author&gt;Blunt, Martin J.&lt;/author&gt;&lt;/authors&gt;&lt;/contributors&gt;&lt;titles&gt;&lt;title&gt;In situ characterization of immiscible three-phase flow at the pore scale for a water-wet carbonate rock&lt;/title&gt;&lt;secondary-title&gt;Advances in Water Resources&lt;/secondary-title&gt;&lt;/titles&gt;&lt;periodical&gt;&lt;full-title&gt;Advances in Water Resources&lt;/full-title&gt;&lt;/periodical&gt;&lt;pages&gt;446-455&lt;/pages&gt;&lt;volume&gt;121&lt;/volume&gt;&lt;keywords&gt;&lt;keyword&gt;Three-phase flow&lt;/keyword&gt;&lt;keyword&gt;Porous media&lt;/keyword&gt;&lt;keyword&gt;Wettability&lt;/keyword&gt;&lt;keyword&gt;X-ray imaging&lt;/keyword&gt;&lt;keyword&gt;Pore occupancy&lt;/keyword&gt;&lt;keyword&gt;Double displacement&lt;/keyword&gt;&lt;keyword&gt;Capillary trapping&lt;/keyword&gt;&lt;keyword&gt;Oil layers&lt;/keyword&gt;&lt;keyword&gt;Enhanced oil recovery&lt;/keyword&gt;&lt;keyword&gt;CCS&lt;/keyword&gt;&lt;/keywords&gt;&lt;dates&gt;&lt;year&gt;2018&lt;/year&gt;&lt;pub-dates&gt;&lt;date&gt;2018/11/01/&lt;/date&gt;&lt;/pub-dates&gt;&lt;/dates&gt;&lt;isbn&gt;0309-1708&lt;/isbn&gt;&lt;urls&gt;&lt;related-urls&gt;&lt;url&gt;http://www.sciencedirect.com/science/article/pii/S0309170818304925&lt;/url&gt;&lt;/related-urls&gt;&lt;/urls&gt;&lt;electronic-resource-num&gt;https://doi.org/10.1016/j.advwatres.2018.09.010&lt;/electronic-resource-num&gt;&lt;/record&gt;&lt;/Cite&gt;&lt;/EndNote&gt;</w:instrText>
      </w:r>
      <w:r w:rsidR="00D44D71" w:rsidRPr="00BB5275">
        <w:rPr>
          <w:lang w:val="en-US"/>
        </w:rPr>
        <w:fldChar w:fldCharType="separate"/>
      </w:r>
      <w:r w:rsidR="006863C5" w:rsidRPr="00BB5275">
        <w:rPr>
          <w:noProof/>
          <w:lang w:val="en-US"/>
        </w:rPr>
        <w:t>[</w:t>
      </w:r>
      <w:hyperlink w:anchor="_ENREF_44" w:tooltip="Scanziani, 2018 #15" w:history="1">
        <w:r w:rsidR="00F43EC1" w:rsidRPr="00BB5275">
          <w:rPr>
            <w:noProof/>
            <w:lang w:val="en-US"/>
          </w:rPr>
          <w:t>44</w:t>
        </w:r>
      </w:hyperlink>
      <w:r w:rsidR="006863C5" w:rsidRPr="00BB5275">
        <w:rPr>
          <w:noProof/>
          <w:lang w:val="en-US"/>
        </w:rPr>
        <w:t>]</w:t>
      </w:r>
      <w:r w:rsidR="00D44D71" w:rsidRPr="00BB5275">
        <w:rPr>
          <w:lang w:val="en-US"/>
        </w:rPr>
        <w:fldChar w:fldCharType="end"/>
      </w:r>
      <w:r w:rsidR="00D44D71" w:rsidRPr="00BB5275">
        <w:rPr>
          <w:lang w:val="en-US"/>
        </w:rPr>
        <w:t xml:space="preserve">. </w:t>
      </w:r>
      <w:r w:rsidR="00416E59" w:rsidRPr="00BB5275">
        <w:rPr>
          <w:lang w:val="en-US"/>
        </w:rPr>
        <w:t xml:space="preserve">During the subsequent injection of oil and water, water imbibes into the corners in wetting layers, displacing oil in the smaller pores and restricting it to flow in the larger pores. Some oil gets trapped in the </w:t>
      </w:r>
      <w:proofErr w:type="spellStart"/>
      <w:r w:rsidR="00416E59" w:rsidRPr="00BB5275">
        <w:rPr>
          <w:lang w:val="en-US"/>
        </w:rPr>
        <w:t>centre</w:t>
      </w:r>
      <w:proofErr w:type="spellEnd"/>
      <w:r w:rsidR="00416E59" w:rsidRPr="00BB5275">
        <w:rPr>
          <w:lang w:val="en-US"/>
        </w:rPr>
        <w:t xml:space="preserve"> of the pores surrounded by water wetting layers, see Fig. 8a.    </w:t>
      </w:r>
    </w:p>
    <w:p w14:paraId="748CD7BA" w14:textId="65794320" w:rsidR="00DF34BE" w:rsidRPr="00BB5275" w:rsidRDefault="00747C50" w:rsidP="002252C9">
      <w:r w:rsidRPr="00BB5275">
        <w:rPr>
          <w:lang w:val="en-US"/>
        </w:rPr>
        <w:t xml:space="preserve">During </w:t>
      </w:r>
      <w:r w:rsidR="00D97DA1" w:rsidRPr="00BB5275">
        <w:rPr>
          <w:lang w:val="en-US"/>
        </w:rPr>
        <w:t xml:space="preserve">the simultaneous </w:t>
      </w:r>
      <w:r w:rsidRPr="00BB5275">
        <w:rPr>
          <w:lang w:val="en-US"/>
        </w:rPr>
        <w:t>injection</w:t>
      </w:r>
      <w:r w:rsidR="00D97DA1" w:rsidRPr="00BB5275">
        <w:rPr>
          <w:lang w:val="en-US"/>
        </w:rPr>
        <w:t xml:space="preserve"> of gas, oil and water</w:t>
      </w:r>
      <w:r w:rsidRPr="00BB5275">
        <w:rPr>
          <w:lang w:val="en-US"/>
        </w:rPr>
        <w:t>,</w:t>
      </w:r>
      <w:r w:rsidR="00606548" w:rsidRPr="00BB5275">
        <w:rPr>
          <w:lang w:val="en-US"/>
        </w:rPr>
        <w:t xml:space="preserve"> gas replaces oil in the larger pores, </w:t>
      </w:r>
      <w:r w:rsidR="00A47251" w:rsidRPr="00BB5275">
        <w:rPr>
          <w:lang w:val="en-US"/>
        </w:rPr>
        <w:t>forcing</w:t>
      </w:r>
      <w:r w:rsidR="00606548" w:rsidRPr="00BB5275">
        <w:rPr>
          <w:lang w:val="en-US"/>
        </w:rPr>
        <w:t xml:space="preserve"> it to </w:t>
      </w:r>
      <w:r w:rsidR="00D97DA1" w:rsidRPr="00BB5275">
        <w:rPr>
          <w:lang w:val="en-US"/>
        </w:rPr>
        <w:t xml:space="preserve">flow in </w:t>
      </w:r>
      <w:r w:rsidR="00606548" w:rsidRPr="00BB5275">
        <w:rPr>
          <w:lang w:val="en-US"/>
        </w:rPr>
        <w:t>spreading layers</w:t>
      </w:r>
      <w:r w:rsidR="00A74985" w:rsidRPr="00BB5275">
        <w:rPr>
          <w:lang w:val="en-US"/>
        </w:rPr>
        <w:t xml:space="preserve"> </w:t>
      </w:r>
      <w:r w:rsidR="00606548" w:rsidRPr="00BB5275">
        <w:rPr>
          <w:lang w:val="en-US"/>
        </w:rPr>
        <w:t xml:space="preserve">in the medium sized pores, while water </w:t>
      </w:r>
      <w:r w:rsidR="00A47251" w:rsidRPr="00BB5275">
        <w:rPr>
          <w:lang w:val="en-US"/>
        </w:rPr>
        <w:t xml:space="preserve">flow </w:t>
      </w:r>
      <w:r w:rsidR="00606548" w:rsidRPr="00BB5275">
        <w:rPr>
          <w:lang w:val="en-US"/>
        </w:rPr>
        <w:t xml:space="preserve">is </w:t>
      </w:r>
      <w:r w:rsidR="00A47251" w:rsidRPr="00BB5275">
        <w:rPr>
          <w:lang w:val="en-US"/>
        </w:rPr>
        <w:t>restricted to</w:t>
      </w:r>
      <w:r w:rsidR="00606548" w:rsidRPr="00BB5275">
        <w:rPr>
          <w:lang w:val="en-US"/>
        </w:rPr>
        <w:t xml:space="preserve"> smaller pores</w:t>
      </w:r>
      <w:r w:rsidR="00FD565F" w:rsidRPr="00BB5275">
        <w:rPr>
          <w:lang w:val="en-US"/>
        </w:rPr>
        <w:t>, see Fig. 9c</w:t>
      </w:r>
      <w:r w:rsidR="00606548" w:rsidRPr="00BB5275">
        <w:rPr>
          <w:lang w:val="en-US"/>
        </w:rPr>
        <w:t>.</w:t>
      </w:r>
      <w:r w:rsidR="00FD565F" w:rsidRPr="00BB5275">
        <w:rPr>
          <w:lang w:val="en-US"/>
        </w:rPr>
        <w:t xml:space="preserve"> </w:t>
      </w:r>
      <w:r w:rsidR="00295A81" w:rsidRPr="00BB5275">
        <w:rPr>
          <w:lang w:val="en-US"/>
        </w:rPr>
        <w:t xml:space="preserve">Some of the oil that was trapped during two-phase flow gets reconnected in </w:t>
      </w:r>
      <w:r w:rsidR="004413E6" w:rsidRPr="00BB5275">
        <w:rPr>
          <w:lang w:val="en-US"/>
        </w:rPr>
        <w:t>regions of the pore space</w:t>
      </w:r>
      <w:r w:rsidR="00295A81" w:rsidRPr="00BB5275">
        <w:rPr>
          <w:lang w:val="en-US"/>
        </w:rPr>
        <w:t xml:space="preserve"> smaller tha</w:t>
      </w:r>
      <w:r w:rsidR="00A47251" w:rsidRPr="00BB5275">
        <w:rPr>
          <w:lang w:val="en-US"/>
        </w:rPr>
        <w:t>n</w:t>
      </w:r>
      <w:r w:rsidR="00295A81" w:rsidRPr="00BB5275">
        <w:rPr>
          <w:lang w:val="en-US"/>
        </w:rPr>
        <w:t xml:space="preserve"> those occupied before as a consequence of oil spreading. </w:t>
      </w:r>
      <w:r w:rsidR="00824537" w:rsidRPr="00BB5275">
        <w:rPr>
          <w:lang w:val="en-US"/>
        </w:rPr>
        <w:t>As the gas fraction</w:t>
      </w:r>
      <w:r w:rsidR="00117C88" w:rsidRPr="00BB5275">
        <w:rPr>
          <w:lang w:val="en-US"/>
        </w:rPr>
        <w:t>al</w:t>
      </w:r>
      <w:r w:rsidR="00824537" w:rsidRPr="00BB5275">
        <w:rPr>
          <w:lang w:val="en-US"/>
        </w:rPr>
        <w:t xml:space="preserve"> flow is increased</w:t>
      </w:r>
      <w:r w:rsidR="00196F79" w:rsidRPr="00BB5275">
        <w:rPr>
          <w:lang w:val="en-US"/>
        </w:rPr>
        <w:t xml:space="preserve"> – </w:t>
      </w:r>
      <w:r w:rsidR="009D391B" w:rsidRPr="00BB5275">
        <w:rPr>
          <w:lang w:val="en-US"/>
        </w:rPr>
        <w:t xml:space="preserve">the </w:t>
      </w:r>
      <w:r w:rsidR="00196F79" w:rsidRPr="00BB5275">
        <w:rPr>
          <w:lang w:val="en-US"/>
        </w:rPr>
        <w:t xml:space="preserve">oil and water </w:t>
      </w:r>
      <w:r w:rsidR="004413E6" w:rsidRPr="00BB5275">
        <w:rPr>
          <w:lang w:val="en-US"/>
        </w:rPr>
        <w:t>flows</w:t>
      </w:r>
      <w:r w:rsidR="00196F79" w:rsidRPr="00BB5275">
        <w:rPr>
          <w:lang w:val="en-US"/>
        </w:rPr>
        <w:t xml:space="preserve"> decrease</w:t>
      </w:r>
      <w:r w:rsidR="004413E6" w:rsidRPr="00BB5275">
        <w:rPr>
          <w:lang w:val="en-US"/>
        </w:rPr>
        <w:t xml:space="preserve"> –</w:t>
      </w:r>
      <w:r w:rsidR="00F52972" w:rsidRPr="00BB5275">
        <w:rPr>
          <w:lang w:val="en-US"/>
        </w:rPr>
        <w:t xml:space="preserve"> Figs.</w:t>
      </w:r>
      <w:r w:rsidR="00824537" w:rsidRPr="00BB5275">
        <w:rPr>
          <w:lang w:val="en-US"/>
        </w:rPr>
        <w:t xml:space="preserve"> 9d and </w:t>
      </w:r>
      <w:r w:rsidR="005929BD" w:rsidRPr="00BB5275">
        <w:rPr>
          <w:lang w:val="en-US"/>
        </w:rPr>
        <w:t>9</w:t>
      </w:r>
      <w:r w:rsidR="00824537" w:rsidRPr="00BB5275">
        <w:rPr>
          <w:lang w:val="en-US"/>
        </w:rPr>
        <w:t xml:space="preserve">e, </w:t>
      </w:r>
      <w:r w:rsidR="00196F79" w:rsidRPr="00BB5275">
        <w:rPr>
          <w:lang w:val="en-US"/>
        </w:rPr>
        <w:t>gas</w:t>
      </w:r>
      <w:r w:rsidR="00824537" w:rsidRPr="00BB5275">
        <w:rPr>
          <w:lang w:val="en-US"/>
        </w:rPr>
        <w:t xml:space="preserve"> squeezes more oil and water into smaller </w:t>
      </w:r>
      <w:r w:rsidR="002252C9" w:rsidRPr="00BB5275">
        <w:rPr>
          <w:lang w:val="en-US"/>
        </w:rPr>
        <w:t xml:space="preserve">sized </w:t>
      </w:r>
      <w:r w:rsidR="00824537" w:rsidRPr="00BB5275">
        <w:rPr>
          <w:lang w:val="en-US"/>
        </w:rPr>
        <w:t>pores.</w:t>
      </w:r>
      <w:r w:rsidR="002252C9" w:rsidRPr="00BB5275">
        <w:rPr>
          <w:lang w:val="en-US"/>
        </w:rPr>
        <w:t xml:space="preserve"> </w:t>
      </w:r>
      <w:r w:rsidR="00295A81" w:rsidRPr="00BB5275">
        <w:rPr>
          <w:lang w:val="en-US"/>
        </w:rPr>
        <w:t>From this we can establish a clear wettability order in the system</w:t>
      </w:r>
      <w:r w:rsidR="002252C9" w:rsidRPr="00BB5275">
        <w:rPr>
          <w:lang w:val="en-US"/>
        </w:rPr>
        <w:t>,</w:t>
      </w:r>
      <w:r w:rsidR="00295A81" w:rsidRPr="00BB5275">
        <w:rPr>
          <w:lang w:val="en-US"/>
        </w:rPr>
        <w:t xml:space="preserve"> </w:t>
      </w:r>
      <w:r w:rsidR="002252C9" w:rsidRPr="00BB5275">
        <w:rPr>
          <w:lang w:val="en-US"/>
        </w:rPr>
        <w:t xml:space="preserve">where water is the </w:t>
      </w:r>
      <w:r w:rsidR="002252C9" w:rsidRPr="00BB5275">
        <w:t xml:space="preserve">most-wetting phase, residing in the smallest pores, gas </w:t>
      </w:r>
      <w:r w:rsidR="006862C0" w:rsidRPr="00BB5275">
        <w:t xml:space="preserve">is </w:t>
      </w:r>
      <w:r w:rsidR="002252C9" w:rsidRPr="00BB5275">
        <w:t>the most non-wetting phase, occupying the biggest pores, while</w:t>
      </w:r>
      <w:r w:rsidR="006862C0" w:rsidRPr="00BB5275">
        <w:t xml:space="preserve"> oil, is </w:t>
      </w:r>
      <w:r w:rsidR="002252C9" w:rsidRPr="00BB5275">
        <w:t>the intermediate-wet phase, spreading in layers sandwiched between gas and water</w:t>
      </w:r>
      <w:r w:rsidR="005909C4" w:rsidRPr="00BB5275">
        <w:t>, and filling</w:t>
      </w:r>
      <w:r w:rsidR="002252C9" w:rsidRPr="00BB5275">
        <w:t xml:space="preserve"> medium sized pores</w:t>
      </w:r>
      <w:r w:rsidR="007D0C59" w:rsidRPr="00BB5275">
        <w:t>;</w:t>
      </w:r>
      <w:r w:rsidR="005179CF" w:rsidRPr="00BB5275">
        <w:t xml:space="preserve"> </w:t>
      </w:r>
      <w:r w:rsidR="007D0C59" w:rsidRPr="00BB5275">
        <w:t xml:space="preserve">this </w:t>
      </w:r>
      <w:r w:rsidR="006862C0" w:rsidRPr="00BB5275">
        <w:t xml:space="preserve">wettability order </w:t>
      </w:r>
      <w:r w:rsidR="007D0C59" w:rsidRPr="00BB5275">
        <w:t xml:space="preserve">is </w:t>
      </w:r>
      <w:r w:rsidR="005179CF" w:rsidRPr="00BB5275">
        <w:t>also evident from Fig. 8b</w:t>
      </w:r>
      <w:r w:rsidR="002252C9" w:rsidRPr="00BB5275">
        <w:t xml:space="preserve">. </w:t>
      </w:r>
      <w:r w:rsidR="00DF34BE" w:rsidRPr="00BB5275">
        <w:t xml:space="preserve">This </w:t>
      </w:r>
      <w:r w:rsidR="00BC5C63" w:rsidRPr="00BB5275">
        <w:t xml:space="preserve">is consistent with </w:t>
      </w:r>
      <w:r w:rsidR="00E31B01" w:rsidRPr="00BB5275">
        <w:t xml:space="preserve">previous experiments conducted on </w:t>
      </w:r>
      <w:r w:rsidR="00BC5C63" w:rsidRPr="00BB5275">
        <w:t xml:space="preserve">water-wet media at immiscible gas-oil conditions </w:t>
      </w:r>
      <w:r w:rsidR="00BC5C63" w:rsidRPr="00BB5275">
        <w:fldChar w:fldCharType="begin">
          <w:fldData xml:space="preserve">PEVuZE5vdGU+PENpdGU+PEF1dGhvcj5TY2Fuemlhbmk8L0F1dGhvcj48WWVhcj4yMDE4PC9ZZWFy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</w:fldData>
        </w:fldChar>
      </w:r>
      <w:r w:rsidR="006863C5" w:rsidRPr="00BB5275">
        <w:instrText xml:space="preserve"> ADDIN EN.CITE </w:instrText>
      </w:r>
      <w:r w:rsidR="006863C5" w:rsidRPr="00BB5275">
        <w:fldChar w:fldCharType="begin">
          <w:fldData xml:space="preserve">PEVuZE5vdGU+PENpdGU+PEF1dGhvcj5TY2Fuemlhbmk8L0F1dGhvcj48WWVhcj4yMDE4PC9ZZWFy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</w:fldData>
        </w:fldChar>
      </w:r>
      <w:r w:rsidR="006863C5" w:rsidRPr="00BB5275">
        <w:instrText xml:space="preserve"> ADDIN EN.CITE.DATA </w:instrText>
      </w:r>
      <w:r w:rsidR="006863C5" w:rsidRPr="00BB5275">
        <w:fldChar w:fldCharType="end"/>
      </w:r>
      <w:r w:rsidR="00BC5C63" w:rsidRPr="00BB5275">
        <w:fldChar w:fldCharType="separate"/>
      </w:r>
      <w:r w:rsidR="006863C5" w:rsidRPr="00BB5275">
        <w:rPr>
          <w:noProof/>
        </w:rPr>
        <w:t>[</w:t>
      </w:r>
      <w:hyperlink w:anchor="_ENREF_5" w:tooltip="Oren, 1992 #183" w:history="1">
        <w:r w:rsidR="00F43EC1" w:rsidRPr="00BB5275">
          <w:rPr>
            <w:noProof/>
          </w:rPr>
          <w:t>5</w:t>
        </w:r>
      </w:hyperlink>
      <w:r w:rsidR="006863C5" w:rsidRPr="00BB5275">
        <w:rPr>
          <w:noProof/>
        </w:rPr>
        <w:t xml:space="preserve">, </w:t>
      </w:r>
      <w:hyperlink w:anchor="_ENREF_44" w:tooltip="Scanziani, 2018 #15" w:history="1">
        <w:r w:rsidR="00F43EC1" w:rsidRPr="00BB5275">
          <w:rPr>
            <w:noProof/>
          </w:rPr>
          <w:t>44</w:t>
        </w:r>
      </w:hyperlink>
      <w:r w:rsidR="006863C5" w:rsidRPr="00BB5275">
        <w:rPr>
          <w:noProof/>
        </w:rPr>
        <w:t xml:space="preserve">, </w:t>
      </w:r>
      <w:hyperlink w:anchor="_ENREF_47" w:tooltip="Feali, 2012 #81" w:history="1">
        <w:r w:rsidR="00F43EC1" w:rsidRPr="00BB5275">
          <w:rPr>
            <w:noProof/>
          </w:rPr>
          <w:t>47</w:t>
        </w:r>
      </w:hyperlink>
      <w:r w:rsidR="006863C5" w:rsidRPr="00BB5275">
        <w:rPr>
          <w:noProof/>
        </w:rPr>
        <w:t>]</w:t>
      </w:r>
      <w:r w:rsidR="00BC5C63" w:rsidRPr="00BB5275">
        <w:fldChar w:fldCharType="end"/>
      </w:r>
      <w:r w:rsidR="00DF34BE" w:rsidRPr="00BB5275">
        <w:t xml:space="preserve">. </w:t>
      </w:r>
    </w:p>
    <w:p w14:paraId="5BA3279F" w14:textId="3CEAF5FE" w:rsidR="00CF7DDB" w:rsidRPr="00BB5275" w:rsidRDefault="005929BD" w:rsidP="006B4461">
      <w:r w:rsidRPr="00BB5275">
        <w:t xml:space="preserve">However, </w:t>
      </w:r>
      <w:r w:rsidR="00757221" w:rsidRPr="00BB5275">
        <w:t xml:space="preserve">we observe a unique pore occupancy behaviour as the saturation path is reversed, i.e., </w:t>
      </w:r>
      <w:r w:rsidR="00244F6E" w:rsidRPr="00BB5275">
        <w:t xml:space="preserve">the </w:t>
      </w:r>
      <w:r w:rsidR="00757221" w:rsidRPr="00BB5275">
        <w:t xml:space="preserve">gas </w:t>
      </w:r>
      <w:r w:rsidR="00757221" w:rsidRPr="00BB5275">
        <w:rPr>
          <w:lang w:val="en-US"/>
        </w:rPr>
        <w:t>fraction</w:t>
      </w:r>
      <w:r w:rsidR="00244F6E" w:rsidRPr="00BB5275">
        <w:rPr>
          <w:lang w:val="en-US"/>
        </w:rPr>
        <w:t>al</w:t>
      </w:r>
      <w:r w:rsidR="00757221" w:rsidRPr="00BB5275">
        <w:rPr>
          <w:lang w:val="en-US"/>
        </w:rPr>
        <w:t xml:space="preserve"> flow is </w:t>
      </w:r>
      <w:r w:rsidR="00F52972" w:rsidRPr="00BB5275">
        <w:rPr>
          <w:lang w:val="en-US"/>
        </w:rPr>
        <w:t>decreased,</w:t>
      </w:r>
      <w:r w:rsidR="00757221" w:rsidRPr="00BB5275">
        <w:rPr>
          <w:lang w:val="en-US"/>
        </w:rPr>
        <w:t xml:space="preserve"> </w:t>
      </w:r>
      <w:r w:rsidR="00016B87" w:rsidRPr="00BB5275">
        <w:rPr>
          <w:lang w:val="en-US"/>
        </w:rPr>
        <w:t>while</w:t>
      </w:r>
      <w:r w:rsidR="00757221" w:rsidRPr="00BB5275">
        <w:rPr>
          <w:lang w:val="en-US"/>
        </w:rPr>
        <w:t xml:space="preserve"> </w:t>
      </w:r>
      <w:r w:rsidR="009D391B" w:rsidRPr="00BB5275">
        <w:rPr>
          <w:lang w:val="en-US"/>
        </w:rPr>
        <w:t xml:space="preserve">the </w:t>
      </w:r>
      <w:r w:rsidR="00757221" w:rsidRPr="00BB5275">
        <w:rPr>
          <w:lang w:val="en-US"/>
        </w:rPr>
        <w:t xml:space="preserve">oil and water fractional flows are increased. </w:t>
      </w:r>
      <w:r w:rsidR="00D21CEE" w:rsidRPr="00BB5275">
        <w:rPr>
          <w:lang w:val="en-US"/>
        </w:rPr>
        <w:t xml:space="preserve">There is little/no </w:t>
      </w:r>
      <w:r w:rsidR="00D21CEE" w:rsidRPr="00BB5275">
        <w:rPr>
          <w:lang w:val="en-US"/>
        </w:rPr>
        <w:lastRenderedPageBreak/>
        <w:t xml:space="preserve">change in the three-phase pore occupancy when </w:t>
      </w:r>
      <w:r w:rsidR="00D21CEE" w:rsidRPr="00BB5275">
        <w:rPr>
          <w:i/>
          <w:iCs/>
          <w:lang w:val="en-US"/>
        </w:rPr>
        <w:t>f</w:t>
      </w:r>
      <w:r w:rsidR="00D21CEE" w:rsidRPr="00BB5275">
        <w:rPr>
          <w:i/>
          <w:iCs/>
          <w:vertAlign w:val="subscript"/>
          <w:lang w:val="en-US"/>
        </w:rPr>
        <w:t>g</w:t>
      </w:r>
      <w:r w:rsidR="00D21CEE" w:rsidRPr="00BB5275">
        <w:rPr>
          <w:lang w:val="en-US"/>
        </w:rPr>
        <w:t xml:space="preserve"> is decreased, as opposed to increasing </w:t>
      </w:r>
      <w:r w:rsidR="00D21CEE" w:rsidRPr="00BB5275">
        <w:rPr>
          <w:i/>
          <w:iCs/>
          <w:lang w:val="en-US"/>
        </w:rPr>
        <w:t>f</w:t>
      </w:r>
      <w:r w:rsidR="00D21CEE" w:rsidRPr="00BB5275">
        <w:rPr>
          <w:i/>
          <w:iCs/>
          <w:vertAlign w:val="subscript"/>
          <w:lang w:val="en-US"/>
        </w:rPr>
        <w:t>g</w:t>
      </w:r>
      <w:r w:rsidR="00D21CEE" w:rsidRPr="00BB5275">
        <w:rPr>
          <w:lang w:val="en-US"/>
        </w:rPr>
        <w:t>, which implies that pore occupancy is a function of saturation history, see Figs. 9f</w:t>
      </w:r>
      <w:r w:rsidR="00683589" w:rsidRPr="00BB5275">
        <w:rPr>
          <w:lang w:val="en-US"/>
        </w:rPr>
        <w:t xml:space="preserve">, 9g, 9h and </w:t>
      </w:r>
      <w:r w:rsidR="00D21CEE" w:rsidRPr="00BB5275">
        <w:rPr>
          <w:lang w:val="en-US"/>
        </w:rPr>
        <w:t>9i.</w:t>
      </w:r>
      <w:r w:rsidR="00683589" w:rsidRPr="00BB5275">
        <w:rPr>
          <w:lang w:val="en-US"/>
        </w:rPr>
        <w:t xml:space="preserve"> </w:t>
      </w:r>
      <w:r w:rsidR="00587F8E" w:rsidRPr="00BB5275">
        <w:rPr>
          <w:lang w:val="en-US"/>
        </w:rPr>
        <w:t xml:space="preserve">This </w:t>
      </w:r>
      <w:r w:rsidR="00587F8E" w:rsidRPr="00BB5275">
        <w:t>behaviour</w:t>
      </w:r>
      <w:r w:rsidR="00587F8E" w:rsidRPr="00BB5275">
        <w:rPr>
          <w:lang w:val="en-US"/>
        </w:rPr>
        <w:t xml:space="preserve"> can be ascribed to double capillary trapping – gas trapping by oil and oil trapping by water – which can permanently trap gas in the pore </w:t>
      </w:r>
      <w:proofErr w:type="spellStart"/>
      <w:r w:rsidR="00587F8E" w:rsidRPr="00BB5275">
        <w:rPr>
          <w:lang w:val="en-US"/>
        </w:rPr>
        <w:t>centres</w:t>
      </w:r>
      <w:proofErr w:type="spellEnd"/>
      <w:r w:rsidR="00016B87" w:rsidRPr="00BB5275">
        <w:rPr>
          <w:lang w:val="en-US"/>
        </w:rPr>
        <w:t>. T</w:t>
      </w:r>
      <w:r w:rsidR="00587F8E" w:rsidRPr="00BB5275">
        <w:rPr>
          <w:lang w:val="en-US"/>
        </w:rPr>
        <w:t xml:space="preserve">herefore, regardless of the increase in oil and water fractional flows, they would not be able to displace the trapped gas phase; gas remains trapped in the same pores. Also, since oil and water are injected at the same flow rate, they maintain their previously established pore occupancy. </w:t>
      </w:r>
      <w:r w:rsidR="00D902AA" w:rsidRPr="00BB5275">
        <w:rPr>
          <w:lang w:val="en-US"/>
        </w:rPr>
        <w:t>However, this can only be confirmed by looking at the fluid</w:t>
      </w:r>
      <w:r w:rsidR="00C7019E" w:rsidRPr="00BB5275">
        <w:rPr>
          <w:lang w:val="en-US"/>
        </w:rPr>
        <w:t xml:space="preserve"> connectivity and</w:t>
      </w:r>
      <w:r w:rsidR="00D902AA" w:rsidRPr="00BB5275">
        <w:rPr>
          <w:lang w:val="en-US"/>
        </w:rPr>
        <w:t xml:space="preserve"> saturations as we will show in section</w:t>
      </w:r>
      <w:r w:rsidR="00C7019E" w:rsidRPr="00BB5275">
        <w:rPr>
          <w:lang w:val="en-US"/>
        </w:rPr>
        <w:t>s</w:t>
      </w:r>
      <w:r w:rsidR="00D902AA" w:rsidRPr="00BB5275">
        <w:rPr>
          <w:lang w:val="en-US"/>
        </w:rPr>
        <w:t xml:space="preserve"> </w:t>
      </w:r>
      <w:r w:rsidR="00C7019E" w:rsidRPr="00BB5275">
        <w:rPr>
          <w:lang w:val="en-US"/>
        </w:rPr>
        <w:t xml:space="preserve">3.4 and </w:t>
      </w:r>
      <w:r w:rsidR="00D902AA" w:rsidRPr="00BB5275">
        <w:rPr>
          <w:lang w:val="en-US"/>
        </w:rPr>
        <w:t xml:space="preserve">3.5. </w:t>
      </w:r>
      <w:r w:rsidR="0089152C" w:rsidRPr="00BB5275">
        <w:rPr>
          <w:lang w:val="en-US"/>
        </w:rPr>
        <w:t xml:space="preserve">Furthermore, this can have an impact on the relative permeability of oil and water, as having a trapped gas phase can restrict their flow in the pore space.  </w:t>
      </w:r>
    </w:p>
    <w:p w14:paraId="70E541EF" w14:textId="77777777" w:rsidR="009E05C5" w:rsidRPr="00BB5275" w:rsidRDefault="00EC7476" w:rsidP="00AB66BA">
      <w:pPr>
        <w:keepNext/>
        <w:jc w:val="center"/>
      </w:pPr>
      <w:r w:rsidRPr="00BB5275">
        <w:rPr>
          <w:noProof/>
          <w:lang w:val="en-US"/>
        </w:rPr>
        <w:drawing>
          <wp:inline distT="0" distB="0" distL="0" distR="0" wp14:anchorId="139BE058" wp14:editId="21EF8953">
            <wp:extent cx="5616000" cy="4355342"/>
            <wp:effectExtent l="0" t="0" r="381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16000" cy="4355342"/>
                    </a:xfrm>
                    <a:prstGeom prst="rect">
                      <a:avLst/>
                    </a:prstGeom>
                    <a:noFill/>
                  </pic:spPr>
                </pic:pic>
              </a:graphicData>
            </a:graphic>
          </wp:inline>
        </w:drawing>
      </w:r>
    </w:p>
    <w:p w14:paraId="6DBDC76D" w14:textId="76EB4556" w:rsidR="00CF7DDB" w:rsidRPr="00BB5275" w:rsidRDefault="009E05C5" w:rsidP="00FE333D">
      <w:pPr>
        <w:pStyle w:val="Caption"/>
        <w:rPr>
          <w:b w:val="0"/>
          <w:bCs/>
        </w:rPr>
      </w:pPr>
      <w:r w:rsidRPr="00BB5275">
        <w:t xml:space="preserve">Figure </w:t>
      </w:r>
      <w:fldSimple w:instr=" SEQ Figure \* ARABIC ">
        <w:r w:rsidR="00EA735E" w:rsidRPr="00BB5275">
          <w:rPr>
            <w:noProof/>
          </w:rPr>
          <w:t>9</w:t>
        </w:r>
      </w:fldSimple>
      <w:r w:rsidRPr="00BB5275">
        <w:t xml:space="preserve">. </w:t>
      </w:r>
      <w:r w:rsidR="00FE333D" w:rsidRPr="00BB5275">
        <w:t xml:space="preserve">Stacked bar charts showing the pore occupancy in the pore space of the rock at different fractional flows during the steady-state three-phase flow experiment. </w:t>
      </w:r>
      <w:r w:rsidR="00FE333D" w:rsidRPr="00BB5275">
        <w:rPr>
          <w:b w:val="0"/>
          <w:bCs/>
        </w:rPr>
        <w:t>The phase that occupies the centre of the pore is considered to occupy the pore. The size of the pores is determined by fitting them with inscribed spheres – the diameter of the sphere is the diameter of the pore.</w:t>
      </w:r>
      <w:r w:rsidR="00FE333D" w:rsidRPr="00BB5275">
        <w:t xml:space="preserve"> </w:t>
      </w:r>
      <w:r w:rsidR="00FE333D" w:rsidRPr="00BB5275">
        <w:rPr>
          <w:b w:val="0"/>
          <w:bCs/>
        </w:rPr>
        <w:t xml:space="preserve">Pore occupancy was quantified on images of size 7.95 mm × 7.95 mm × 15.9 mm. Water is shown in blue, oil in red, and gas in green. </w:t>
      </w:r>
      <w:r w:rsidR="009A0865" w:rsidRPr="00BB5275">
        <w:rPr>
          <w:b w:val="0"/>
          <w:bCs/>
        </w:rPr>
        <w:t>Gas, oil</w:t>
      </w:r>
      <w:r w:rsidR="002B0808" w:rsidRPr="00BB5275">
        <w:rPr>
          <w:b w:val="0"/>
          <w:bCs/>
        </w:rPr>
        <w:t>,</w:t>
      </w:r>
      <w:r w:rsidR="009A0865" w:rsidRPr="00BB5275">
        <w:rPr>
          <w:b w:val="0"/>
          <w:bCs/>
        </w:rPr>
        <w:t xml:space="preserve"> and water fractional flows (</w:t>
      </w:r>
      <w:r w:rsidR="009A0865" w:rsidRPr="00BB5275">
        <w:rPr>
          <w:b w:val="0"/>
          <w:bCs/>
          <w:i/>
          <w:iCs w:val="0"/>
        </w:rPr>
        <w:t>f</w:t>
      </w:r>
      <w:r w:rsidR="009A0865" w:rsidRPr="00BB5275">
        <w:rPr>
          <w:b w:val="0"/>
          <w:bCs/>
          <w:i/>
          <w:iCs w:val="0"/>
          <w:vertAlign w:val="subscript"/>
        </w:rPr>
        <w:t>g</w:t>
      </w:r>
      <w:r w:rsidR="009A0865" w:rsidRPr="00BB5275">
        <w:rPr>
          <w:b w:val="0"/>
          <w:bCs/>
        </w:rPr>
        <w:t xml:space="preserve">, </w:t>
      </w:r>
      <w:r w:rsidR="009A0865" w:rsidRPr="00BB5275">
        <w:rPr>
          <w:b w:val="0"/>
          <w:bCs/>
          <w:i/>
          <w:iCs w:val="0"/>
        </w:rPr>
        <w:t>f</w:t>
      </w:r>
      <w:r w:rsidR="009A0865" w:rsidRPr="00BB5275">
        <w:rPr>
          <w:b w:val="0"/>
          <w:bCs/>
          <w:i/>
          <w:iCs w:val="0"/>
          <w:vertAlign w:val="subscript"/>
        </w:rPr>
        <w:t>o</w:t>
      </w:r>
      <w:r w:rsidR="009A0865" w:rsidRPr="00BB5275">
        <w:rPr>
          <w:b w:val="0"/>
          <w:bCs/>
        </w:rPr>
        <w:t xml:space="preserve">, and </w:t>
      </w:r>
      <w:r w:rsidR="009A0865" w:rsidRPr="00BB5275">
        <w:rPr>
          <w:b w:val="0"/>
          <w:bCs/>
          <w:i/>
          <w:iCs w:val="0"/>
        </w:rPr>
        <w:t>f</w:t>
      </w:r>
      <w:r w:rsidR="009A0865" w:rsidRPr="00BB5275">
        <w:rPr>
          <w:b w:val="0"/>
          <w:bCs/>
          <w:i/>
          <w:iCs w:val="0"/>
          <w:vertAlign w:val="subscript"/>
        </w:rPr>
        <w:t>w</w:t>
      </w:r>
      <w:r w:rsidR="009A0865" w:rsidRPr="00BB5275">
        <w:rPr>
          <w:b w:val="0"/>
          <w:bCs/>
        </w:rPr>
        <w:t xml:space="preserve">) are stated in the respective images. </w:t>
      </w:r>
    </w:p>
    <w:p w14:paraId="07198AD1" w14:textId="25F4C49E" w:rsidR="009E05C5" w:rsidRPr="00BB5275" w:rsidRDefault="00E830B9" w:rsidP="009E05C5">
      <w:pPr>
        <w:pStyle w:val="Heading2"/>
        <w:rPr>
          <w:lang w:val="en-US"/>
        </w:rPr>
      </w:pPr>
      <w:r w:rsidRPr="00BB5275">
        <w:rPr>
          <w:lang w:val="en-US"/>
        </w:rPr>
        <w:t>I</w:t>
      </w:r>
      <w:r w:rsidR="009E05C5" w:rsidRPr="00BB5275">
        <w:rPr>
          <w:lang w:val="en-US"/>
        </w:rPr>
        <w:t>nterfacial areas</w:t>
      </w:r>
    </w:p>
    <w:p w14:paraId="1F9C4230" w14:textId="4C3EB43C" w:rsidR="00BE1AD8" w:rsidRPr="00BB5275" w:rsidRDefault="00E72FCB" w:rsidP="00E830B9">
      <w:pPr>
        <w:rPr>
          <w:lang w:val="en-US"/>
        </w:rPr>
      </w:pPr>
      <w:r w:rsidRPr="00BB5275">
        <w:rPr>
          <w:lang w:val="en-US"/>
        </w:rPr>
        <w:t>Fig. 10 shows measurements of</w:t>
      </w:r>
      <w:r w:rsidR="00E830B9" w:rsidRPr="00BB5275">
        <w:rPr>
          <w:lang w:val="en-US"/>
        </w:rPr>
        <w:t xml:space="preserve"> </w:t>
      </w:r>
      <w:r w:rsidR="00BE1AD8" w:rsidRPr="00BB5275">
        <w:rPr>
          <w:lang w:val="en-US"/>
        </w:rPr>
        <w:t xml:space="preserve">the </w:t>
      </w:r>
      <w:r w:rsidR="005F604E" w:rsidRPr="00BB5275">
        <w:rPr>
          <w:lang w:val="en-US"/>
        </w:rPr>
        <w:t>specific interfacial are</w:t>
      </w:r>
      <w:r w:rsidRPr="00BB5275">
        <w:rPr>
          <w:lang w:val="en-US"/>
        </w:rPr>
        <w:t>as</w:t>
      </w:r>
      <w:r w:rsidR="005F604E" w:rsidRPr="00BB5275">
        <w:rPr>
          <w:lang w:val="en-US"/>
        </w:rPr>
        <w:t xml:space="preserve"> </w:t>
      </w:r>
      <w:r w:rsidR="001D08F6" w:rsidRPr="00BB5275">
        <w:rPr>
          <w:lang w:val="en-US"/>
        </w:rPr>
        <w:t xml:space="preserve">– area per unit volume – </w:t>
      </w:r>
      <w:r w:rsidR="005F604E" w:rsidRPr="00BB5275">
        <w:rPr>
          <w:lang w:val="en-US"/>
        </w:rPr>
        <w:t>between the fluids and the fluids and solid quantified on segmented images of the whole sample</w:t>
      </w:r>
      <w:r w:rsidR="007974E5" w:rsidRPr="00BB5275">
        <w:rPr>
          <w:lang w:val="en-US"/>
        </w:rPr>
        <w:t xml:space="preserve"> a</w:t>
      </w:r>
      <w:r w:rsidR="005F604E" w:rsidRPr="00BB5275">
        <w:rPr>
          <w:lang w:val="en-US"/>
        </w:rPr>
        <w:t>t different fractional flows</w:t>
      </w:r>
      <w:r w:rsidR="004413E6" w:rsidRPr="00BB5275">
        <w:rPr>
          <w:lang w:val="en-US"/>
        </w:rPr>
        <w:t xml:space="preserve">: </w:t>
      </w:r>
      <w:r w:rsidR="005A592C" w:rsidRPr="00BB5275">
        <w:rPr>
          <w:lang w:val="en-US"/>
        </w:rPr>
        <w:t>intermittency is not accounted for – instead a single phase label was assigned to all voxels based on their grey-scale values. This meant that an intermittent voxel was either assigned to be gas or oil dependent on the nearest grey-scale value.</w:t>
      </w:r>
    </w:p>
    <w:p w14:paraId="6B4F840D" w14:textId="2AB03D36" w:rsidR="00454A85" w:rsidRPr="00BB5275" w:rsidRDefault="001D08F6" w:rsidP="00E713A2">
      <w:pPr>
        <w:rPr>
          <w:lang w:val="en-US"/>
        </w:rPr>
      </w:pPr>
      <w:r w:rsidRPr="00BB5275">
        <w:rPr>
          <w:lang w:val="en-US"/>
        </w:rPr>
        <w:t>The oil-water specific interfacial</w:t>
      </w:r>
      <w:r w:rsidR="00E713A2" w:rsidRPr="00BB5275">
        <w:rPr>
          <w:lang w:val="en-US"/>
        </w:rPr>
        <w:t xml:space="preserve"> area</w:t>
      </w:r>
      <w:r w:rsidRPr="00BB5275">
        <w:rPr>
          <w:lang w:val="en-US"/>
        </w:rPr>
        <w:t xml:space="preserve"> </w:t>
      </w:r>
      <w:r w:rsidR="00BE1AD8" w:rsidRPr="00BB5275">
        <w:rPr>
          <w:lang w:val="en-US"/>
        </w:rPr>
        <w:t>remains constant throughout the two- and three-phase steady-state displacements, with values around 1</w:t>
      </w:r>
      <w:r w:rsidRPr="00BB5275">
        <w:rPr>
          <w:lang w:val="en-US"/>
        </w:rPr>
        <w:t xml:space="preserve"> mm</w:t>
      </w:r>
      <w:r w:rsidRPr="00BB5275">
        <w:rPr>
          <w:vertAlign w:val="superscript"/>
          <w:lang w:val="en-US"/>
        </w:rPr>
        <w:t>-1</w:t>
      </w:r>
      <w:r w:rsidR="00BE1AD8" w:rsidRPr="00BB5275">
        <w:rPr>
          <w:lang w:val="en-US"/>
        </w:rPr>
        <w:t xml:space="preserve">, </w:t>
      </w:r>
      <w:r w:rsidR="007974E5" w:rsidRPr="00BB5275">
        <w:rPr>
          <w:lang w:val="en-US"/>
        </w:rPr>
        <w:t>see Fig. 10a</w:t>
      </w:r>
      <w:r w:rsidR="006F59A8" w:rsidRPr="00BB5275">
        <w:rPr>
          <w:lang w:val="en-US"/>
        </w:rPr>
        <w:t xml:space="preserve">. </w:t>
      </w:r>
      <w:r w:rsidR="00BE1AD8" w:rsidRPr="00BB5275">
        <w:rPr>
          <w:lang w:val="en-US"/>
        </w:rPr>
        <w:t xml:space="preserve">The specific interfacial area between oil </w:t>
      </w:r>
      <w:r w:rsidR="00BE1AD8" w:rsidRPr="00BB5275">
        <w:rPr>
          <w:lang w:val="en-US"/>
        </w:rPr>
        <w:lastRenderedPageBreak/>
        <w:t>and water seems to be independent of saturation history under three-phase flow conditions</w:t>
      </w:r>
      <w:r w:rsidR="00E713A2" w:rsidRPr="00BB5275">
        <w:rPr>
          <w:lang w:val="en-US"/>
        </w:rPr>
        <w:t>, since the area is dominated by the contact between water in wetting layers close to the solid surface and oil</w:t>
      </w:r>
      <w:r w:rsidR="00BE1AD8" w:rsidRPr="00BB5275">
        <w:rPr>
          <w:lang w:val="en-US"/>
        </w:rPr>
        <w:t xml:space="preserve"> </w:t>
      </w:r>
      <w:r w:rsidR="00E713A2" w:rsidRPr="00BB5275">
        <w:rPr>
          <w:lang w:val="en-US"/>
        </w:rPr>
        <w:t>either occupying medium-sized pores, or as a spreading layer surrounding gas.</w:t>
      </w:r>
      <w:r w:rsidR="00454A85" w:rsidRPr="00BB5275">
        <w:rPr>
          <w:lang w:val="en-US"/>
        </w:rPr>
        <w:t xml:space="preserve"> The gas-oil specific area, Fig. 10d, is slightly higher than the oil-water one, which can be ascribed to oil being more wetting to gas, than water is wetting to oil; this is reflected in the gas-oil and oil-water contact angles, where </w:t>
      </w:r>
      <w:proofErr w:type="spellStart"/>
      <w:r w:rsidR="00454A85" w:rsidRPr="00BB5275">
        <w:rPr>
          <w:i/>
          <w:iCs/>
          <w:lang w:val="en-US"/>
        </w:rPr>
        <w:t>θ</w:t>
      </w:r>
      <w:r w:rsidR="00454A85" w:rsidRPr="00BB5275">
        <w:rPr>
          <w:i/>
          <w:iCs/>
          <w:vertAlign w:val="subscript"/>
          <w:lang w:val="en-US"/>
        </w:rPr>
        <w:t>go</w:t>
      </w:r>
      <w:proofErr w:type="spellEnd"/>
      <w:r w:rsidR="00454A85" w:rsidRPr="00BB5275">
        <w:rPr>
          <w:lang w:val="en-US"/>
        </w:rPr>
        <w:t xml:space="preserve"> = 0</w:t>
      </w:r>
      <w:r w:rsidR="00454A85" w:rsidRPr="00BB5275">
        <w:rPr>
          <w:vertAlign w:val="superscript"/>
          <w:lang w:val="en-US"/>
        </w:rPr>
        <w:t>o</w:t>
      </w:r>
      <w:r w:rsidR="00454A85" w:rsidRPr="00BB5275">
        <w:rPr>
          <w:lang w:val="en-US"/>
        </w:rPr>
        <w:t xml:space="preserve"> compared to weakly wetting </w:t>
      </w:r>
      <w:proofErr w:type="spellStart"/>
      <w:r w:rsidR="00454A85" w:rsidRPr="00BB5275">
        <w:rPr>
          <w:i/>
          <w:iCs/>
          <w:lang w:val="en-US"/>
        </w:rPr>
        <w:t>θ</w:t>
      </w:r>
      <w:r w:rsidR="00454A85" w:rsidRPr="00BB5275">
        <w:rPr>
          <w:i/>
          <w:iCs/>
          <w:vertAlign w:val="subscript"/>
          <w:lang w:val="en-US"/>
        </w:rPr>
        <w:t>ow</w:t>
      </w:r>
      <w:proofErr w:type="spellEnd"/>
      <w:r w:rsidR="00454A85" w:rsidRPr="00BB5275">
        <w:rPr>
          <w:i/>
          <w:iCs/>
          <w:lang w:val="en-US"/>
        </w:rPr>
        <w:t xml:space="preserve"> </w:t>
      </w:r>
      <w:r w:rsidR="00454A85" w:rsidRPr="00BB5275">
        <w:rPr>
          <w:lang w:val="en-US"/>
        </w:rPr>
        <w:t>= 61</w:t>
      </w:r>
      <w:r w:rsidR="00454A85" w:rsidRPr="00BB5275">
        <w:rPr>
          <w:vertAlign w:val="superscript"/>
          <w:lang w:val="en-US"/>
        </w:rPr>
        <w:t>o</w:t>
      </w:r>
      <w:r w:rsidR="00454A85" w:rsidRPr="00BB5275">
        <w:rPr>
          <w:lang w:val="en-US"/>
        </w:rPr>
        <w:t xml:space="preserve"> ± 16</w:t>
      </w:r>
      <w:r w:rsidR="00454A85" w:rsidRPr="00BB5275">
        <w:rPr>
          <w:vertAlign w:val="superscript"/>
          <w:lang w:val="en-US"/>
        </w:rPr>
        <w:t>o</w:t>
      </w:r>
      <w:r w:rsidR="0047559E" w:rsidRPr="00BB5275">
        <w:rPr>
          <w:lang w:val="en-US"/>
        </w:rPr>
        <w:t xml:space="preserve"> (section 3.1)</w:t>
      </w:r>
      <w:r w:rsidR="00E713A2" w:rsidRPr="00BB5275">
        <w:rPr>
          <w:lang w:val="en-US"/>
        </w:rPr>
        <w:t xml:space="preserve"> as well as the lower gas-solid area compared to oil-solid</w:t>
      </w:r>
      <w:r w:rsidR="0047559E" w:rsidRPr="00BB5275">
        <w:rPr>
          <w:lang w:val="en-US"/>
        </w:rPr>
        <w:t>.</w:t>
      </w:r>
      <w:r w:rsidR="00454A85" w:rsidRPr="00BB5275">
        <w:rPr>
          <w:lang w:val="en-US"/>
        </w:rPr>
        <w:t xml:space="preserve"> In contrast to the oil-water specific area, the gas-oil area appears to be a function of the saturation history; the gas-oil area remains roughly constant as the gas fractional flow is increased but show</w:t>
      </w:r>
      <w:r w:rsidR="00E713A2" w:rsidRPr="00BB5275">
        <w:rPr>
          <w:lang w:val="en-US"/>
        </w:rPr>
        <w:t>s</w:t>
      </w:r>
      <w:r w:rsidR="00454A85" w:rsidRPr="00BB5275">
        <w:rPr>
          <w:lang w:val="en-US"/>
        </w:rPr>
        <w:t xml:space="preserve"> a considerabl</w:t>
      </w:r>
      <w:r w:rsidR="006536E4" w:rsidRPr="00BB5275">
        <w:rPr>
          <w:lang w:val="en-US"/>
        </w:rPr>
        <w:t>e</w:t>
      </w:r>
      <w:r w:rsidR="00454A85" w:rsidRPr="00BB5275">
        <w:rPr>
          <w:lang w:val="en-US"/>
        </w:rPr>
        <w:t xml:space="preserve"> </w:t>
      </w:r>
      <w:r w:rsidR="00E713A2" w:rsidRPr="00BB5275">
        <w:rPr>
          <w:lang w:val="en-US"/>
        </w:rPr>
        <w:t>change</w:t>
      </w:r>
      <w:r w:rsidR="00454A85" w:rsidRPr="00BB5275">
        <w:rPr>
          <w:lang w:val="en-US"/>
        </w:rPr>
        <w:t xml:space="preserve"> when it is decrease</w:t>
      </w:r>
      <w:r w:rsidR="00E713A2" w:rsidRPr="00BB5275">
        <w:rPr>
          <w:lang w:val="en-US"/>
        </w:rPr>
        <w:t>d, even though the gas saturation is almost the same: as discussed below, this could be a result of intermittency.</w:t>
      </w:r>
      <w:r w:rsidR="00454A85" w:rsidRPr="00BB5275">
        <w:rPr>
          <w:lang w:val="en-US"/>
        </w:rPr>
        <w:t xml:space="preserve"> </w:t>
      </w:r>
      <w:r w:rsidR="006536E4" w:rsidRPr="00BB5275">
        <w:rPr>
          <w:lang w:val="en-US"/>
        </w:rPr>
        <w:t>The gas-water interfacial area is zero since spreading oil layers prevent direct gas-water contact in the pore space.</w:t>
      </w:r>
      <w:r w:rsidR="005B26BC" w:rsidRPr="00BB5275">
        <w:rPr>
          <w:lang w:val="en-US"/>
        </w:rPr>
        <w:t xml:space="preserve"> Oil spreading around gas also reduces the gas-solid specific area, see Fig. 10e.</w:t>
      </w:r>
    </w:p>
    <w:p w14:paraId="3A27A5A9" w14:textId="7A7F9A2B" w:rsidR="00E830B9" w:rsidRPr="00BB5275" w:rsidRDefault="0047559E" w:rsidP="0047559E">
      <w:pPr>
        <w:rPr>
          <w:lang w:val="en-US"/>
        </w:rPr>
      </w:pPr>
      <w:r w:rsidRPr="00BB5275">
        <w:rPr>
          <w:lang w:val="en-US"/>
        </w:rPr>
        <w:t xml:space="preserve">Similar to the gas-oil specific area, the water-solid and oil-solid areas are impacted by the saturation history under three-phase conditions, see </w:t>
      </w:r>
      <w:r w:rsidR="00097D2E" w:rsidRPr="00BB5275">
        <w:rPr>
          <w:lang w:val="en-US"/>
        </w:rPr>
        <w:t>Figs. 10b and 10c</w:t>
      </w:r>
      <w:r w:rsidRPr="00BB5275">
        <w:rPr>
          <w:lang w:val="en-US"/>
        </w:rPr>
        <w:t>.</w:t>
      </w:r>
      <w:r w:rsidR="00097D2E" w:rsidRPr="00BB5275">
        <w:rPr>
          <w:lang w:val="en-US"/>
        </w:rPr>
        <w:t xml:space="preserve"> </w:t>
      </w:r>
      <w:r w:rsidRPr="00BB5275">
        <w:rPr>
          <w:lang w:val="en-US"/>
        </w:rPr>
        <w:t xml:space="preserve">The huge variability in the gas-oil, gas-solid, and water-solid areas observed around the same saturation, when the gas fractional flow is decreased and oil and water fractional flows are increased can </w:t>
      </w:r>
      <w:r w:rsidR="006B5694" w:rsidRPr="00BB5275">
        <w:rPr>
          <w:lang w:val="en-US"/>
        </w:rPr>
        <w:t xml:space="preserve">imply that the fluid configurations are constantly fluctuating between locations of local capillary equilibrium, </w:t>
      </w:r>
      <w:r w:rsidRPr="00BB5275">
        <w:rPr>
          <w:lang w:val="en-US"/>
        </w:rPr>
        <w:t>despite having</w:t>
      </w:r>
      <w:r w:rsidR="006B5694" w:rsidRPr="00BB5275">
        <w:rPr>
          <w:lang w:val="en-US"/>
        </w:rPr>
        <w:t xml:space="preserve">, macroscopically, constant saturations. </w:t>
      </w:r>
      <w:r w:rsidR="005B26BC" w:rsidRPr="00BB5275">
        <w:rPr>
          <w:lang w:val="en-US"/>
        </w:rPr>
        <w:t>This phenomenon is discussed in more detail in section 3.</w:t>
      </w:r>
      <w:r w:rsidR="000A7707" w:rsidRPr="00BB5275">
        <w:rPr>
          <w:lang w:val="en-US"/>
        </w:rPr>
        <w:t>6</w:t>
      </w:r>
      <w:r w:rsidR="005B26BC" w:rsidRPr="00BB5275">
        <w:rPr>
          <w:lang w:val="en-US"/>
        </w:rPr>
        <w:t xml:space="preserve">. </w:t>
      </w:r>
      <w:r w:rsidRPr="00BB5275">
        <w:rPr>
          <w:lang w:val="en-US"/>
        </w:rPr>
        <w:t xml:space="preserve"> </w:t>
      </w:r>
      <w:r w:rsidR="006B5694" w:rsidRPr="00BB5275">
        <w:rPr>
          <w:lang w:val="en-US"/>
        </w:rPr>
        <w:t xml:space="preserve">Water-solid and oil-solid areas are the highest in the pore space, with a slightly larger water-solid area due to water </w:t>
      </w:r>
      <w:r w:rsidR="00AB66BA" w:rsidRPr="00BB5275">
        <w:rPr>
          <w:lang w:val="en-US"/>
        </w:rPr>
        <w:t>residing in wetting layers close to the solid surface.</w:t>
      </w:r>
    </w:p>
    <w:p w14:paraId="3EF77DFF" w14:textId="62F40709" w:rsidR="00AB66BA" w:rsidRPr="00BB5275" w:rsidRDefault="00E84CB3" w:rsidP="00AB66BA">
      <w:pPr>
        <w:keepNext/>
        <w:jc w:val="center"/>
      </w:pPr>
      <w:r w:rsidRPr="00BB5275">
        <w:rPr>
          <w:noProof/>
        </w:rPr>
        <w:lastRenderedPageBreak/>
        <w:drawing>
          <wp:inline distT="0" distB="0" distL="0" distR="0" wp14:anchorId="17F99D83" wp14:editId="787C6B4B">
            <wp:extent cx="5616000" cy="549415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16000" cy="5494150"/>
                    </a:xfrm>
                    <a:prstGeom prst="rect">
                      <a:avLst/>
                    </a:prstGeom>
                    <a:noFill/>
                  </pic:spPr>
                </pic:pic>
              </a:graphicData>
            </a:graphic>
          </wp:inline>
        </w:drawing>
      </w:r>
    </w:p>
    <w:p w14:paraId="0D319498" w14:textId="7EA90DC0" w:rsidR="00E830B9" w:rsidRPr="00BB5275" w:rsidRDefault="00AB66BA" w:rsidP="00A048A2">
      <w:pPr>
        <w:pStyle w:val="Caption"/>
        <w:rPr>
          <w:lang w:val="en-US"/>
        </w:rPr>
      </w:pPr>
      <w:r w:rsidRPr="00BB5275">
        <w:t xml:space="preserve">Figure </w:t>
      </w:r>
      <w:fldSimple w:instr=" SEQ Figure \* ARABIC ">
        <w:r w:rsidR="00EA735E" w:rsidRPr="00BB5275">
          <w:rPr>
            <w:noProof/>
          </w:rPr>
          <w:t>10</w:t>
        </w:r>
      </w:fldSimple>
      <w:r w:rsidRPr="00BB5275">
        <w:rPr>
          <w:lang w:val="en-US"/>
        </w:rPr>
        <w:t xml:space="preserve">. Specific </w:t>
      </w:r>
      <w:r w:rsidR="00A048A2" w:rsidRPr="00BB5275">
        <w:rPr>
          <w:lang w:val="en-US"/>
        </w:rPr>
        <w:t xml:space="preserve">interfacial </w:t>
      </w:r>
      <w:r w:rsidRPr="00BB5275">
        <w:rPr>
          <w:lang w:val="en-US"/>
        </w:rPr>
        <w:t>areas</w:t>
      </w:r>
      <w:r w:rsidR="00A048A2" w:rsidRPr="00BB5275">
        <w:rPr>
          <w:lang w:val="en-US"/>
        </w:rPr>
        <w:t xml:space="preserve"> between (a) oil and water, (b) water and solid, (c) oil and solid, (d) gas and oil, and (d) gas and solid measured on segmented images of the whole sample throughout the flooding experiment. </w:t>
      </w:r>
      <w:r w:rsidR="00E84CB3" w:rsidRPr="00BB5275">
        <w:rPr>
          <w:b w:val="0"/>
          <w:bCs/>
          <w:lang w:val="en-US"/>
        </w:rPr>
        <w:t>Error bars represent uncertainty in the measurements.</w:t>
      </w:r>
      <w:r w:rsidR="00E84CB3" w:rsidRPr="00BB5275">
        <w:rPr>
          <w:lang w:val="en-US"/>
        </w:rPr>
        <w:t xml:space="preserve"> </w:t>
      </w:r>
    </w:p>
    <w:p w14:paraId="7FDDA55C" w14:textId="1D532509" w:rsidR="000438D4" w:rsidRPr="00BB5275" w:rsidRDefault="00446AD5" w:rsidP="00446AD5">
      <w:pPr>
        <w:pStyle w:val="Heading2"/>
        <w:rPr>
          <w:lang w:val="en-US"/>
        </w:rPr>
      </w:pPr>
      <w:r w:rsidRPr="00BB5275">
        <w:rPr>
          <w:lang w:val="en-US"/>
        </w:rPr>
        <w:t xml:space="preserve">Fluid connectivity </w:t>
      </w:r>
    </w:p>
    <w:p w14:paraId="461F454F" w14:textId="6174137C" w:rsidR="00782169" w:rsidRPr="00BB5275" w:rsidRDefault="005120A4" w:rsidP="00782169">
      <w:pPr>
        <w:rPr>
          <w:lang w:val="en-US"/>
        </w:rPr>
      </w:pPr>
      <w:r w:rsidRPr="00BB5275">
        <w:rPr>
          <w:lang w:val="en-US"/>
        </w:rPr>
        <w:t>Here, we</w:t>
      </w:r>
      <w:r w:rsidR="00446AD5" w:rsidRPr="00BB5275">
        <w:rPr>
          <w:lang w:val="en-US"/>
        </w:rPr>
        <w:t xml:space="preserve"> assess the fluid connectivity in the pore space both qualitatively and quantit</w:t>
      </w:r>
      <w:r w:rsidR="00646CCA" w:rsidRPr="00BB5275">
        <w:rPr>
          <w:lang w:val="en-US"/>
        </w:rPr>
        <w:t>at</w:t>
      </w:r>
      <w:r w:rsidR="00446AD5" w:rsidRPr="00BB5275">
        <w:rPr>
          <w:lang w:val="en-US"/>
        </w:rPr>
        <w:t>ively</w:t>
      </w:r>
      <w:r w:rsidR="005C6CCE" w:rsidRPr="00BB5275">
        <w:rPr>
          <w:lang w:val="en-US"/>
        </w:rPr>
        <w:t xml:space="preserve"> in</w:t>
      </w:r>
      <w:r w:rsidRPr="00BB5275">
        <w:rPr>
          <w:lang w:val="en-US"/>
        </w:rPr>
        <w:t xml:space="preserve"> Fig</w:t>
      </w:r>
      <w:r w:rsidR="00C05A8C" w:rsidRPr="00BB5275">
        <w:rPr>
          <w:lang w:val="en-US"/>
        </w:rPr>
        <w:t>s</w:t>
      </w:r>
      <w:r w:rsidRPr="00BB5275">
        <w:rPr>
          <w:lang w:val="en-US"/>
        </w:rPr>
        <w:t>. 11</w:t>
      </w:r>
      <w:r w:rsidR="00782169" w:rsidRPr="00BB5275">
        <w:rPr>
          <w:lang w:val="en-US"/>
        </w:rPr>
        <w:t xml:space="preserve"> and 12</w:t>
      </w:r>
      <w:r w:rsidR="005C6CCE" w:rsidRPr="00BB5275">
        <w:rPr>
          <w:lang w:val="en-US"/>
        </w:rPr>
        <w:t>,</w:t>
      </w:r>
      <w:r w:rsidRPr="00BB5275">
        <w:rPr>
          <w:lang w:val="en-US"/>
        </w:rPr>
        <w:t xml:space="preserve"> and Table </w:t>
      </w:r>
      <w:r w:rsidR="002B0808" w:rsidRPr="00BB5275">
        <w:rPr>
          <w:lang w:val="en-US"/>
        </w:rPr>
        <w:t>3</w:t>
      </w:r>
      <w:r w:rsidR="00446AD5" w:rsidRPr="00BB5275">
        <w:rPr>
          <w:lang w:val="en-US"/>
        </w:rPr>
        <w:t>.</w:t>
      </w:r>
      <w:r w:rsidRPr="00BB5275">
        <w:rPr>
          <w:lang w:val="en-US"/>
        </w:rPr>
        <w:t xml:space="preserve"> </w:t>
      </w:r>
      <w:r w:rsidR="00782169" w:rsidRPr="00BB5275">
        <w:rPr>
          <w:lang w:val="en-US"/>
        </w:rPr>
        <w:t>To qualitatively examine the connectivity, the fluids were first isolated</w:t>
      </w:r>
      <w:r w:rsidR="005C6CCE" w:rsidRPr="00BB5275">
        <w:rPr>
          <w:lang w:val="en-US"/>
        </w:rPr>
        <w:t xml:space="preserve"> from the segmented images,</w:t>
      </w:r>
      <w:r w:rsidR="00782169" w:rsidRPr="00BB5275">
        <w:rPr>
          <w:lang w:val="en-US"/>
        </w:rPr>
        <w:t xml:space="preserve"> and each disconnected object, in the image of the isolated phase, is labelled with a distinct colo</w:t>
      </w:r>
      <w:r w:rsidR="0025074A" w:rsidRPr="00BB5275">
        <w:rPr>
          <w:lang w:val="en-US"/>
        </w:rPr>
        <w:t>u</w:t>
      </w:r>
      <w:r w:rsidR="00782169" w:rsidRPr="00BB5275">
        <w:rPr>
          <w:lang w:val="en-US"/>
        </w:rPr>
        <w:t>r.</w:t>
      </w:r>
      <w:r w:rsidR="00D16CAC" w:rsidRPr="00BB5275">
        <w:rPr>
          <w:lang w:val="en-US"/>
        </w:rPr>
        <w:t xml:space="preserve"> Again, all voxels were given a unique phase label: intermittent regions were assigned to either gas or oil phases dependent on the nearest grey-scale value.</w:t>
      </w:r>
      <w:r w:rsidR="00782169" w:rsidRPr="00BB5275">
        <w:rPr>
          <w:lang w:val="en-US"/>
        </w:rPr>
        <w:t xml:space="preserve"> Figs. 11 and 12 show </w:t>
      </w:r>
      <w:r w:rsidR="005C6CCE" w:rsidRPr="00BB5275">
        <w:rPr>
          <w:lang w:val="en-US"/>
        </w:rPr>
        <w:t xml:space="preserve">in </w:t>
      </w:r>
      <w:r w:rsidR="00782169" w:rsidRPr="00BB5275">
        <w:rPr>
          <w:lang w:val="en-US"/>
        </w:rPr>
        <w:t>three-dimension</w:t>
      </w:r>
      <w:r w:rsidR="005C6CCE" w:rsidRPr="00BB5275">
        <w:rPr>
          <w:lang w:val="en-US"/>
        </w:rPr>
        <w:t>s the</w:t>
      </w:r>
      <w:r w:rsidR="00782169" w:rsidRPr="00BB5275">
        <w:rPr>
          <w:lang w:val="en-US"/>
        </w:rPr>
        <w:t xml:space="preserve"> </w:t>
      </w:r>
      <w:r w:rsidR="00782169" w:rsidRPr="00BB5275">
        <w:rPr>
          <w:i/>
          <w:iCs/>
          <w:lang w:val="en-US"/>
        </w:rPr>
        <w:t>in situ</w:t>
      </w:r>
      <w:r w:rsidR="00782169" w:rsidRPr="00BB5275">
        <w:rPr>
          <w:lang w:val="en-US"/>
        </w:rPr>
        <w:t xml:space="preserve"> connectivity of the gas and oil phases respectively at different fractional flows</w:t>
      </w:r>
      <w:r w:rsidR="00727A65" w:rsidRPr="00BB5275">
        <w:rPr>
          <w:lang w:val="en-US"/>
        </w:rPr>
        <w:t xml:space="preserve"> </w:t>
      </w:r>
      <w:r w:rsidR="0006214D" w:rsidRPr="00BB5275">
        <w:rPr>
          <w:lang w:val="en-US"/>
        </w:rPr>
        <w:t>–</w:t>
      </w:r>
      <w:r w:rsidR="00782169" w:rsidRPr="00BB5275">
        <w:rPr>
          <w:lang w:val="en-US"/>
        </w:rPr>
        <w:t xml:space="preserve"> </w:t>
      </w:r>
      <w:r w:rsidR="00727A65" w:rsidRPr="00BB5275">
        <w:t>a large colour range represents a poorly connected phase, while a narrow colour distribution indicates better connectivity.</w:t>
      </w:r>
      <w:r w:rsidR="004413E6" w:rsidRPr="00BB5275">
        <w:t xml:space="preserve"> </w:t>
      </w:r>
    </w:p>
    <w:p w14:paraId="7C524157" w14:textId="38317536" w:rsidR="005637B0" w:rsidRPr="00BB5275" w:rsidRDefault="00702A74" w:rsidP="00782169">
      <w:pPr>
        <w:rPr>
          <w:lang w:val="en-US"/>
        </w:rPr>
      </w:pPr>
      <w:r w:rsidRPr="00BB5275">
        <w:rPr>
          <w:lang w:val="en-US"/>
        </w:rPr>
        <w:t xml:space="preserve">We observe a distinct gas </w:t>
      </w:r>
      <w:r w:rsidR="005926D8" w:rsidRPr="00BB5275">
        <w:rPr>
          <w:lang w:val="en-US"/>
        </w:rPr>
        <w:t xml:space="preserve">flow </w:t>
      </w:r>
      <w:r w:rsidRPr="00BB5275">
        <w:rPr>
          <w:lang w:val="en-US"/>
        </w:rPr>
        <w:t>pattern during the steady-state flow of gas, oil</w:t>
      </w:r>
      <w:r w:rsidR="00584414" w:rsidRPr="00BB5275">
        <w:rPr>
          <w:lang w:val="en-US"/>
        </w:rPr>
        <w:t>,</w:t>
      </w:r>
      <w:r w:rsidRPr="00BB5275">
        <w:rPr>
          <w:lang w:val="en-US"/>
        </w:rPr>
        <w:t xml:space="preserve"> and water in the water-wet rock</w:t>
      </w:r>
      <w:r w:rsidR="00646CCA" w:rsidRPr="00BB5275">
        <w:rPr>
          <w:lang w:val="en-US"/>
        </w:rPr>
        <w:t>, see Fig. 11</w:t>
      </w:r>
      <w:r w:rsidRPr="00BB5275">
        <w:rPr>
          <w:lang w:val="en-US"/>
        </w:rPr>
        <w:t xml:space="preserve">. Gas, the most non-wetting phase, advances through the pore space in the form of disconnected </w:t>
      </w:r>
      <w:r w:rsidR="005926D8" w:rsidRPr="00BB5275">
        <w:rPr>
          <w:lang w:val="en-US"/>
        </w:rPr>
        <w:t>ganglia</w:t>
      </w:r>
      <w:r w:rsidR="00F82B72" w:rsidRPr="00BB5275">
        <w:rPr>
          <w:lang w:val="en-US"/>
        </w:rPr>
        <w:t>; g</w:t>
      </w:r>
      <w:r w:rsidRPr="00BB5275">
        <w:rPr>
          <w:lang w:val="en-US"/>
        </w:rPr>
        <w:t xml:space="preserve">as is not connected although it is continuously injected into the sample. </w:t>
      </w:r>
      <w:r w:rsidR="00F82B72" w:rsidRPr="00BB5275">
        <w:rPr>
          <w:lang w:val="en-US"/>
        </w:rPr>
        <w:t xml:space="preserve">This </w:t>
      </w:r>
      <w:r w:rsidR="00584414" w:rsidRPr="00BB5275">
        <w:rPr>
          <w:lang w:val="en-US"/>
        </w:rPr>
        <w:t>gas flow</w:t>
      </w:r>
      <w:r w:rsidR="00F82B72" w:rsidRPr="00BB5275">
        <w:rPr>
          <w:lang w:val="en-US"/>
        </w:rPr>
        <w:t xml:space="preserve"> pattern contradicts the conventional assumption that the gas phase is connected in the larger pores </w:t>
      </w:r>
      <w:r w:rsidR="00F82B72" w:rsidRPr="00BB5275">
        <w:rPr>
          <w:lang w:val="en-US"/>
        </w:rPr>
        <w:lastRenderedPageBreak/>
        <w:t>in water-wet rocks</w:t>
      </w:r>
      <w:r w:rsidR="00D02179" w:rsidRPr="00BB5275">
        <w:rPr>
          <w:lang w:val="en-US"/>
        </w:rPr>
        <w:t xml:space="preserve"> at steady-state conditions</w:t>
      </w:r>
      <w:r w:rsidR="00F82B72" w:rsidRPr="00BB5275">
        <w:rPr>
          <w:lang w:val="en-US"/>
        </w:rPr>
        <w:t xml:space="preserve">, which is implemented in </w:t>
      </w:r>
      <w:r w:rsidR="00584414" w:rsidRPr="00BB5275">
        <w:rPr>
          <w:lang w:val="en-US"/>
        </w:rPr>
        <w:t>current</w:t>
      </w:r>
      <w:r w:rsidR="00F82B72" w:rsidRPr="00BB5275">
        <w:rPr>
          <w:lang w:val="en-US"/>
        </w:rPr>
        <w:t xml:space="preserve"> three-phase flow models. </w:t>
      </w:r>
      <w:r w:rsidR="005637B0" w:rsidRPr="00BB5275">
        <w:rPr>
          <w:lang w:val="en-US"/>
        </w:rPr>
        <w:t xml:space="preserve">Hence, by combining </w:t>
      </w:r>
      <w:r w:rsidR="00DE5575" w:rsidRPr="00BB5275">
        <w:rPr>
          <w:lang w:val="en-US"/>
        </w:rPr>
        <w:t xml:space="preserve">pore-scale imaging with steady-state three-phase flow, </w:t>
      </w:r>
      <w:r w:rsidR="00100CA3" w:rsidRPr="00BB5275">
        <w:rPr>
          <w:lang w:val="en-US"/>
        </w:rPr>
        <w:t>it has been discovered</w:t>
      </w:r>
      <w:r w:rsidR="00DE5575" w:rsidRPr="00BB5275">
        <w:rPr>
          <w:lang w:val="en-US"/>
        </w:rPr>
        <w:t xml:space="preserve"> that gas</w:t>
      </w:r>
      <w:r w:rsidR="00516817" w:rsidRPr="00BB5275">
        <w:rPr>
          <w:lang w:val="en-US"/>
        </w:rPr>
        <w:t xml:space="preserve">, </w:t>
      </w:r>
      <w:r w:rsidR="00DE5575" w:rsidRPr="00BB5275">
        <w:rPr>
          <w:lang w:val="en-US"/>
        </w:rPr>
        <w:t>in fact</w:t>
      </w:r>
      <w:r w:rsidR="00516817" w:rsidRPr="00BB5275">
        <w:rPr>
          <w:lang w:val="en-US"/>
        </w:rPr>
        <w:t>,</w:t>
      </w:r>
      <w:r w:rsidR="00DE5575" w:rsidRPr="00BB5275">
        <w:rPr>
          <w:lang w:val="en-US"/>
        </w:rPr>
        <w:t xml:space="preserve"> flows in disconnected clusters when injected simultaneously with oil and water</w:t>
      </w:r>
      <w:r w:rsidR="00562DC8" w:rsidRPr="00BB5275">
        <w:rPr>
          <w:lang w:val="en-US"/>
        </w:rPr>
        <w:t xml:space="preserve"> in a water-wet system</w:t>
      </w:r>
      <w:r w:rsidR="00DE5575" w:rsidRPr="00BB5275">
        <w:rPr>
          <w:lang w:val="en-US"/>
        </w:rPr>
        <w:t>.</w:t>
      </w:r>
      <w:r w:rsidR="00AE5648" w:rsidRPr="00BB5275">
        <w:rPr>
          <w:lang w:val="en-US"/>
        </w:rPr>
        <w:t xml:space="preserve"> </w:t>
      </w:r>
      <w:r w:rsidR="008F4A5F" w:rsidRPr="00BB5275">
        <w:rPr>
          <w:lang w:val="en-US"/>
        </w:rPr>
        <w:t>D</w:t>
      </w:r>
      <w:r w:rsidR="00AE5648" w:rsidRPr="00BB5275">
        <w:rPr>
          <w:lang w:val="en-US"/>
        </w:rPr>
        <w:t xml:space="preserve">isconnected </w:t>
      </w:r>
      <w:r w:rsidR="00100CA3" w:rsidRPr="00BB5275">
        <w:rPr>
          <w:lang w:val="en-US"/>
        </w:rPr>
        <w:t xml:space="preserve">unsteady-state </w:t>
      </w:r>
      <w:r w:rsidR="00AE5648" w:rsidRPr="00BB5275">
        <w:rPr>
          <w:lang w:val="en-US"/>
        </w:rPr>
        <w:t xml:space="preserve">gas flow </w:t>
      </w:r>
      <w:r w:rsidR="00100CA3" w:rsidRPr="00BB5275">
        <w:rPr>
          <w:lang w:val="en-US"/>
        </w:rPr>
        <w:t>has been</w:t>
      </w:r>
      <w:r w:rsidR="00AE5648" w:rsidRPr="00BB5275">
        <w:rPr>
          <w:lang w:val="en-US"/>
        </w:rPr>
        <w:t xml:space="preserve"> previously observed in a strongly oil-wet </w:t>
      </w:r>
      <w:r w:rsidR="00524331" w:rsidRPr="00BB5275">
        <w:rPr>
          <w:lang w:val="en-US"/>
        </w:rPr>
        <w:t>three-phase system</w:t>
      </w:r>
      <w:r w:rsidR="00AE5648" w:rsidRPr="00BB5275">
        <w:rPr>
          <w:lang w:val="en-US"/>
        </w:rPr>
        <w:t xml:space="preserve">, where gas </w:t>
      </w:r>
      <w:r w:rsidR="00524331" w:rsidRPr="00BB5275">
        <w:rPr>
          <w:lang w:val="en-US"/>
        </w:rPr>
        <w:t>was</w:t>
      </w:r>
      <w:r w:rsidR="00AE5648" w:rsidRPr="00BB5275">
        <w:rPr>
          <w:lang w:val="en-US"/>
        </w:rPr>
        <w:t xml:space="preserve"> intermediate-wet</w:t>
      </w:r>
      <w:r w:rsidR="00524331" w:rsidRPr="00BB5275">
        <w:rPr>
          <w:lang w:val="en-US"/>
        </w:rPr>
        <w:t>,</w:t>
      </w:r>
      <w:r w:rsidR="00100CA3" w:rsidRPr="00BB5275">
        <w:rPr>
          <w:lang w:val="en-US"/>
        </w:rPr>
        <w:t xml:space="preserve"> </w:t>
      </w:r>
      <w:r w:rsidR="00AE5648" w:rsidRPr="00BB5275">
        <w:rPr>
          <w:lang w:val="en-US"/>
        </w:rPr>
        <w:t xml:space="preserve">using synchrotron X-ray source </w:t>
      </w:r>
      <w:r w:rsidR="008F4A5F" w:rsidRPr="00BB5275">
        <w:rPr>
          <w:lang w:val="en-US"/>
        </w:rPr>
        <w:fldChar w:fldCharType="begin"/>
      </w:r>
      <w:r w:rsidR="006863C5" w:rsidRPr="00BB5275">
        <w:rPr>
          <w:lang w:val="en-US"/>
        </w:rPr>
        <w:instrText xml:space="preserve"> ADDIN EN.CITE &lt;EndNote&gt;&lt;Cite&gt;&lt;Author&gt;Alhosani&lt;/Author&gt;&lt;Year&gt;2020&lt;/Year&gt;&lt;RecNum&gt;303&lt;/RecNum&gt;&lt;DisplayText&gt;[42]&lt;/DisplayText&gt;&lt;record&gt;&lt;rec-number&gt;303&lt;/rec-number&gt;&lt;foreign-keys&gt;&lt;key app="EN" db-id="25aaxt5w9xv0tweedfov022ixwepe952x5d5" timestamp="1616677576"&gt;303&lt;/key&gt;&lt;/foreign-keys&gt;&lt;ref-type name="Journal Article"&gt;17&lt;/ref-type&gt;&lt;contributors&gt;&lt;authors&gt;&lt;author&gt;Alhosani, Abdulla&lt;/author&gt;&lt;author&gt;Scanziani, Alessio&lt;/author&gt;&lt;author&gt;Lin, Qingyang&lt;/author&gt;&lt;author&gt;Selem, Ahmed&lt;/author&gt;&lt;author&gt;Pan, Ziqing&lt;/author&gt;&lt;author&gt;Blunt, Martin J.&lt;/author&gt;&lt;author&gt;Bijeljic, Branko&lt;/author&gt;&lt;/authors&gt;&lt;/contributors&gt;&lt;titles&gt;&lt;title&gt;Three-phase flow displacement dynamics and Haines jumps in a hydrophobic porous medium&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20200671&lt;/pages&gt;&lt;volume&gt;476&lt;/volume&gt;&lt;number&gt;2244&lt;/number&gt;&lt;dates&gt;&lt;year&gt;2020&lt;/year&gt;&lt;pub-dates&gt;&lt;date&gt;2020/12/23&lt;/date&gt;&lt;/pub-dates&gt;&lt;/dates&gt;&lt;publisher&gt;Royal Society&lt;/publisher&gt;&lt;urls&gt;&lt;related-urls&gt;&lt;url&gt;https://doi.org/10.1098/rspa.2020.0671&lt;/url&gt;&lt;/related-urls&gt;&lt;/urls&gt;&lt;electronic-resource-num&gt;10.1098/rspa.2020.0671&lt;/electronic-resource-num&gt;&lt;access-date&gt;2021/03/25&lt;/access-date&gt;&lt;/record&gt;&lt;/Cite&gt;&lt;/EndNote&gt;</w:instrText>
      </w:r>
      <w:r w:rsidR="008F4A5F" w:rsidRPr="00BB5275">
        <w:rPr>
          <w:lang w:val="en-US"/>
        </w:rPr>
        <w:fldChar w:fldCharType="separate"/>
      </w:r>
      <w:r w:rsidR="006863C5" w:rsidRPr="00BB5275">
        <w:rPr>
          <w:noProof/>
          <w:lang w:val="en-US"/>
        </w:rPr>
        <w:t>[</w:t>
      </w:r>
      <w:hyperlink w:anchor="_ENREF_42" w:tooltip="Alhosani, 2020 #303" w:history="1">
        <w:r w:rsidR="00F43EC1" w:rsidRPr="00BB5275">
          <w:rPr>
            <w:noProof/>
            <w:lang w:val="en-US"/>
          </w:rPr>
          <w:t>42</w:t>
        </w:r>
      </w:hyperlink>
      <w:r w:rsidR="006863C5" w:rsidRPr="00BB5275">
        <w:rPr>
          <w:noProof/>
          <w:lang w:val="en-US"/>
        </w:rPr>
        <w:t>]</w:t>
      </w:r>
      <w:r w:rsidR="008F4A5F" w:rsidRPr="00BB5275">
        <w:rPr>
          <w:lang w:val="en-US"/>
        </w:rPr>
        <w:fldChar w:fldCharType="end"/>
      </w:r>
      <w:r w:rsidR="00100CA3" w:rsidRPr="00BB5275">
        <w:rPr>
          <w:lang w:val="en-US"/>
        </w:rPr>
        <w:t>,</w:t>
      </w:r>
      <w:r w:rsidR="008F4A5F" w:rsidRPr="00BB5275">
        <w:rPr>
          <w:lang w:val="en-US"/>
        </w:rPr>
        <w:t xml:space="preserve"> </w:t>
      </w:r>
      <w:r w:rsidR="00AE5648" w:rsidRPr="00BB5275">
        <w:rPr>
          <w:lang w:val="en-US"/>
        </w:rPr>
        <w:t xml:space="preserve">but </w:t>
      </w:r>
      <w:r w:rsidR="00100CA3" w:rsidRPr="00BB5275">
        <w:rPr>
          <w:lang w:val="en-US"/>
        </w:rPr>
        <w:t>not over a range of fractional flows in steady-state</w:t>
      </w:r>
      <w:r w:rsidR="00AE5648" w:rsidRPr="00BB5275">
        <w:rPr>
          <w:lang w:val="en-US"/>
        </w:rPr>
        <w:t xml:space="preserve"> in a water-wet system.  </w:t>
      </w:r>
      <w:r w:rsidR="00DE5575" w:rsidRPr="00BB5275">
        <w:rPr>
          <w:lang w:val="en-US"/>
        </w:rPr>
        <w:t xml:space="preserve"> </w:t>
      </w:r>
    </w:p>
    <w:p w14:paraId="078D4E31" w14:textId="77A2093E" w:rsidR="007D412F" w:rsidRPr="00BB5275" w:rsidRDefault="00D02179" w:rsidP="0031369F">
      <w:pPr>
        <w:rPr>
          <w:lang w:val="en-US"/>
        </w:rPr>
      </w:pPr>
      <w:r w:rsidRPr="00BB5275">
        <w:rPr>
          <w:lang w:val="en-US"/>
        </w:rPr>
        <w:t xml:space="preserve">Furthermore, we </w:t>
      </w:r>
      <w:r w:rsidR="00437132" w:rsidRPr="00BB5275">
        <w:rPr>
          <w:lang w:val="en-US"/>
        </w:rPr>
        <w:t>see that</w:t>
      </w:r>
      <w:r w:rsidRPr="00BB5275">
        <w:rPr>
          <w:lang w:val="en-US"/>
        </w:rPr>
        <w:t xml:space="preserve"> </w:t>
      </w:r>
      <w:r w:rsidR="00544642" w:rsidRPr="00BB5275">
        <w:rPr>
          <w:lang w:val="en-US"/>
        </w:rPr>
        <w:t>disconnect</w:t>
      </w:r>
      <w:r w:rsidR="00E746C0" w:rsidRPr="00BB5275">
        <w:rPr>
          <w:lang w:val="en-US"/>
        </w:rPr>
        <w:t>ed</w:t>
      </w:r>
      <w:r w:rsidR="00544642" w:rsidRPr="00BB5275">
        <w:rPr>
          <w:lang w:val="en-US"/>
        </w:rPr>
        <w:t xml:space="preserve"> gas flow </w:t>
      </w:r>
      <w:r w:rsidRPr="00BB5275">
        <w:rPr>
          <w:lang w:val="en-US"/>
        </w:rPr>
        <w:t>persists</w:t>
      </w:r>
      <w:r w:rsidR="00437132" w:rsidRPr="00BB5275">
        <w:rPr>
          <w:lang w:val="en-US"/>
        </w:rPr>
        <w:t xml:space="preserve"> </w:t>
      </w:r>
      <w:r w:rsidR="00544642" w:rsidRPr="00BB5275">
        <w:rPr>
          <w:lang w:val="en-US"/>
        </w:rPr>
        <w:t>under both</w:t>
      </w:r>
      <w:r w:rsidR="00437132" w:rsidRPr="00BB5275">
        <w:rPr>
          <w:lang w:val="en-US"/>
        </w:rPr>
        <w:t xml:space="preserve"> </w:t>
      </w:r>
      <w:r w:rsidR="00544642" w:rsidRPr="00BB5275">
        <w:rPr>
          <w:lang w:val="en-US"/>
        </w:rPr>
        <w:t xml:space="preserve">increasing </w:t>
      </w:r>
      <w:r w:rsidR="00437132" w:rsidRPr="00BB5275">
        <w:rPr>
          <w:lang w:val="en-US"/>
        </w:rPr>
        <w:t xml:space="preserve">gas fractional </w:t>
      </w:r>
      <w:r w:rsidR="00544642" w:rsidRPr="00BB5275">
        <w:rPr>
          <w:lang w:val="en-US"/>
        </w:rPr>
        <w:t>(</w:t>
      </w:r>
      <w:r w:rsidR="00437132" w:rsidRPr="00BB5275">
        <w:rPr>
          <w:i/>
          <w:iCs/>
          <w:lang w:val="en-US"/>
        </w:rPr>
        <w:t>f</w:t>
      </w:r>
      <w:r w:rsidR="00437132" w:rsidRPr="00BB5275">
        <w:rPr>
          <w:i/>
          <w:iCs/>
          <w:vertAlign w:val="subscript"/>
          <w:lang w:val="en-US"/>
        </w:rPr>
        <w:t>g</w:t>
      </w:r>
      <w:r w:rsidR="00544642" w:rsidRPr="00BB5275">
        <w:rPr>
          <w:lang w:val="en-US"/>
        </w:rPr>
        <w:t>)</w:t>
      </w:r>
      <w:r w:rsidR="00437132" w:rsidRPr="00BB5275">
        <w:rPr>
          <w:lang w:val="en-US"/>
        </w:rPr>
        <w:t xml:space="preserve"> </w:t>
      </w:r>
      <w:r w:rsidR="00544642" w:rsidRPr="00BB5275">
        <w:rPr>
          <w:lang w:val="en-US"/>
        </w:rPr>
        <w:t xml:space="preserve">– decreasing </w:t>
      </w:r>
      <w:r w:rsidR="00437132" w:rsidRPr="00BB5275">
        <w:rPr>
          <w:lang w:val="en-US"/>
        </w:rPr>
        <w:t>oil and water</w:t>
      </w:r>
      <w:r w:rsidR="00544642" w:rsidRPr="00BB5275">
        <w:rPr>
          <w:lang w:val="en-US"/>
        </w:rPr>
        <w:t xml:space="preserve"> fractional flows</w:t>
      </w:r>
      <w:r w:rsidR="00437132" w:rsidRPr="00BB5275">
        <w:rPr>
          <w:lang w:val="en-US"/>
        </w:rPr>
        <w:t xml:space="preserve"> </w:t>
      </w:r>
      <w:r w:rsidR="00544642" w:rsidRPr="00BB5275">
        <w:rPr>
          <w:lang w:val="en-US"/>
        </w:rPr>
        <w:t>(</w:t>
      </w:r>
      <w:r w:rsidR="00437132" w:rsidRPr="00BB5275">
        <w:rPr>
          <w:i/>
          <w:iCs/>
          <w:lang w:val="en-US"/>
        </w:rPr>
        <w:t>f</w:t>
      </w:r>
      <w:r w:rsidR="00437132" w:rsidRPr="00BB5275">
        <w:rPr>
          <w:i/>
          <w:iCs/>
          <w:vertAlign w:val="subscript"/>
          <w:lang w:val="en-US"/>
        </w:rPr>
        <w:t>o</w:t>
      </w:r>
      <w:r w:rsidR="00437132" w:rsidRPr="00BB5275">
        <w:rPr>
          <w:lang w:val="en-US"/>
        </w:rPr>
        <w:t xml:space="preserve"> and </w:t>
      </w:r>
      <w:r w:rsidR="00437132" w:rsidRPr="00BB5275">
        <w:rPr>
          <w:i/>
          <w:iCs/>
          <w:lang w:val="en-US"/>
        </w:rPr>
        <w:t>f</w:t>
      </w:r>
      <w:r w:rsidR="00437132" w:rsidRPr="00BB5275">
        <w:rPr>
          <w:i/>
          <w:iCs/>
          <w:vertAlign w:val="subscript"/>
          <w:lang w:val="en-US"/>
        </w:rPr>
        <w:t>w</w:t>
      </w:r>
      <w:r w:rsidR="00544642" w:rsidRPr="00BB5275">
        <w:rPr>
          <w:lang w:val="en-US"/>
        </w:rPr>
        <w:t>)</w:t>
      </w:r>
      <w:r w:rsidR="00437132" w:rsidRPr="00BB5275">
        <w:rPr>
          <w:lang w:val="en-US"/>
        </w:rPr>
        <w:t xml:space="preserve"> </w:t>
      </w:r>
      <w:r w:rsidR="00544642" w:rsidRPr="00BB5275">
        <w:rPr>
          <w:lang w:val="en-US"/>
        </w:rPr>
        <w:t xml:space="preserve">– and </w:t>
      </w:r>
      <w:r w:rsidR="0076573B" w:rsidRPr="00BB5275">
        <w:rPr>
          <w:lang w:val="en-US"/>
        </w:rPr>
        <w:t xml:space="preserve">decreasing </w:t>
      </w:r>
      <w:r w:rsidR="0076573B" w:rsidRPr="00BB5275">
        <w:rPr>
          <w:i/>
          <w:iCs/>
          <w:lang w:val="en-US"/>
        </w:rPr>
        <w:t>f</w:t>
      </w:r>
      <w:r w:rsidR="0076573B" w:rsidRPr="00BB5275">
        <w:rPr>
          <w:i/>
          <w:iCs/>
          <w:vertAlign w:val="subscript"/>
          <w:lang w:val="en-US"/>
        </w:rPr>
        <w:t>g</w:t>
      </w:r>
      <w:r w:rsidR="00437132" w:rsidRPr="00BB5275">
        <w:rPr>
          <w:lang w:val="en-US"/>
        </w:rPr>
        <w:t xml:space="preserve"> (</w:t>
      </w:r>
      <w:r w:rsidR="00544642" w:rsidRPr="00BB5275">
        <w:rPr>
          <w:lang w:val="en-US"/>
        </w:rPr>
        <w:t>increasing</w:t>
      </w:r>
      <w:r w:rsidR="00437132" w:rsidRPr="00BB5275">
        <w:rPr>
          <w:lang w:val="en-US"/>
        </w:rPr>
        <w:t xml:space="preserve"> </w:t>
      </w:r>
      <w:r w:rsidR="00437132" w:rsidRPr="00BB5275">
        <w:rPr>
          <w:i/>
          <w:iCs/>
          <w:lang w:val="en-US"/>
        </w:rPr>
        <w:t>f</w:t>
      </w:r>
      <w:r w:rsidR="00437132" w:rsidRPr="00BB5275">
        <w:rPr>
          <w:i/>
          <w:iCs/>
          <w:vertAlign w:val="subscript"/>
          <w:lang w:val="en-US"/>
        </w:rPr>
        <w:t>o</w:t>
      </w:r>
      <w:r w:rsidR="00437132" w:rsidRPr="00BB5275">
        <w:rPr>
          <w:lang w:val="en-US"/>
        </w:rPr>
        <w:t xml:space="preserve"> and </w:t>
      </w:r>
      <w:r w:rsidR="00437132" w:rsidRPr="00BB5275">
        <w:rPr>
          <w:i/>
          <w:iCs/>
          <w:lang w:val="en-US"/>
        </w:rPr>
        <w:t>f</w:t>
      </w:r>
      <w:r w:rsidR="00437132" w:rsidRPr="00BB5275">
        <w:rPr>
          <w:i/>
          <w:iCs/>
          <w:vertAlign w:val="subscript"/>
          <w:lang w:val="en-US"/>
        </w:rPr>
        <w:t>w</w:t>
      </w:r>
      <w:r w:rsidR="00437132" w:rsidRPr="00BB5275">
        <w:rPr>
          <w:lang w:val="en-US"/>
        </w:rPr>
        <w:t>).</w:t>
      </w:r>
      <w:r w:rsidR="00544642" w:rsidRPr="00BB5275">
        <w:rPr>
          <w:lang w:val="en-US"/>
        </w:rPr>
        <w:t xml:space="preserve"> </w:t>
      </w:r>
      <w:r w:rsidR="0076573B" w:rsidRPr="00BB5275">
        <w:rPr>
          <w:lang w:val="en-US"/>
        </w:rPr>
        <w:t xml:space="preserve">This demonstrates that gas </w:t>
      </w:r>
      <w:r w:rsidR="00100CA3" w:rsidRPr="00BB5275">
        <w:rPr>
          <w:lang w:val="en-US"/>
        </w:rPr>
        <w:t>never connects across the sample, unless</w:t>
      </w:r>
      <w:r w:rsidR="00BC64E8" w:rsidRPr="00BB5275">
        <w:rPr>
          <w:lang w:val="en-US"/>
        </w:rPr>
        <w:t xml:space="preserve"> </w:t>
      </w:r>
      <w:r w:rsidR="00BC64E8" w:rsidRPr="00BB5275">
        <w:rPr>
          <w:i/>
          <w:iCs/>
          <w:lang w:val="en-US"/>
        </w:rPr>
        <w:t>f</w:t>
      </w:r>
      <w:r w:rsidR="00BC64E8" w:rsidRPr="00BB5275">
        <w:rPr>
          <w:i/>
          <w:iCs/>
          <w:vertAlign w:val="subscript"/>
          <w:lang w:val="en-US"/>
        </w:rPr>
        <w:t xml:space="preserve">g </w:t>
      </w:r>
      <w:r w:rsidR="00BC64E8" w:rsidRPr="00BB5275">
        <w:rPr>
          <w:lang w:val="en-US"/>
        </w:rPr>
        <w:t>= 1,</w:t>
      </w:r>
      <w:r w:rsidR="00100CA3" w:rsidRPr="00BB5275">
        <w:rPr>
          <w:lang w:val="en-US"/>
        </w:rPr>
        <w:t xml:space="preserve"> when only gas is flowing,</w:t>
      </w:r>
      <w:r w:rsidR="00BC64E8" w:rsidRPr="00BB5275">
        <w:rPr>
          <w:lang w:val="en-US"/>
        </w:rPr>
        <w:t xml:space="preserve"> see </w:t>
      </w:r>
      <w:r w:rsidR="00A9193F" w:rsidRPr="00BB5275">
        <w:rPr>
          <w:lang w:val="en-US"/>
        </w:rPr>
        <w:t xml:space="preserve">Fig. 11. </w:t>
      </w:r>
      <w:r w:rsidR="00646CCA" w:rsidRPr="00BB5275">
        <w:rPr>
          <w:lang w:val="en-US"/>
        </w:rPr>
        <w:t xml:space="preserve">Therefore, we </w:t>
      </w:r>
      <w:r w:rsidR="00A9193F" w:rsidRPr="00BB5275">
        <w:rPr>
          <w:lang w:val="en-US"/>
        </w:rPr>
        <w:t>attribute th</w:t>
      </w:r>
      <w:r w:rsidR="00646CCA" w:rsidRPr="00BB5275">
        <w:rPr>
          <w:lang w:val="en-US"/>
        </w:rPr>
        <w:t xml:space="preserve">e flow of gas in disconnected clusters when injected simultaneously with oil and water to the </w:t>
      </w:r>
      <w:r w:rsidR="007D412F" w:rsidRPr="00BB5275">
        <w:rPr>
          <w:lang w:val="en-US"/>
        </w:rPr>
        <w:t xml:space="preserve">swelling of oil and water in the throats – the restrictions between the pores – </w:t>
      </w:r>
      <w:r w:rsidR="0031369F" w:rsidRPr="00BB5275">
        <w:rPr>
          <w:lang w:val="en-US"/>
        </w:rPr>
        <w:t xml:space="preserve">continuously trapping gas in the pore </w:t>
      </w:r>
      <w:proofErr w:type="spellStart"/>
      <w:r w:rsidR="0031369F" w:rsidRPr="00BB5275">
        <w:rPr>
          <w:lang w:val="en-US"/>
        </w:rPr>
        <w:t>centres</w:t>
      </w:r>
      <w:proofErr w:type="spellEnd"/>
      <w:r w:rsidR="0031369F" w:rsidRPr="00BB5275">
        <w:rPr>
          <w:lang w:val="en-US"/>
        </w:rPr>
        <w:t xml:space="preserve">. Since water and oil invade the pore space in an </w:t>
      </w:r>
      <w:r w:rsidR="007D412F" w:rsidRPr="00BB5275">
        <w:rPr>
          <w:lang w:val="en-US"/>
        </w:rPr>
        <w:t>imbibition process</w:t>
      </w:r>
      <w:r w:rsidR="0031369F" w:rsidRPr="00BB5275">
        <w:rPr>
          <w:lang w:val="en-US"/>
        </w:rPr>
        <w:t>,</w:t>
      </w:r>
      <w:r w:rsidR="007D412F" w:rsidRPr="00BB5275">
        <w:rPr>
          <w:lang w:val="en-US"/>
        </w:rPr>
        <w:t xml:space="preserve"> in the presence of gas</w:t>
      </w:r>
      <w:r w:rsidR="0031369F" w:rsidRPr="00BB5275">
        <w:rPr>
          <w:lang w:val="en-US"/>
        </w:rPr>
        <w:t>,</w:t>
      </w:r>
      <w:r w:rsidR="007D412F" w:rsidRPr="00BB5275">
        <w:rPr>
          <w:lang w:val="en-US"/>
        </w:rPr>
        <w:t xml:space="preserve"> </w:t>
      </w:r>
      <w:r w:rsidR="0031369F" w:rsidRPr="00BB5275">
        <w:rPr>
          <w:lang w:val="en-US"/>
        </w:rPr>
        <w:t xml:space="preserve">their layers thicken and coalesce in the throats disconnecting the gas phase. Gas is considered trapped in a </w:t>
      </w:r>
      <w:r w:rsidR="007D412F" w:rsidRPr="00BB5275">
        <w:rPr>
          <w:lang w:val="en-US"/>
        </w:rPr>
        <w:t>double capillary trapping mechanism.</w:t>
      </w:r>
      <w:r w:rsidR="0031369F" w:rsidRPr="00BB5275">
        <w:rPr>
          <w:lang w:val="en-US"/>
        </w:rPr>
        <w:t xml:space="preserve"> </w:t>
      </w:r>
      <w:r w:rsidR="007D412F" w:rsidRPr="00BB5275">
        <w:rPr>
          <w:lang w:val="en-US"/>
        </w:rPr>
        <w:t xml:space="preserve">Therefore, the only way for gas to progress through the pore space is through double and multiple displacement processes, </w:t>
      </w:r>
      <w:r w:rsidR="0031369F" w:rsidRPr="00BB5275">
        <w:rPr>
          <w:lang w:val="en-US"/>
        </w:rPr>
        <w:t>as we will show in</w:t>
      </w:r>
      <w:r w:rsidR="007D412F" w:rsidRPr="00BB5275">
        <w:rPr>
          <w:lang w:val="en-US"/>
        </w:rPr>
        <w:t xml:space="preserve"> section 3.</w:t>
      </w:r>
      <w:r w:rsidR="000A7707" w:rsidRPr="00BB5275">
        <w:rPr>
          <w:lang w:val="en-US"/>
        </w:rPr>
        <w:t>8</w:t>
      </w:r>
      <w:r w:rsidR="007D412F" w:rsidRPr="00BB5275">
        <w:rPr>
          <w:lang w:val="en-US"/>
        </w:rPr>
        <w:t xml:space="preserve">. </w:t>
      </w:r>
      <w:r w:rsidR="00A34AF3" w:rsidRPr="00BB5275">
        <w:rPr>
          <w:lang w:val="en-US"/>
        </w:rPr>
        <w:t>Th</w:t>
      </w:r>
      <w:r w:rsidR="00CA18E8" w:rsidRPr="00BB5275">
        <w:rPr>
          <w:lang w:val="en-US"/>
        </w:rPr>
        <w:t xml:space="preserve">e disconnected flow pattern can have </w:t>
      </w:r>
      <w:r w:rsidR="00A34AF3" w:rsidRPr="00BB5275">
        <w:rPr>
          <w:lang w:val="en-US"/>
        </w:rPr>
        <w:t xml:space="preserve">huge implications on </w:t>
      </w:r>
      <w:r w:rsidR="00CA18E8" w:rsidRPr="00BB5275">
        <w:rPr>
          <w:lang w:val="en-US"/>
        </w:rPr>
        <w:t xml:space="preserve">the </w:t>
      </w:r>
      <w:r w:rsidR="00A34AF3" w:rsidRPr="00BB5275">
        <w:rPr>
          <w:lang w:val="en-US"/>
        </w:rPr>
        <w:t>gas relative permeability as we will show in the next section.</w:t>
      </w:r>
      <w:r w:rsidR="00CA18E8" w:rsidRPr="00BB5275">
        <w:rPr>
          <w:lang w:val="en-US"/>
        </w:rPr>
        <w:t xml:space="preserve"> Moreover, it </w:t>
      </w:r>
      <w:r w:rsidR="008F14B4" w:rsidRPr="00BB5275">
        <w:rPr>
          <w:lang w:val="en-US"/>
        </w:rPr>
        <w:t>show</w:t>
      </w:r>
      <w:r w:rsidR="00CA18E8" w:rsidRPr="00BB5275">
        <w:rPr>
          <w:lang w:val="en-US"/>
        </w:rPr>
        <w:t>s that subsequent water injection, after gas</w:t>
      </w:r>
      <w:r w:rsidR="008F14B4" w:rsidRPr="00BB5275">
        <w:rPr>
          <w:lang w:val="en-US"/>
        </w:rPr>
        <w:t xml:space="preserve"> injection</w:t>
      </w:r>
      <w:r w:rsidR="00CA18E8" w:rsidRPr="00BB5275">
        <w:rPr>
          <w:lang w:val="en-US"/>
        </w:rPr>
        <w:t>,</w:t>
      </w:r>
      <w:r w:rsidR="008F14B4" w:rsidRPr="00BB5275">
        <w:rPr>
          <w:lang w:val="en-US"/>
        </w:rPr>
        <w:t xml:space="preserve"> to trap gas</w:t>
      </w:r>
      <w:r w:rsidR="00CA18E8" w:rsidRPr="00BB5275">
        <w:rPr>
          <w:lang w:val="en-US"/>
        </w:rPr>
        <w:t xml:space="preserve"> is unnecessary </w:t>
      </w:r>
      <w:r w:rsidR="008F14B4" w:rsidRPr="00BB5275">
        <w:rPr>
          <w:lang w:val="en-US"/>
        </w:rPr>
        <w:t xml:space="preserve">in gas storage applications as gas naturally gets disconnected in the pore space </w:t>
      </w:r>
      <w:r w:rsidR="008F14B4" w:rsidRPr="00BB5275">
        <w:rPr>
          <w:lang w:val="en-US"/>
        </w:rPr>
        <w:fldChar w:fldCharType="begin"/>
      </w:r>
      <w:r w:rsidR="006863C5" w:rsidRPr="00BB5275">
        <w:rPr>
          <w:lang w:val="en-US"/>
        </w:rPr>
        <w:instrText xml:space="preserve"> ADDIN EN.CITE &lt;EndNote&gt;&lt;Cite&gt;&lt;Author&gt;Blunt&lt;/Author&gt;&lt;Year&gt;2017&lt;/Year&gt;&lt;RecNum&gt;37&lt;/RecNum&gt;&lt;DisplayText&gt;[9]&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sidR="008F14B4" w:rsidRPr="00BB5275">
        <w:rPr>
          <w:lang w:val="en-US"/>
        </w:rPr>
        <w:fldChar w:fldCharType="separate"/>
      </w:r>
      <w:r w:rsidR="006863C5" w:rsidRPr="00BB5275">
        <w:rPr>
          <w:noProof/>
          <w:lang w:val="en-US"/>
        </w:rPr>
        <w:t>[</w:t>
      </w:r>
      <w:hyperlink w:anchor="_ENREF_9" w:tooltip="Blunt, 2017 #37" w:history="1">
        <w:r w:rsidR="00F43EC1" w:rsidRPr="00BB5275">
          <w:rPr>
            <w:noProof/>
            <w:lang w:val="en-US"/>
          </w:rPr>
          <w:t>9</w:t>
        </w:r>
      </w:hyperlink>
      <w:r w:rsidR="006863C5" w:rsidRPr="00BB5275">
        <w:rPr>
          <w:noProof/>
          <w:lang w:val="en-US"/>
        </w:rPr>
        <w:t>]</w:t>
      </w:r>
      <w:r w:rsidR="008F14B4" w:rsidRPr="00BB5275">
        <w:rPr>
          <w:lang w:val="en-US"/>
        </w:rPr>
        <w:fldChar w:fldCharType="end"/>
      </w:r>
      <w:r w:rsidR="008F14B4" w:rsidRPr="00BB5275">
        <w:rPr>
          <w:lang w:val="en-US"/>
        </w:rPr>
        <w:t>.</w:t>
      </w:r>
      <w:r w:rsidR="004413E6" w:rsidRPr="00BB5275">
        <w:rPr>
          <w:lang w:val="en-US"/>
        </w:rPr>
        <w:t xml:space="preserve"> However, intermittent pathways are not included in this analysis which, in theory, can improve the gas connectivity in the pore space.</w:t>
      </w:r>
    </w:p>
    <w:p w14:paraId="259F1794" w14:textId="77777777" w:rsidR="000E7AFD" w:rsidRPr="00BB5275" w:rsidRDefault="000E7AFD" w:rsidP="00782169">
      <w:pPr>
        <w:rPr>
          <w:lang w:val="en-US"/>
        </w:rPr>
      </w:pPr>
    </w:p>
    <w:p w14:paraId="6AB1105B" w14:textId="25CD5AD6" w:rsidR="000438D4" w:rsidRPr="00BB5275" w:rsidRDefault="000438D4" w:rsidP="004868A6">
      <w:pPr>
        <w:rPr>
          <w:lang w:val="en-US"/>
        </w:rPr>
      </w:pPr>
    </w:p>
    <w:p w14:paraId="52228D2C" w14:textId="128EAB20" w:rsidR="000438D4" w:rsidRPr="00BB5275" w:rsidRDefault="000438D4" w:rsidP="004868A6">
      <w:pPr>
        <w:rPr>
          <w:lang w:val="en-US"/>
        </w:rPr>
      </w:pPr>
    </w:p>
    <w:p w14:paraId="0647B1D0" w14:textId="077D1B1C" w:rsidR="000438D4" w:rsidRPr="00BB5275" w:rsidRDefault="000438D4" w:rsidP="004868A6">
      <w:pPr>
        <w:rPr>
          <w:lang w:val="en-US"/>
        </w:rPr>
      </w:pPr>
    </w:p>
    <w:p w14:paraId="6585AA88" w14:textId="53EC076F" w:rsidR="000438D4" w:rsidRPr="00BB5275" w:rsidRDefault="000438D4" w:rsidP="004868A6">
      <w:pPr>
        <w:rPr>
          <w:lang w:val="en-US"/>
        </w:rPr>
      </w:pPr>
    </w:p>
    <w:p w14:paraId="3C647225" w14:textId="77777777" w:rsidR="00782169" w:rsidRPr="00BB5275" w:rsidRDefault="00782169" w:rsidP="00782169">
      <w:pPr>
        <w:keepNext/>
        <w:jc w:val="center"/>
      </w:pPr>
      <w:r w:rsidRPr="00BB5275">
        <w:rPr>
          <w:noProof/>
          <w:lang w:val="en-US"/>
        </w:rPr>
        <w:lastRenderedPageBreak/>
        <w:drawing>
          <wp:inline distT="0" distB="0" distL="0" distR="0" wp14:anchorId="7EE4FA58" wp14:editId="3DAB127E">
            <wp:extent cx="5040000" cy="592319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l="5556" r="8905"/>
                    <a:stretch/>
                  </pic:blipFill>
                  <pic:spPr bwMode="auto">
                    <a:xfrm>
                      <a:off x="0" y="0"/>
                      <a:ext cx="5040000" cy="5923193"/>
                    </a:xfrm>
                    <a:prstGeom prst="rect">
                      <a:avLst/>
                    </a:prstGeom>
                    <a:noFill/>
                    <a:ln>
                      <a:noFill/>
                    </a:ln>
                    <a:extLst>
                      <a:ext uri="{53640926-AAD7-44D8-BBD7-CCE9431645EC}">
                        <a14:shadowObscured xmlns:a14="http://schemas.microsoft.com/office/drawing/2010/main"/>
                      </a:ext>
                    </a:extLst>
                  </pic:spPr>
                </pic:pic>
              </a:graphicData>
            </a:graphic>
          </wp:inline>
        </w:drawing>
      </w:r>
    </w:p>
    <w:p w14:paraId="20E619F9" w14:textId="022DF462" w:rsidR="000438D4" w:rsidRPr="00BB5275" w:rsidRDefault="00782169" w:rsidP="005E7D73">
      <w:pPr>
        <w:pStyle w:val="Caption"/>
        <w:rPr>
          <w:b w:val="0"/>
          <w:bCs/>
          <w:lang w:val="en-US"/>
        </w:rPr>
      </w:pPr>
      <w:r w:rsidRPr="00BB5275">
        <w:t xml:space="preserve">Figure </w:t>
      </w:r>
      <w:fldSimple w:instr=" SEQ Figure \* ARABIC ">
        <w:r w:rsidR="00EA735E" w:rsidRPr="00BB5275">
          <w:rPr>
            <w:noProof/>
          </w:rPr>
          <w:t>11</w:t>
        </w:r>
      </w:fldSimple>
      <w:r w:rsidRPr="00BB5275">
        <w:rPr>
          <w:lang w:val="en-US"/>
        </w:rPr>
        <w:t xml:space="preserve">. </w:t>
      </w:r>
      <w:r w:rsidR="005E7D73" w:rsidRPr="00BB5275">
        <w:rPr>
          <w:lang w:val="en-US"/>
        </w:rPr>
        <w:t xml:space="preserve">Three-dimensional maps of the </w:t>
      </w:r>
      <w:r w:rsidR="005E7D73" w:rsidRPr="00BB5275">
        <w:rPr>
          <w:i/>
          <w:iCs w:val="0"/>
          <w:lang w:val="en-US"/>
        </w:rPr>
        <w:t>in situ</w:t>
      </w:r>
      <w:r w:rsidR="005E7D73" w:rsidRPr="00BB5275">
        <w:rPr>
          <w:lang w:val="en-US"/>
        </w:rPr>
        <w:t xml:space="preserve"> gas connectivity in the pore space of the water-wet rock under three-phase steady-state conditions at different gas, oil, and water fractional flows. </w:t>
      </w:r>
      <w:r w:rsidR="005E7D73" w:rsidRPr="00BB5275">
        <w:rPr>
          <w:b w:val="0"/>
          <w:bCs/>
          <w:lang w:val="en-US"/>
        </w:rPr>
        <w:t>Each disconnected cluster is labelled with a different colo</w:t>
      </w:r>
      <w:r w:rsidR="00296C54" w:rsidRPr="00BB5275">
        <w:rPr>
          <w:b w:val="0"/>
          <w:bCs/>
          <w:lang w:val="en-US"/>
        </w:rPr>
        <w:t>u</w:t>
      </w:r>
      <w:r w:rsidR="005E7D73" w:rsidRPr="00BB5275">
        <w:rPr>
          <w:b w:val="0"/>
          <w:bCs/>
          <w:lang w:val="en-US"/>
        </w:rPr>
        <w:t xml:space="preserve">r. </w:t>
      </w:r>
      <w:r w:rsidR="006A7E61" w:rsidRPr="00BB5275">
        <w:rPr>
          <w:b w:val="0"/>
          <w:bCs/>
        </w:rPr>
        <w:t>Gas, oil and water fractional flows (</w:t>
      </w:r>
      <w:r w:rsidR="006A7E61" w:rsidRPr="00BB5275">
        <w:rPr>
          <w:b w:val="0"/>
          <w:bCs/>
          <w:i/>
          <w:iCs w:val="0"/>
        </w:rPr>
        <w:t>f</w:t>
      </w:r>
      <w:r w:rsidR="006A7E61" w:rsidRPr="00BB5275">
        <w:rPr>
          <w:b w:val="0"/>
          <w:bCs/>
          <w:i/>
          <w:iCs w:val="0"/>
          <w:vertAlign w:val="subscript"/>
        </w:rPr>
        <w:t>g</w:t>
      </w:r>
      <w:r w:rsidR="006A7E61" w:rsidRPr="00BB5275">
        <w:rPr>
          <w:b w:val="0"/>
          <w:bCs/>
        </w:rPr>
        <w:t xml:space="preserve"> and </w:t>
      </w:r>
      <w:proofErr w:type="spellStart"/>
      <w:r w:rsidR="006A7E61" w:rsidRPr="00BB5275">
        <w:rPr>
          <w:b w:val="0"/>
          <w:bCs/>
          <w:i/>
          <w:iCs w:val="0"/>
        </w:rPr>
        <w:t>f</w:t>
      </w:r>
      <w:r w:rsidR="006A7E61" w:rsidRPr="00BB5275">
        <w:rPr>
          <w:b w:val="0"/>
          <w:bCs/>
          <w:i/>
          <w:iCs w:val="0"/>
          <w:vertAlign w:val="subscript"/>
        </w:rPr>
        <w:t>w,o</w:t>
      </w:r>
      <w:proofErr w:type="spellEnd"/>
      <w:r w:rsidR="006A7E61" w:rsidRPr="00BB5275">
        <w:rPr>
          <w:b w:val="0"/>
          <w:bCs/>
        </w:rPr>
        <w:t xml:space="preserve">) are stated. </w:t>
      </w:r>
      <w:r w:rsidR="005E7D73" w:rsidRPr="00BB5275">
        <w:rPr>
          <w:b w:val="0"/>
          <w:bCs/>
          <w:lang w:val="en-US"/>
        </w:rPr>
        <w:t xml:space="preserve">N-Euler refers to the normalized Euler number listed in Table </w:t>
      </w:r>
      <w:r w:rsidR="002B0808" w:rsidRPr="00BB5275">
        <w:rPr>
          <w:b w:val="0"/>
          <w:bCs/>
          <w:lang w:val="en-US"/>
        </w:rPr>
        <w:t>3</w:t>
      </w:r>
      <w:r w:rsidR="005E7D73" w:rsidRPr="00BB5275">
        <w:rPr>
          <w:b w:val="0"/>
          <w:bCs/>
          <w:lang w:val="en-US"/>
        </w:rPr>
        <w:t xml:space="preserve">. Images on top </w:t>
      </w:r>
      <w:r w:rsidR="006A7E61" w:rsidRPr="00BB5275">
        <w:rPr>
          <w:b w:val="0"/>
          <w:bCs/>
          <w:lang w:val="en-US"/>
        </w:rPr>
        <w:t>are</w:t>
      </w:r>
      <w:r w:rsidR="005E7D73" w:rsidRPr="00BB5275">
        <w:rPr>
          <w:b w:val="0"/>
          <w:bCs/>
          <w:lang w:val="en-US"/>
        </w:rPr>
        <w:t xml:space="preserve"> acquired during the increasing gas fractional flow path </w:t>
      </w:r>
      <w:r w:rsidR="00F57D89" w:rsidRPr="00BB5275">
        <w:rPr>
          <w:b w:val="0"/>
          <w:bCs/>
          <w:lang w:val="en-US"/>
        </w:rPr>
        <w:t>– decreasing oil and water – while on the bottom are images acquired during decreasing gas fractional flow – increasing oil and water.</w:t>
      </w:r>
      <w:r w:rsidR="006A7E61" w:rsidRPr="00BB5275">
        <w:rPr>
          <w:b w:val="0"/>
          <w:bCs/>
          <w:lang w:val="en-US"/>
        </w:rPr>
        <w:t xml:space="preserve"> On the right, is the image acquired at </w:t>
      </w:r>
      <w:r w:rsidR="00296C54" w:rsidRPr="00BB5275">
        <w:rPr>
          <w:b w:val="0"/>
          <w:bCs/>
          <w:lang w:val="en-US"/>
        </w:rPr>
        <w:t xml:space="preserve">a </w:t>
      </w:r>
      <w:r w:rsidR="006A7E61" w:rsidRPr="00BB5275">
        <w:rPr>
          <w:b w:val="0"/>
          <w:bCs/>
          <w:lang w:val="en-US"/>
        </w:rPr>
        <w:t>gas fractional flow</w:t>
      </w:r>
      <w:r w:rsidR="00296C54" w:rsidRPr="00BB5275">
        <w:rPr>
          <w:b w:val="0"/>
          <w:bCs/>
          <w:lang w:val="en-US"/>
        </w:rPr>
        <w:t xml:space="preserve"> of</w:t>
      </w:r>
      <w:r w:rsidR="006A7E61" w:rsidRPr="00BB5275">
        <w:rPr>
          <w:b w:val="0"/>
          <w:bCs/>
          <w:lang w:val="en-US"/>
        </w:rPr>
        <w:t xml:space="preserve"> 1</w:t>
      </w:r>
      <w:r w:rsidR="00296C54" w:rsidRPr="00BB5275">
        <w:rPr>
          <w:b w:val="0"/>
          <w:bCs/>
          <w:lang w:val="en-US"/>
        </w:rPr>
        <w:t xml:space="preserve"> which is the only time the gas is connected across the sample</w:t>
      </w:r>
      <w:r w:rsidR="006A7E61" w:rsidRPr="00BB5275">
        <w:rPr>
          <w:b w:val="0"/>
          <w:bCs/>
          <w:lang w:val="en-US"/>
        </w:rPr>
        <w:t xml:space="preserve">.  </w:t>
      </w:r>
    </w:p>
    <w:p w14:paraId="26464231" w14:textId="0785EEF4" w:rsidR="000438D4" w:rsidRPr="00BB5275" w:rsidRDefault="00924D0D" w:rsidP="00BA2795">
      <w:pPr>
        <w:rPr>
          <w:lang w:val="en-US"/>
        </w:rPr>
      </w:pPr>
      <w:r w:rsidRPr="00BB5275">
        <w:rPr>
          <w:lang w:val="en-US"/>
        </w:rPr>
        <w:t xml:space="preserve">Fig. 12 shows the three-dimensional connectivity of </w:t>
      </w:r>
      <w:r w:rsidR="003C2C3C" w:rsidRPr="00BB5275">
        <w:rPr>
          <w:lang w:val="en-US"/>
        </w:rPr>
        <w:t xml:space="preserve">the </w:t>
      </w:r>
      <w:r w:rsidRPr="00BB5275">
        <w:rPr>
          <w:lang w:val="en-US"/>
        </w:rPr>
        <w:t>oil</w:t>
      </w:r>
      <w:r w:rsidR="003C2C3C" w:rsidRPr="00BB5275">
        <w:rPr>
          <w:lang w:val="en-US"/>
        </w:rPr>
        <w:t xml:space="preserve"> </w:t>
      </w:r>
      <w:r w:rsidRPr="00BB5275">
        <w:rPr>
          <w:lang w:val="en-US"/>
        </w:rPr>
        <w:t xml:space="preserve">at different fractional flows. </w:t>
      </w:r>
      <w:r w:rsidR="00F542D3" w:rsidRPr="00BB5275">
        <w:rPr>
          <w:lang w:val="en-US"/>
        </w:rPr>
        <w:t xml:space="preserve">Here we </w:t>
      </w:r>
      <w:r w:rsidR="003C2C3C" w:rsidRPr="00BB5275">
        <w:rPr>
          <w:lang w:val="en-US"/>
        </w:rPr>
        <w:t>observe a unique</w:t>
      </w:r>
      <w:r w:rsidR="00F542D3" w:rsidRPr="00BB5275">
        <w:rPr>
          <w:lang w:val="en-US"/>
        </w:rPr>
        <w:t xml:space="preserve"> </w:t>
      </w:r>
      <w:r w:rsidR="00741B17" w:rsidRPr="00BB5275">
        <w:rPr>
          <w:lang w:val="en-US"/>
        </w:rPr>
        <w:t>trend</w:t>
      </w:r>
      <w:r w:rsidR="00F542D3" w:rsidRPr="00BB5275">
        <w:rPr>
          <w:lang w:val="en-US"/>
        </w:rPr>
        <w:t xml:space="preserve"> in the oil connectivity</w:t>
      </w:r>
      <w:r w:rsidR="00D25A56" w:rsidRPr="00BB5275">
        <w:rPr>
          <w:lang w:val="en-US"/>
        </w:rPr>
        <w:t xml:space="preserve">: oil </w:t>
      </w:r>
      <w:r w:rsidR="00741B17" w:rsidRPr="00BB5275">
        <w:rPr>
          <w:lang w:val="en-US"/>
        </w:rPr>
        <w:t>becomes</w:t>
      </w:r>
      <w:r w:rsidR="00D25A56" w:rsidRPr="00BB5275">
        <w:rPr>
          <w:lang w:val="en-US"/>
        </w:rPr>
        <w:t xml:space="preserve"> more connected with increasing gas fraction</w:t>
      </w:r>
      <w:r w:rsidR="00741B17" w:rsidRPr="00BB5275">
        <w:rPr>
          <w:lang w:val="en-US"/>
        </w:rPr>
        <w:t xml:space="preserve">al </w:t>
      </w:r>
      <w:r w:rsidR="00D25A56" w:rsidRPr="00BB5275">
        <w:rPr>
          <w:lang w:val="en-US"/>
        </w:rPr>
        <w:t>flow</w:t>
      </w:r>
      <w:r w:rsidR="003C2C3C" w:rsidRPr="00BB5275">
        <w:rPr>
          <w:lang w:val="en-US"/>
        </w:rPr>
        <w:t xml:space="preserve">, </w:t>
      </w:r>
      <w:r w:rsidR="00D25A56" w:rsidRPr="00BB5275">
        <w:rPr>
          <w:lang w:val="en-US"/>
        </w:rPr>
        <w:t xml:space="preserve">despite </w:t>
      </w:r>
      <w:r w:rsidR="003C2C3C" w:rsidRPr="00BB5275">
        <w:rPr>
          <w:lang w:val="en-US"/>
        </w:rPr>
        <w:t xml:space="preserve">the simultaneous </w:t>
      </w:r>
      <w:r w:rsidR="00D25A56" w:rsidRPr="00BB5275">
        <w:rPr>
          <w:lang w:val="en-US"/>
        </w:rPr>
        <w:t>decreas</w:t>
      </w:r>
      <w:r w:rsidR="003C2C3C" w:rsidRPr="00BB5275">
        <w:rPr>
          <w:lang w:val="en-US"/>
        </w:rPr>
        <w:t>e in</w:t>
      </w:r>
      <w:r w:rsidR="00D25A56" w:rsidRPr="00BB5275">
        <w:rPr>
          <w:lang w:val="en-US"/>
        </w:rPr>
        <w:t xml:space="preserve"> the oil</w:t>
      </w:r>
      <w:r w:rsidR="00601D4C" w:rsidRPr="00BB5275">
        <w:rPr>
          <w:lang w:val="en-US"/>
        </w:rPr>
        <w:t xml:space="preserve"> </w:t>
      </w:r>
      <w:r w:rsidR="00E856ED" w:rsidRPr="00BB5275">
        <w:rPr>
          <w:lang w:val="en-US"/>
        </w:rPr>
        <w:t>flow</w:t>
      </w:r>
      <w:r w:rsidR="00D25A56" w:rsidRPr="00BB5275">
        <w:rPr>
          <w:lang w:val="en-US"/>
        </w:rPr>
        <w:t xml:space="preserve">; oil connectivity is enhanced as oil saturation decreases </w:t>
      </w:r>
      <w:r w:rsidR="00601D4C" w:rsidRPr="00BB5275">
        <w:rPr>
          <w:lang w:val="en-US"/>
        </w:rPr>
        <w:t>and</w:t>
      </w:r>
      <w:r w:rsidR="00D25A56" w:rsidRPr="00BB5275">
        <w:rPr>
          <w:lang w:val="en-US"/>
        </w:rPr>
        <w:t xml:space="preserve"> gas saturation increase</w:t>
      </w:r>
      <w:r w:rsidR="00601D4C" w:rsidRPr="00BB5275">
        <w:rPr>
          <w:lang w:val="en-US"/>
        </w:rPr>
        <w:t>s</w:t>
      </w:r>
      <w:r w:rsidR="00D25A56" w:rsidRPr="00BB5275">
        <w:rPr>
          <w:lang w:val="en-US"/>
        </w:rPr>
        <w:t>.</w:t>
      </w:r>
      <w:r w:rsidR="003C2C3C" w:rsidRPr="00BB5275">
        <w:rPr>
          <w:lang w:val="en-US"/>
        </w:rPr>
        <w:t xml:space="preserve"> </w:t>
      </w:r>
      <w:r w:rsidR="00741B17" w:rsidRPr="00BB5275">
        <w:rPr>
          <w:lang w:val="en-US"/>
        </w:rPr>
        <w:t>The reason for this behaviour is the</w:t>
      </w:r>
      <w:r w:rsidR="00101F18" w:rsidRPr="00BB5275">
        <w:rPr>
          <w:lang w:val="en-US"/>
        </w:rPr>
        <w:t xml:space="preserve"> spreading of oil in connected layers in the presence of gas. As</w:t>
      </w:r>
      <w:r w:rsidR="00E856ED" w:rsidRPr="00BB5275">
        <w:rPr>
          <w:lang w:val="en-US"/>
        </w:rPr>
        <w:t xml:space="preserve"> the</w:t>
      </w:r>
      <w:r w:rsidR="00101F18" w:rsidRPr="00BB5275">
        <w:rPr>
          <w:lang w:val="en-US"/>
        </w:rPr>
        <w:t xml:space="preserve"> gas saturation increases, it invades new pores, where oil could be previously trapped by water</w:t>
      </w:r>
      <w:r w:rsidR="00741B17" w:rsidRPr="00BB5275">
        <w:rPr>
          <w:lang w:val="en-US"/>
        </w:rPr>
        <w:t>;</w:t>
      </w:r>
      <w:r w:rsidR="00101F18" w:rsidRPr="00BB5275">
        <w:rPr>
          <w:lang w:val="en-US"/>
        </w:rPr>
        <w:t xml:space="preserve"> the trapped oil is then connected to the spreading oil layer surrounding the invading gas phase. </w:t>
      </w:r>
      <w:r w:rsidR="00AD30B4" w:rsidRPr="00BB5275">
        <w:rPr>
          <w:lang w:val="en-US"/>
        </w:rPr>
        <w:t xml:space="preserve">This justification can be supported by examining the oil connectivity </w:t>
      </w:r>
      <w:r w:rsidR="00101F18" w:rsidRPr="00BB5275">
        <w:rPr>
          <w:lang w:val="en-US"/>
        </w:rPr>
        <w:t xml:space="preserve">at </w:t>
      </w:r>
      <w:r w:rsidR="00AD30B4" w:rsidRPr="00BB5275">
        <w:rPr>
          <w:i/>
          <w:iCs/>
          <w:lang w:val="en-US"/>
        </w:rPr>
        <w:t>f</w:t>
      </w:r>
      <w:r w:rsidR="00AD30B4" w:rsidRPr="00BB5275">
        <w:rPr>
          <w:i/>
          <w:iCs/>
          <w:vertAlign w:val="subscript"/>
          <w:lang w:val="en-US"/>
        </w:rPr>
        <w:t>g</w:t>
      </w:r>
      <w:r w:rsidR="00AD30B4" w:rsidRPr="00BB5275">
        <w:rPr>
          <w:lang w:val="en-US"/>
        </w:rPr>
        <w:t xml:space="preserve"> = </w:t>
      </w:r>
      <w:r w:rsidR="00101F18" w:rsidRPr="00BB5275">
        <w:rPr>
          <w:lang w:val="en-US"/>
        </w:rPr>
        <w:t xml:space="preserve">1 – </w:t>
      </w:r>
      <w:r w:rsidR="00AD30B4" w:rsidRPr="00BB5275">
        <w:rPr>
          <w:lang w:val="en-US"/>
        </w:rPr>
        <w:t xml:space="preserve">where </w:t>
      </w:r>
      <w:r w:rsidR="00741B17" w:rsidRPr="00BB5275">
        <w:rPr>
          <w:lang w:val="en-US"/>
        </w:rPr>
        <w:t xml:space="preserve">the </w:t>
      </w:r>
      <w:r w:rsidR="00AD30B4" w:rsidRPr="00BB5275">
        <w:rPr>
          <w:lang w:val="en-US"/>
        </w:rPr>
        <w:t>gas saturation is the highest</w:t>
      </w:r>
      <w:r w:rsidR="00101F18" w:rsidRPr="00BB5275">
        <w:rPr>
          <w:lang w:val="en-US"/>
        </w:rPr>
        <w:t xml:space="preserve"> –</w:t>
      </w:r>
      <w:r w:rsidR="00AD30B4" w:rsidRPr="00BB5275">
        <w:rPr>
          <w:lang w:val="en-US"/>
        </w:rPr>
        <w:t xml:space="preserve"> </w:t>
      </w:r>
      <w:r w:rsidR="00741B17" w:rsidRPr="00BB5275">
        <w:rPr>
          <w:lang w:val="en-US"/>
        </w:rPr>
        <w:t>when</w:t>
      </w:r>
      <w:r w:rsidR="00AD30B4" w:rsidRPr="00BB5275">
        <w:rPr>
          <w:lang w:val="en-US"/>
        </w:rPr>
        <w:t xml:space="preserve"> </w:t>
      </w:r>
      <w:r w:rsidR="00601D4C" w:rsidRPr="00BB5275">
        <w:rPr>
          <w:lang w:val="en-US"/>
        </w:rPr>
        <w:t>oil is most connected</w:t>
      </w:r>
      <w:r w:rsidR="00AD30B4" w:rsidRPr="00BB5275">
        <w:rPr>
          <w:lang w:val="en-US"/>
        </w:rPr>
        <w:t xml:space="preserve">, see Fig. 12. Conversely, oil </w:t>
      </w:r>
      <w:r w:rsidR="00741B17" w:rsidRPr="00BB5275">
        <w:rPr>
          <w:lang w:val="en-US"/>
        </w:rPr>
        <w:t>becomes</w:t>
      </w:r>
      <w:r w:rsidR="0047195C" w:rsidRPr="00BB5275">
        <w:rPr>
          <w:lang w:val="en-US"/>
        </w:rPr>
        <w:t xml:space="preserve"> less connected as</w:t>
      </w:r>
      <w:r w:rsidR="00741B17" w:rsidRPr="00BB5275">
        <w:rPr>
          <w:lang w:val="en-US"/>
        </w:rPr>
        <w:t xml:space="preserve"> the</w:t>
      </w:r>
      <w:r w:rsidR="0047195C" w:rsidRPr="00BB5275">
        <w:rPr>
          <w:lang w:val="en-US"/>
        </w:rPr>
        <w:t xml:space="preserve"> gas fractional flow is decreased</w:t>
      </w:r>
      <w:r w:rsidR="00101F18" w:rsidRPr="00BB5275">
        <w:rPr>
          <w:lang w:val="en-US"/>
        </w:rPr>
        <w:t>,</w:t>
      </w:r>
      <w:r w:rsidR="0047195C" w:rsidRPr="00BB5275">
        <w:rPr>
          <w:lang w:val="en-US"/>
        </w:rPr>
        <w:t xml:space="preserve"> and oil </w:t>
      </w:r>
      <w:r w:rsidR="00101F18" w:rsidRPr="00BB5275">
        <w:rPr>
          <w:lang w:val="en-US"/>
        </w:rPr>
        <w:t xml:space="preserve">and water </w:t>
      </w:r>
      <w:r w:rsidR="0047195C" w:rsidRPr="00BB5275">
        <w:rPr>
          <w:lang w:val="en-US"/>
        </w:rPr>
        <w:lastRenderedPageBreak/>
        <w:t>fractional flow</w:t>
      </w:r>
      <w:r w:rsidR="00101F18" w:rsidRPr="00BB5275">
        <w:rPr>
          <w:lang w:val="en-US"/>
        </w:rPr>
        <w:t>s are</w:t>
      </w:r>
      <w:r w:rsidR="0047195C" w:rsidRPr="00BB5275">
        <w:rPr>
          <w:lang w:val="en-US"/>
        </w:rPr>
        <w:t xml:space="preserve"> increased</w:t>
      </w:r>
      <w:r w:rsidR="00741B17" w:rsidRPr="00BB5275">
        <w:rPr>
          <w:lang w:val="en-US"/>
        </w:rPr>
        <w:t xml:space="preserve"> with trapping of gas</w:t>
      </w:r>
      <w:r w:rsidR="0047195C" w:rsidRPr="00BB5275">
        <w:rPr>
          <w:lang w:val="en-US"/>
        </w:rPr>
        <w:t>.</w:t>
      </w:r>
      <w:r w:rsidR="001F18F3" w:rsidRPr="00BB5275">
        <w:rPr>
          <w:lang w:val="en-US"/>
        </w:rPr>
        <w:t xml:space="preserve"> This indicates that, unlike gas, oil connectivity is a function of saturation history. </w:t>
      </w:r>
    </w:p>
    <w:p w14:paraId="75761FCC" w14:textId="77777777" w:rsidR="00924D0D" w:rsidRPr="00BB5275" w:rsidRDefault="00924D0D" w:rsidP="00086E89">
      <w:pPr>
        <w:keepNext/>
        <w:jc w:val="center"/>
      </w:pPr>
      <w:r w:rsidRPr="00BB5275">
        <w:rPr>
          <w:noProof/>
          <w:lang w:val="en-US"/>
        </w:rPr>
        <w:drawing>
          <wp:inline distT="0" distB="0" distL="0" distR="0" wp14:anchorId="4ED0D6F3" wp14:editId="18C6D23A">
            <wp:extent cx="5040000" cy="6068992"/>
            <wp:effectExtent l="0" t="0" r="825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7537" r="8978"/>
                    <a:stretch/>
                  </pic:blipFill>
                  <pic:spPr bwMode="auto">
                    <a:xfrm>
                      <a:off x="0" y="0"/>
                      <a:ext cx="5040000" cy="6068992"/>
                    </a:xfrm>
                    <a:prstGeom prst="rect">
                      <a:avLst/>
                    </a:prstGeom>
                    <a:noFill/>
                    <a:ln>
                      <a:noFill/>
                    </a:ln>
                    <a:extLst>
                      <a:ext uri="{53640926-AAD7-44D8-BBD7-CCE9431645EC}">
                        <a14:shadowObscured xmlns:a14="http://schemas.microsoft.com/office/drawing/2010/main"/>
                      </a:ext>
                    </a:extLst>
                  </pic:spPr>
                </pic:pic>
              </a:graphicData>
            </a:graphic>
          </wp:inline>
        </w:drawing>
      </w:r>
    </w:p>
    <w:p w14:paraId="19B66EFD" w14:textId="3BFDE15F" w:rsidR="000438D4" w:rsidRPr="00BB5275" w:rsidRDefault="00924D0D" w:rsidP="004754A1">
      <w:pPr>
        <w:pStyle w:val="Caption"/>
        <w:rPr>
          <w:lang w:val="en-US"/>
        </w:rPr>
      </w:pPr>
      <w:r w:rsidRPr="00BB5275">
        <w:t xml:space="preserve">Figure </w:t>
      </w:r>
      <w:fldSimple w:instr=" SEQ Figure \* ARABIC ">
        <w:r w:rsidR="00EA735E" w:rsidRPr="00BB5275">
          <w:rPr>
            <w:noProof/>
          </w:rPr>
          <w:t>12</w:t>
        </w:r>
      </w:fldSimple>
      <w:r w:rsidRPr="00BB5275">
        <w:rPr>
          <w:lang w:val="en-US"/>
        </w:rPr>
        <w:t xml:space="preserve">. </w:t>
      </w:r>
      <w:r w:rsidR="004754A1" w:rsidRPr="00BB5275">
        <w:rPr>
          <w:lang w:val="en-US"/>
        </w:rPr>
        <w:t xml:space="preserve">Three-dimensional maps of the </w:t>
      </w:r>
      <w:r w:rsidR="004754A1" w:rsidRPr="00BB5275">
        <w:rPr>
          <w:i/>
          <w:iCs w:val="0"/>
          <w:lang w:val="en-US"/>
        </w:rPr>
        <w:t>in situ</w:t>
      </w:r>
      <w:r w:rsidR="004754A1" w:rsidRPr="00BB5275">
        <w:rPr>
          <w:lang w:val="en-US"/>
        </w:rPr>
        <w:t xml:space="preserve"> oil connectivity in the pore space of the water-wet rock under three-phase steady-state conditions at different gas, oil, and water fractional flows. </w:t>
      </w:r>
      <w:r w:rsidR="004754A1" w:rsidRPr="00BB5275">
        <w:rPr>
          <w:b w:val="0"/>
          <w:bCs/>
          <w:lang w:val="en-US"/>
        </w:rPr>
        <w:t>Each disconnected cluster is labelled with a different colo</w:t>
      </w:r>
      <w:r w:rsidR="00741B17" w:rsidRPr="00BB5275">
        <w:rPr>
          <w:b w:val="0"/>
          <w:bCs/>
          <w:lang w:val="en-US"/>
        </w:rPr>
        <w:t>u</w:t>
      </w:r>
      <w:r w:rsidR="004754A1" w:rsidRPr="00BB5275">
        <w:rPr>
          <w:b w:val="0"/>
          <w:bCs/>
          <w:lang w:val="en-US"/>
        </w:rPr>
        <w:t xml:space="preserve">r. </w:t>
      </w:r>
      <w:r w:rsidR="004754A1" w:rsidRPr="00BB5275">
        <w:rPr>
          <w:b w:val="0"/>
          <w:bCs/>
        </w:rPr>
        <w:t>Gas, oil and water fractional flows (</w:t>
      </w:r>
      <w:r w:rsidR="004754A1" w:rsidRPr="00BB5275">
        <w:rPr>
          <w:b w:val="0"/>
          <w:bCs/>
          <w:i/>
          <w:iCs w:val="0"/>
        </w:rPr>
        <w:t>f</w:t>
      </w:r>
      <w:r w:rsidR="004754A1" w:rsidRPr="00BB5275">
        <w:rPr>
          <w:b w:val="0"/>
          <w:bCs/>
          <w:i/>
          <w:iCs w:val="0"/>
          <w:vertAlign w:val="subscript"/>
        </w:rPr>
        <w:t>g</w:t>
      </w:r>
      <w:r w:rsidR="004754A1" w:rsidRPr="00BB5275">
        <w:rPr>
          <w:b w:val="0"/>
          <w:bCs/>
        </w:rPr>
        <w:t xml:space="preserve"> and </w:t>
      </w:r>
      <w:proofErr w:type="spellStart"/>
      <w:r w:rsidR="004754A1" w:rsidRPr="00BB5275">
        <w:rPr>
          <w:b w:val="0"/>
          <w:bCs/>
          <w:i/>
          <w:iCs w:val="0"/>
        </w:rPr>
        <w:t>f</w:t>
      </w:r>
      <w:r w:rsidR="004754A1" w:rsidRPr="00BB5275">
        <w:rPr>
          <w:b w:val="0"/>
          <w:bCs/>
          <w:i/>
          <w:iCs w:val="0"/>
          <w:vertAlign w:val="subscript"/>
        </w:rPr>
        <w:t>w,o</w:t>
      </w:r>
      <w:proofErr w:type="spellEnd"/>
      <w:r w:rsidR="004754A1" w:rsidRPr="00BB5275">
        <w:rPr>
          <w:b w:val="0"/>
          <w:bCs/>
        </w:rPr>
        <w:t xml:space="preserve">) are stated. </w:t>
      </w:r>
      <w:r w:rsidR="004754A1" w:rsidRPr="00BB5275">
        <w:rPr>
          <w:b w:val="0"/>
          <w:bCs/>
          <w:lang w:val="en-US"/>
        </w:rPr>
        <w:t xml:space="preserve">N-Euler refers to the normalized Euler number listed in Table </w:t>
      </w:r>
      <w:r w:rsidR="002B0808" w:rsidRPr="00BB5275">
        <w:rPr>
          <w:b w:val="0"/>
          <w:bCs/>
          <w:lang w:val="en-US"/>
        </w:rPr>
        <w:t>3</w:t>
      </w:r>
      <w:r w:rsidR="004754A1" w:rsidRPr="00BB5275">
        <w:rPr>
          <w:b w:val="0"/>
          <w:bCs/>
          <w:lang w:val="en-US"/>
        </w:rPr>
        <w:t xml:space="preserve">. Images on top are acquired during the increasing gas fractional flow path – decreasing oil and water – while on the bottom are images acquired during decreasing gas fractional flow – increasing oil and water. On the right, is the image acquired at </w:t>
      </w:r>
      <w:r w:rsidR="002B0808" w:rsidRPr="00BB5275">
        <w:rPr>
          <w:b w:val="0"/>
          <w:bCs/>
          <w:lang w:val="en-US"/>
        </w:rPr>
        <w:t xml:space="preserve">a </w:t>
      </w:r>
      <w:r w:rsidR="004754A1" w:rsidRPr="00BB5275">
        <w:rPr>
          <w:b w:val="0"/>
          <w:bCs/>
          <w:lang w:val="en-US"/>
        </w:rPr>
        <w:t xml:space="preserve">gas fractional flow </w:t>
      </w:r>
      <w:r w:rsidR="002B0808" w:rsidRPr="00BB5275">
        <w:rPr>
          <w:b w:val="0"/>
          <w:bCs/>
          <w:lang w:val="en-US"/>
        </w:rPr>
        <w:t>of</w:t>
      </w:r>
      <w:r w:rsidR="004754A1" w:rsidRPr="00BB5275">
        <w:rPr>
          <w:b w:val="0"/>
          <w:bCs/>
          <w:lang w:val="en-US"/>
        </w:rPr>
        <w:t xml:space="preserve"> 1.  </w:t>
      </w:r>
    </w:p>
    <w:p w14:paraId="12F40BC1" w14:textId="0B446B93" w:rsidR="005B66A5" w:rsidRPr="00BB5275" w:rsidRDefault="005B66A5" w:rsidP="005B66A5">
      <w:pPr>
        <w:rPr>
          <w:lang w:val="en-US"/>
        </w:rPr>
      </w:pPr>
      <w:r w:rsidRPr="00BB5275">
        <w:rPr>
          <w:lang w:val="en-US"/>
        </w:rPr>
        <w:t xml:space="preserve">Furthermore, we quantify the Euler </w:t>
      </w:r>
      <w:r w:rsidR="00D174E1" w:rsidRPr="00BB5275">
        <w:rPr>
          <w:lang w:val="en-US"/>
        </w:rPr>
        <w:t>characteristic</w:t>
      </w:r>
      <w:r w:rsidRPr="00BB5275">
        <w:rPr>
          <w:lang w:val="en-US"/>
        </w:rPr>
        <w:t xml:space="preserve"> of </w:t>
      </w:r>
      <w:r w:rsidR="00D174E1" w:rsidRPr="00BB5275">
        <w:rPr>
          <w:lang w:val="en-US"/>
        </w:rPr>
        <w:t>oil</w:t>
      </w:r>
      <w:r w:rsidRPr="00BB5275">
        <w:rPr>
          <w:lang w:val="en-US"/>
        </w:rPr>
        <w:t xml:space="preserve">, water and gas </w:t>
      </w:r>
      <w:r w:rsidR="00032CD4" w:rsidRPr="00BB5275">
        <w:rPr>
          <w:lang w:val="en-US"/>
        </w:rPr>
        <w:t xml:space="preserve">on images of the whole sample </w:t>
      </w:r>
      <w:r w:rsidRPr="00BB5275">
        <w:rPr>
          <w:lang w:val="en-US"/>
        </w:rPr>
        <w:t>to quantitatively assess their connectivity in the pore space</w:t>
      </w:r>
      <w:r w:rsidR="00626993" w:rsidRPr="00BB5275">
        <w:rPr>
          <w:lang w:val="en-US"/>
        </w:rPr>
        <w:t xml:space="preserve"> at different fractional flows</w:t>
      </w:r>
      <w:r w:rsidR="00D174E1" w:rsidRPr="00BB5275">
        <w:rPr>
          <w:lang w:val="en-US"/>
        </w:rPr>
        <w:t xml:space="preserve"> </w:t>
      </w:r>
      <w:r w:rsidR="00626993" w:rsidRPr="00BB5275">
        <w:rPr>
          <w:lang w:val="en-US"/>
        </w:rPr>
        <w:fldChar w:fldCharType="begin">
          <w:fldData xml:space="preserve">PEVuZE5vdGU+PENpdGU+PEF1dGhvcj5IZXJyaW5nPC9BdXRob3I+PFllYXI+MjAxMzwvWWVhcj48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</w:fldData>
        </w:fldChar>
      </w:r>
      <w:r w:rsidR="00755D36" w:rsidRPr="00BB5275">
        <w:rPr>
          <w:lang w:val="en-US"/>
        </w:rPr>
        <w:instrText xml:space="preserve"> ADDIN EN.CITE </w:instrText>
      </w:r>
      <w:r w:rsidR="00755D36" w:rsidRPr="00BB5275">
        <w:rPr>
          <w:lang w:val="en-US"/>
        </w:rPr>
        <w:fldChar w:fldCharType="begin">
          <w:fldData xml:space="preserve">PEVuZE5vdGU+PENpdGU+PEF1dGhvcj5IZXJyaW5nPC9BdXRob3I+PFllYXI+MjAxMzwvWWVhcj48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</w:fldData>
        </w:fldChar>
      </w:r>
      <w:r w:rsidR="00755D36" w:rsidRPr="00BB5275">
        <w:rPr>
          <w:lang w:val="en-US"/>
        </w:rPr>
        <w:instrText xml:space="preserve"> ADDIN EN.CITE.DATA </w:instrText>
      </w:r>
      <w:r w:rsidR="00755D36" w:rsidRPr="00BB5275">
        <w:rPr>
          <w:lang w:val="en-US"/>
        </w:rPr>
      </w:r>
      <w:r w:rsidR="00755D36" w:rsidRPr="00BB5275">
        <w:rPr>
          <w:lang w:val="en-US"/>
        </w:rPr>
        <w:fldChar w:fldCharType="end"/>
      </w:r>
      <w:r w:rsidR="00626993" w:rsidRPr="00BB5275">
        <w:rPr>
          <w:lang w:val="en-US"/>
        </w:rPr>
      </w:r>
      <w:r w:rsidR="00626993" w:rsidRPr="00BB5275">
        <w:rPr>
          <w:lang w:val="en-US"/>
        </w:rPr>
        <w:fldChar w:fldCharType="separate"/>
      </w:r>
      <w:r w:rsidR="00755D36" w:rsidRPr="00BB5275">
        <w:rPr>
          <w:noProof/>
          <w:lang w:val="en-US"/>
        </w:rPr>
        <w:t>[</w:t>
      </w:r>
      <w:hyperlink w:anchor="_ENREF_71" w:tooltip="Herring, 2013 #285" w:history="1">
        <w:r w:rsidR="00F43EC1" w:rsidRPr="00BB5275">
          <w:rPr>
            <w:noProof/>
            <w:lang w:val="en-US"/>
          </w:rPr>
          <w:t>71-75</w:t>
        </w:r>
      </w:hyperlink>
      <w:r w:rsidR="00755D36" w:rsidRPr="00BB5275">
        <w:rPr>
          <w:noProof/>
          <w:lang w:val="en-US"/>
        </w:rPr>
        <w:t>]</w:t>
      </w:r>
      <w:r w:rsidR="00626993" w:rsidRPr="00BB5275">
        <w:rPr>
          <w:lang w:val="en-US"/>
        </w:rPr>
        <w:fldChar w:fldCharType="end"/>
      </w:r>
      <w:r w:rsidRPr="00BB5275">
        <w:rPr>
          <w:lang w:val="en-US"/>
        </w:rPr>
        <w:t xml:space="preserve">, see Table </w:t>
      </w:r>
      <w:r w:rsidR="002B0808" w:rsidRPr="00BB5275">
        <w:rPr>
          <w:lang w:val="en-US"/>
        </w:rPr>
        <w:t>3</w:t>
      </w:r>
      <w:r w:rsidRPr="00BB5275">
        <w:rPr>
          <w:lang w:val="en-US"/>
        </w:rPr>
        <w:t>.</w:t>
      </w:r>
      <w:r w:rsidR="00827302" w:rsidRPr="00BB5275">
        <w:rPr>
          <w:lang w:val="en-US"/>
        </w:rPr>
        <w:t xml:space="preserve"> </w:t>
      </w:r>
      <w:r w:rsidR="002B0808" w:rsidRPr="00BB5275">
        <w:rPr>
          <w:lang w:val="en-US"/>
        </w:rPr>
        <w:t xml:space="preserve">The Euler number (characteristic) is the number of objects (ganglia) minus the number of redundant loops in the ganglia. We quote values per unit volume. </w:t>
      </w:r>
      <w:r w:rsidR="00827302" w:rsidRPr="00BB5275">
        <w:rPr>
          <w:lang w:val="en-US"/>
        </w:rPr>
        <w:t xml:space="preserve">If a phase has a large positive Euler characteristic that means it is trapped into many discrete ganglia, while a large negative Euler characteristic implies a phase that is interconnected with many loops </w:t>
      </w:r>
      <w:r w:rsidR="00626993" w:rsidRPr="00BB5275">
        <w:rPr>
          <w:lang w:val="en-US"/>
        </w:rPr>
        <w:fldChar w:fldCharType="begin"/>
      </w:r>
      <w:r w:rsidR="00755D36" w:rsidRPr="00BB5275">
        <w:rPr>
          <w:lang w:val="en-US"/>
        </w:rPr>
        <w:instrText xml:space="preserve"> ADDIN EN.CITE &lt;EndNote&gt;&lt;Cite&gt;&lt;Author&gt;Herring&lt;/Author&gt;&lt;Year&gt;2019&lt;/Year&gt;&lt;RecNum&gt;284&lt;/RecNum&gt;&lt;DisplayText&gt;[76]&lt;/DisplayText&gt;&lt;record&gt;&lt;rec-number&gt;284&lt;/rec-number&gt;&lt;foreign-keys&gt;&lt;key app="EN" db-id="25aaxt5w9xv0tweedfov022ixwepe952x5d5" timestamp="1604579722"&gt;284&lt;/key&gt;&lt;/foreign-keys&gt;&lt;ref-type name="Journal Article"&gt;17&lt;/ref-type&gt;&lt;contributors&gt;&lt;authors&gt;&lt;author&gt;Herring, A. L.&lt;/author&gt;&lt;author&gt;Robins, V.&lt;/author&gt;&lt;author&gt;Sheppard, A. P.&lt;/author&gt;&lt;/authors&gt;&lt;/contributors&gt;&lt;titles&gt;&lt;title&gt;Topological Persistence for Relating Microstructure and Capillary Fluid Trapping in Sandstones&lt;/title&gt;&lt;secondary-title&gt;Water Resources Research&lt;/secondary-title&gt;&lt;/titles&gt;&lt;periodical&gt;&lt;full-title&gt;Water Resources Research&lt;/full-title&gt;&lt;/periodical&gt;&lt;pages&gt;555-573&lt;/pages&gt;&lt;volume&gt;55&lt;/volume&gt;&lt;number&gt;1&lt;/number&gt;&lt;keywords&gt;&lt;keyword&gt;capillary trapping&lt;/keyword&gt;&lt;keyword&gt;porous media&lt;/keyword&gt;&lt;keyword&gt;pore network&lt;/keyword&gt;&lt;keyword&gt;persistent homology&lt;/keyword&gt;&lt;keyword&gt;topology&lt;/keyword&gt;&lt;keyword&gt;multiphase flow&lt;/keyword&gt;&lt;/keywords&gt;&lt;dates&gt;&lt;year&gt;2019&lt;/year&gt;&lt;pub-dates&gt;&lt;date&gt;2019/01/01&lt;/date&gt;&lt;/pub-dates&gt;&lt;/dates&gt;&lt;publisher&gt;John Wiley &amp;amp; Sons, Ltd&lt;/publisher&gt;&lt;isbn&gt;0043-1397&lt;/isbn&gt;&lt;urls&gt;&lt;related-urls&gt;&lt;url&gt;https://doi.org/10.1029/2018WR022780&lt;/url&gt;&lt;/related-urls&gt;&lt;/urls&gt;&lt;electronic-resource-num&gt;10.1029/2018WR022780&lt;/electronic-resource-num&gt;&lt;access-date&gt;2020/11/05&lt;/access-date&gt;&lt;/record&gt;&lt;/Cite&gt;&lt;/EndNote&gt;</w:instrText>
      </w:r>
      <w:r w:rsidR="00626993" w:rsidRPr="00BB5275">
        <w:rPr>
          <w:lang w:val="en-US"/>
        </w:rPr>
        <w:fldChar w:fldCharType="separate"/>
      </w:r>
      <w:r w:rsidR="00755D36" w:rsidRPr="00BB5275">
        <w:rPr>
          <w:noProof/>
          <w:lang w:val="en-US"/>
        </w:rPr>
        <w:t>[</w:t>
      </w:r>
      <w:hyperlink w:anchor="_ENREF_76" w:tooltip="Herring, 2019 #284" w:history="1">
        <w:r w:rsidR="00F43EC1" w:rsidRPr="00BB5275">
          <w:rPr>
            <w:noProof/>
            <w:lang w:val="en-US"/>
          </w:rPr>
          <w:t>76</w:t>
        </w:r>
      </w:hyperlink>
      <w:r w:rsidR="00755D36" w:rsidRPr="00BB5275">
        <w:rPr>
          <w:noProof/>
          <w:lang w:val="en-US"/>
        </w:rPr>
        <w:t>]</w:t>
      </w:r>
      <w:r w:rsidR="00626993" w:rsidRPr="00BB5275">
        <w:rPr>
          <w:lang w:val="en-US"/>
        </w:rPr>
        <w:fldChar w:fldCharType="end"/>
      </w:r>
      <w:r w:rsidR="00827302" w:rsidRPr="00BB5275">
        <w:rPr>
          <w:lang w:val="en-US"/>
        </w:rPr>
        <w:t xml:space="preserve">. </w:t>
      </w:r>
      <w:r w:rsidR="00716506" w:rsidRPr="00BB5275">
        <w:rPr>
          <w:lang w:val="en-US"/>
        </w:rPr>
        <w:t xml:space="preserve">Prior to measuring the Euler characteristic, the features </w:t>
      </w:r>
      <w:r w:rsidR="00C61104" w:rsidRPr="00BB5275">
        <w:rPr>
          <w:lang w:val="en-US"/>
        </w:rPr>
        <w:t>smaller than</w:t>
      </w:r>
      <w:r w:rsidR="00716506" w:rsidRPr="00BB5275">
        <w:rPr>
          <w:lang w:val="en-US"/>
        </w:rPr>
        <w:t xml:space="preserve"> 10 voxels </w:t>
      </w:r>
      <w:r w:rsidR="00C61104" w:rsidRPr="00BB5275">
        <w:rPr>
          <w:lang w:val="en-US"/>
        </w:rPr>
        <w:t>in size</w:t>
      </w:r>
      <w:r w:rsidR="00716506" w:rsidRPr="00BB5275">
        <w:rPr>
          <w:lang w:val="en-US"/>
        </w:rPr>
        <w:t xml:space="preserve"> were filtered out of the images </w:t>
      </w:r>
      <w:r w:rsidR="00626993" w:rsidRPr="00BB5275">
        <w:rPr>
          <w:lang w:val="en-US"/>
        </w:rPr>
        <w:fldChar w:fldCharType="begin">
          <w:fldData xml:space="preserve">PEVuZE5vdGU+PENpdGU+PEF1dGhvcj5IZXJyaW5nPC9BdXRob3I+PFllYXI+MjAxOTwvWWVhcj48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</w:fldData>
        </w:fldChar>
      </w:r>
      <w:r w:rsidR="00755D36" w:rsidRPr="00BB5275">
        <w:rPr>
          <w:lang w:val="en-US"/>
        </w:rPr>
        <w:instrText xml:space="preserve"> ADDIN EN.CITE </w:instrText>
      </w:r>
      <w:r w:rsidR="00755D36" w:rsidRPr="00BB5275">
        <w:rPr>
          <w:lang w:val="en-US"/>
        </w:rPr>
        <w:fldChar w:fldCharType="begin">
          <w:fldData xml:space="preserve">PEVuZE5vdGU+PENpdGU+PEF1dGhvcj5IZXJyaW5nPC9BdXRob3I+PFllYXI+MjAxOTwvWWVhcj48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</w:fldData>
        </w:fldChar>
      </w:r>
      <w:r w:rsidR="00755D36" w:rsidRPr="00BB5275">
        <w:rPr>
          <w:lang w:val="en-US"/>
        </w:rPr>
        <w:instrText xml:space="preserve"> ADDIN EN.CITE.DATA </w:instrText>
      </w:r>
      <w:r w:rsidR="00755D36" w:rsidRPr="00BB5275">
        <w:rPr>
          <w:lang w:val="en-US"/>
        </w:rPr>
      </w:r>
      <w:r w:rsidR="00755D36" w:rsidRPr="00BB5275">
        <w:rPr>
          <w:lang w:val="en-US"/>
        </w:rPr>
        <w:fldChar w:fldCharType="end"/>
      </w:r>
      <w:r w:rsidR="00626993" w:rsidRPr="00BB5275">
        <w:rPr>
          <w:lang w:val="en-US"/>
        </w:rPr>
      </w:r>
      <w:r w:rsidR="00626993" w:rsidRPr="00BB5275">
        <w:rPr>
          <w:lang w:val="en-US"/>
        </w:rPr>
        <w:fldChar w:fldCharType="separate"/>
      </w:r>
      <w:r w:rsidR="00755D36" w:rsidRPr="00BB5275">
        <w:rPr>
          <w:noProof/>
          <w:lang w:val="en-US"/>
        </w:rPr>
        <w:t>[</w:t>
      </w:r>
      <w:hyperlink w:anchor="_ENREF_43" w:tooltip="Alhosani, 2021 #302" w:history="1">
        <w:r w:rsidR="00F43EC1" w:rsidRPr="00BB5275">
          <w:rPr>
            <w:noProof/>
            <w:lang w:val="en-US"/>
          </w:rPr>
          <w:t>43</w:t>
        </w:r>
      </w:hyperlink>
      <w:r w:rsidR="00755D36" w:rsidRPr="00BB5275">
        <w:rPr>
          <w:noProof/>
          <w:lang w:val="en-US"/>
        </w:rPr>
        <w:t xml:space="preserve">, </w:t>
      </w:r>
      <w:hyperlink w:anchor="_ENREF_76" w:tooltip="Herring, 2019 #284" w:history="1">
        <w:r w:rsidR="00F43EC1" w:rsidRPr="00BB5275">
          <w:rPr>
            <w:noProof/>
            <w:lang w:val="en-US"/>
          </w:rPr>
          <w:t>76</w:t>
        </w:r>
      </w:hyperlink>
      <w:r w:rsidR="00755D36" w:rsidRPr="00BB5275">
        <w:rPr>
          <w:noProof/>
          <w:lang w:val="en-US"/>
        </w:rPr>
        <w:t>]</w:t>
      </w:r>
      <w:r w:rsidR="00626993" w:rsidRPr="00BB5275">
        <w:rPr>
          <w:lang w:val="en-US"/>
        </w:rPr>
        <w:fldChar w:fldCharType="end"/>
      </w:r>
      <w:r w:rsidR="00716506" w:rsidRPr="00BB5275">
        <w:rPr>
          <w:lang w:val="en-US"/>
        </w:rPr>
        <w:t xml:space="preserve">. </w:t>
      </w:r>
    </w:p>
    <w:p w14:paraId="70B514D7" w14:textId="69E4F1C5" w:rsidR="000438D4" w:rsidRPr="00BB5275" w:rsidRDefault="00EA10FB" w:rsidP="001D08E5">
      <w:pPr>
        <w:rPr>
          <w:lang w:val="en-US"/>
        </w:rPr>
      </w:pPr>
      <w:r w:rsidRPr="00BB5275">
        <w:rPr>
          <w:lang w:val="en-US"/>
        </w:rPr>
        <w:lastRenderedPageBreak/>
        <w:t xml:space="preserve">The Euler characteristic results in Table </w:t>
      </w:r>
      <w:r w:rsidR="00C61104" w:rsidRPr="00BB5275">
        <w:rPr>
          <w:lang w:val="en-US"/>
        </w:rPr>
        <w:t>3</w:t>
      </w:r>
      <w:r w:rsidRPr="00BB5275">
        <w:rPr>
          <w:lang w:val="en-US"/>
        </w:rPr>
        <w:t xml:space="preserve"> </w:t>
      </w:r>
      <w:r w:rsidR="008263D2" w:rsidRPr="00BB5275">
        <w:rPr>
          <w:lang w:val="en-US"/>
        </w:rPr>
        <w:t>confirm</w:t>
      </w:r>
      <w:r w:rsidRPr="00BB5275">
        <w:rPr>
          <w:lang w:val="en-US"/>
        </w:rPr>
        <w:t xml:space="preserve"> that under steady-state three-phase flow conditions, oil and water are connected in spreading and wetting layers respectively, while gas is disconnected in the pore space.</w:t>
      </w:r>
      <w:r w:rsidR="002B675A" w:rsidRPr="00BB5275">
        <w:rPr>
          <w:lang w:val="en-US"/>
        </w:rPr>
        <w:t xml:space="preserve"> Oil connectivity is better </w:t>
      </w:r>
      <w:r w:rsidR="00BC7C83" w:rsidRPr="00BB5275">
        <w:rPr>
          <w:lang w:val="en-US"/>
        </w:rPr>
        <w:t>under</w:t>
      </w:r>
      <w:r w:rsidR="002B675A" w:rsidRPr="00BB5275">
        <w:rPr>
          <w:lang w:val="en-US"/>
        </w:rPr>
        <w:t xml:space="preserve"> three-phase flow </w:t>
      </w:r>
      <w:r w:rsidR="00BC7C83" w:rsidRPr="00BB5275">
        <w:rPr>
          <w:lang w:val="en-US"/>
        </w:rPr>
        <w:t>conditions compared to</w:t>
      </w:r>
      <w:r w:rsidR="002B675A" w:rsidRPr="00BB5275">
        <w:rPr>
          <w:lang w:val="en-US"/>
        </w:rPr>
        <w:t xml:space="preserve"> two-phase</w:t>
      </w:r>
      <w:r w:rsidR="00BC7C83" w:rsidRPr="00BB5275">
        <w:rPr>
          <w:lang w:val="en-US"/>
        </w:rPr>
        <w:t xml:space="preserve"> flow</w:t>
      </w:r>
      <w:r w:rsidR="002B675A" w:rsidRPr="00BB5275">
        <w:rPr>
          <w:lang w:val="en-US"/>
        </w:rPr>
        <w:t xml:space="preserve">. Again, we see that oil gets more connected as </w:t>
      </w:r>
      <w:r w:rsidR="00C66379" w:rsidRPr="00BB5275">
        <w:rPr>
          <w:i/>
          <w:iCs/>
          <w:lang w:val="en-US"/>
        </w:rPr>
        <w:t>f</w:t>
      </w:r>
      <w:r w:rsidR="00C66379" w:rsidRPr="00BB5275">
        <w:rPr>
          <w:i/>
          <w:iCs/>
          <w:vertAlign w:val="subscript"/>
          <w:lang w:val="en-US"/>
        </w:rPr>
        <w:t>g</w:t>
      </w:r>
      <w:r w:rsidR="002B675A" w:rsidRPr="00BB5275">
        <w:rPr>
          <w:lang w:val="en-US"/>
        </w:rPr>
        <w:t xml:space="preserve"> is increased, and less connected as </w:t>
      </w:r>
      <w:r w:rsidR="00C66379" w:rsidRPr="00BB5275">
        <w:rPr>
          <w:i/>
          <w:iCs/>
          <w:lang w:val="en-US"/>
        </w:rPr>
        <w:t>f</w:t>
      </w:r>
      <w:r w:rsidR="00C66379" w:rsidRPr="00BB5275">
        <w:rPr>
          <w:i/>
          <w:iCs/>
          <w:vertAlign w:val="subscript"/>
          <w:lang w:val="en-US"/>
        </w:rPr>
        <w:t>g</w:t>
      </w:r>
      <w:r w:rsidR="002B675A" w:rsidRPr="00BB5275">
        <w:rPr>
          <w:lang w:val="en-US"/>
        </w:rPr>
        <w:t xml:space="preserve"> is decreased with maximized connectivity when gas is injected alone</w:t>
      </w:r>
      <w:r w:rsidR="00D36B49" w:rsidRPr="00BB5275">
        <w:rPr>
          <w:lang w:val="en-US"/>
        </w:rPr>
        <w:t xml:space="preserve"> (</w:t>
      </w:r>
      <w:r w:rsidR="00D36B49" w:rsidRPr="00BB5275">
        <w:rPr>
          <w:i/>
          <w:iCs/>
          <w:lang w:val="en-US"/>
        </w:rPr>
        <w:t>f</w:t>
      </w:r>
      <w:r w:rsidR="00D36B49" w:rsidRPr="00BB5275">
        <w:rPr>
          <w:i/>
          <w:iCs/>
          <w:vertAlign w:val="subscript"/>
          <w:lang w:val="en-US"/>
        </w:rPr>
        <w:t>g</w:t>
      </w:r>
      <w:r w:rsidR="00D36B49" w:rsidRPr="00BB5275">
        <w:rPr>
          <w:lang w:val="en-US"/>
        </w:rPr>
        <w:t xml:space="preserve"> = 1)</w:t>
      </w:r>
      <w:r w:rsidR="002B675A" w:rsidRPr="00BB5275">
        <w:rPr>
          <w:lang w:val="en-US"/>
        </w:rPr>
        <w:t>.</w:t>
      </w:r>
      <w:r w:rsidR="006A0EB8" w:rsidRPr="00BB5275">
        <w:rPr>
          <w:lang w:val="en-US"/>
        </w:rPr>
        <w:t xml:space="preserve"> The quantitative results support the </w:t>
      </w:r>
      <w:r w:rsidR="00E84249" w:rsidRPr="00BB5275">
        <w:rPr>
          <w:lang w:val="en-US"/>
        </w:rPr>
        <w:t xml:space="preserve">qualitative </w:t>
      </w:r>
      <w:r w:rsidR="006A0EB8" w:rsidRPr="00BB5275">
        <w:rPr>
          <w:lang w:val="en-US"/>
        </w:rPr>
        <w:t>observation</w:t>
      </w:r>
      <w:r w:rsidR="00E03A51" w:rsidRPr="00BB5275">
        <w:rPr>
          <w:lang w:val="en-US"/>
        </w:rPr>
        <w:t>s</w:t>
      </w:r>
      <w:r w:rsidR="006A0EB8" w:rsidRPr="00BB5275">
        <w:rPr>
          <w:lang w:val="en-US"/>
        </w:rPr>
        <w:t xml:space="preserve"> that gas is disconnected when injected simultaneously with oil and </w:t>
      </w:r>
      <w:r w:rsidR="004E138B" w:rsidRPr="00BB5275">
        <w:rPr>
          <w:lang w:val="en-US"/>
        </w:rPr>
        <w:t>water</w:t>
      </w:r>
      <w:r w:rsidR="004B3EA9" w:rsidRPr="00BB5275">
        <w:rPr>
          <w:lang w:val="en-US"/>
        </w:rPr>
        <w:t>,</w:t>
      </w:r>
      <w:r w:rsidR="004E138B" w:rsidRPr="00BB5275">
        <w:rPr>
          <w:lang w:val="en-US"/>
        </w:rPr>
        <w:t xml:space="preserve"> and</w:t>
      </w:r>
      <w:r w:rsidR="006A0EB8" w:rsidRPr="00BB5275">
        <w:rPr>
          <w:lang w:val="en-US"/>
        </w:rPr>
        <w:t xml:space="preserve"> </w:t>
      </w:r>
      <w:r w:rsidR="00C61104" w:rsidRPr="00BB5275">
        <w:rPr>
          <w:lang w:val="en-US"/>
        </w:rPr>
        <w:t>best</w:t>
      </w:r>
      <w:r w:rsidR="001D08E5" w:rsidRPr="00BB5275">
        <w:rPr>
          <w:lang w:val="en-US"/>
        </w:rPr>
        <w:t xml:space="preserve"> </w:t>
      </w:r>
      <w:r w:rsidR="006A0EB8" w:rsidRPr="00BB5275">
        <w:rPr>
          <w:lang w:val="en-US"/>
        </w:rPr>
        <w:t>connected when injected alone</w:t>
      </w:r>
      <w:r w:rsidR="00E84249" w:rsidRPr="00BB5275">
        <w:rPr>
          <w:lang w:val="en-US"/>
        </w:rPr>
        <w:t xml:space="preserve"> (</w:t>
      </w:r>
      <w:r w:rsidR="00D36B49" w:rsidRPr="00BB5275">
        <w:rPr>
          <w:i/>
          <w:iCs/>
          <w:lang w:val="en-US"/>
        </w:rPr>
        <w:t>f</w:t>
      </w:r>
      <w:r w:rsidR="00D36B49" w:rsidRPr="00BB5275">
        <w:rPr>
          <w:i/>
          <w:iCs/>
          <w:vertAlign w:val="subscript"/>
          <w:lang w:val="en-US"/>
        </w:rPr>
        <w:t>g</w:t>
      </w:r>
      <w:r w:rsidR="00D36B49" w:rsidRPr="00BB5275">
        <w:rPr>
          <w:lang w:val="en-US"/>
        </w:rPr>
        <w:t xml:space="preserve"> = 1</w:t>
      </w:r>
      <w:r w:rsidR="00E84249" w:rsidRPr="00BB5275">
        <w:rPr>
          <w:lang w:val="en-US"/>
        </w:rPr>
        <w:t>)</w:t>
      </w:r>
      <w:r w:rsidR="006A0EB8" w:rsidRPr="00BB5275">
        <w:rPr>
          <w:lang w:val="en-US"/>
        </w:rPr>
        <w:t xml:space="preserve">. </w:t>
      </w:r>
      <w:r w:rsidR="00994F1F" w:rsidRPr="00BB5275">
        <w:rPr>
          <w:lang w:val="en-US"/>
        </w:rPr>
        <w:t>Water is largely connected in the pore space under both two and three-phase flow conditions</w:t>
      </w:r>
      <w:r w:rsidR="00E03A51" w:rsidRPr="00BB5275">
        <w:rPr>
          <w:lang w:val="en-US"/>
        </w:rPr>
        <w:t>, due to its existence in wetting layers</w:t>
      </w:r>
      <w:r w:rsidR="00994F1F" w:rsidRPr="00BB5275">
        <w:rPr>
          <w:lang w:val="en-US"/>
        </w:rPr>
        <w:t xml:space="preserve">.  </w:t>
      </w:r>
    </w:p>
    <w:p w14:paraId="5FDB665E" w14:textId="7E9CB75C" w:rsidR="002452D6" w:rsidRPr="00BB5275" w:rsidRDefault="002452D6" w:rsidP="002452D6">
      <w:pPr>
        <w:pStyle w:val="Caption"/>
        <w:keepNext/>
      </w:pPr>
      <w:r w:rsidRPr="00BB5275">
        <w:t xml:space="preserve">Table </w:t>
      </w:r>
      <w:fldSimple w:instr=" SEQ Table \* ARABIC ">
        <w:r w:rsidR="002D3ED1" w:rsidRPr="00BB5275">
          <w:rPr>
            <w:noProof/>
          </w:rPr>
          <w:t>3</w:t>
        </w:r>
      </w:fldSimple>
      <w:r w:rsidRPr="00BB5275">
        <w:rPr>
          <w:lang w:val="en-US"/>
        </w:rPr>
        <w:t xml:space="preserve">. Euler </w:t>
      </w:r>
      <w:r w:rsidR="00587BA8" w:rsidRPr="00BB5275">
        <w:rPr>
          <w:lang w:val="en-US"/>
        </w:rPr>
        <w:t>c</w:t>
      </w:r>
      <w:r w:rsidR="0004656A" w:rsidRPr="00BB5275">
        <w:rPr>
          <w:lang w:val="en-US"/>
        </w:rPr>
        <w:t>haracteristic</w:t>
      </w:r>
      <w:r w:rsidR="00587BA8" w:rsidRPr="00BB5275">
        <w:rPr>
          <w:lang w:val="en-US"/>
        </w:rPr>
        <w:t xml:space="preserve"> of water, oil, and gas during the steady-state three-phase experiment at different fractional flows. </w:t>
      </w:r>
      <w:r w:rsidR="00587BA8" w:rsidRPr="00BB5275">
        <w:rPr>
          <w:b w:val="0"/>
          <w:bCs/>
          <w:lang w:val="en-US"/>
        </w:rPr>
        <w:t xml:space="preserve">The Euler number was measured on segmented images of the whole sample and normalized to the </w:t>
      </w:r>
      <w:r w:rsidR="0092715F">
        <w:rPr>
          <w:b w:val="0"/>
          <w:bCs/>
          <w:lang w:val="en-US"/>
        </w:rPr>
        <w:t xml:space="preserve"> </w:t>
      </w:r>
      <w:r w:rsidR="00587BA8" w:rsidRPr="00BB5275">
        <w:rPr>
          <w:b w:val="0"/>
          <w:bCs/>
          <w:lang w:val="en-US"/>
        </w:rPr>
        <w:t xml:space="preserve"> volume.</w:t>
      </w:r>
      <w:r w:rsidR="00587BA8" w:rsidRPr="00BB5275">
        <w:rPr>
          <w:lang w:val="en-US"/>
        </w:rPr>
        <w:t xml:space="preserve"> </w:t>
      </w:r>
      <w:r w:rsidR="00587BA8" w:rsidRPr="00BB5275">
        <w:rPr>
          <w:b w:val="0"/>
          <w:bCs/>
          <w:i/>
          <w:iCs w:val="0"/>
        </w:rPr>
        <w:t>f</w:t>
      </w:r>
      <w:r w:rsidR="00587BA8" w:rsidRPr="00BB5275">
        <w:rPr>
          <w:b w:val="0"/>
          <w:bCs/>
        </w:rPr>
        <w:t xml:space="preserve"> refers to the fractional flow, while subscripts </w:t>
      </w:r>
      <w:r w:rsidR="00587BA8" w:rsidRPr="00BB5275">
        <w:rPr>
          <w:b w:val="0"/>
          <w:bCs/>
          <w:i/>
          <w:iCs w:val="0"/>
        </w:rPr>
        <w:t>w</w:t>
      </w:r>
      <w:r w:rsidR="00587BA8" w:rsidRPr="00BB5275">
        <w:rPr>
          <w:b w:val="0"/>
          <w:bCs/>
        </w:rPr>
        <w:t xml:space="preserve">, </w:t>
      </w:r>
      <w:r w:rsidR="00587BA8" w:rsidRPr="00BB5275">
        <w:rPr>
          <w:b w:val="0"/>
          <w:bCs/>
          <w:i/>
          <w:iCs w:val="0"/>
        </w:rPr>
        <w:t>o</w:t>
      </w:r>
      <w:r w:rsidR="00587BA8" w:rsidRPr="00BB5275">
        <w:rPr>
          <w:b w:val="0"/>
          <w:bCs/>
        </w:rPr>
        <w:t xml:space="preserve"> and </w:t>
      </w:r>
      <w:r w:rsidR="00587BA8" w:rsidRPr="00BB5275">
        <w:rPr>
          <w:b w:val="0"/>
          <w:bCs/>
          <w:i/>
          <w:iCs w:val="0"/>
        </w:rPr>
        <w:t>g</w:t>
      </w:r>
      <w:r w:rsidR="00587BA8" w:rsidRPr="00BB5275">
        <w:rPr>
          <w:b w:val="0"/>
          <w:bCs/>
        </w:rPr>
        <w:t xml:space="preserve"> refer to the water, oil and gas phases respectively.</w:t>
      </w:r>
    </w:p>
    <w:tbl>
      <w:tblPr>
        <w:tblStyle w:val="TableGrid"/>
        <w:tblW w:w="0" w:type="auto"/>
        <w:jc w:val="center"/>
        <w:tblLook w:val="04A0" w:firstRow="1" w:lastRow="0" w:firstColumn="1" w:lastColumn="0" w:noHBand="0" w:noVBand="1"/>
      </w:tblPr>
      <w:tblGrid>
        <w:gridCol w:w="1288"/>
        <w:gridCol w:w="1227"/>
        <w:gridCol w:w="1260"/>
        <w:gridCol w:w="1260"/>
        <w:gridCol w:w="1405"/>
        <w:gridCol w:w="1288"/>
        <w:gridCol w:w="1288"/>
      </w:tblGrid>
      <w:tr w:rsidR="002452D6" w:rsidRPr="00BB5275" w14:paraId="1CE54310" w14:textId="77777777" w:rsidTr="002452D6">
        <w:trPr>
          <w:jc w:val="center"/>
        </w:trPr>
        <w:tc>
          <w:tcPr>
            <w:tcW w:w="1288" w:type="dxa"/>
            <w:vMerge w:val="restart"/>
            <w:vAlign w:val="center"/>
          </w:tcPr>
          <w:p w14:paraId="7FE6B687" w14:textId="77777777" w:rsidR="002452D6" w:rsidRPr="00BB5275" w:rsidRDefault="002452D6" w:rsidP="006B659B">
            <w:pPr>
              <w:jc w:val="center"/>
              <w:rPr>
                <w:b/>
                <w:bCs/>
                <w:lang w:val="en-US"/>
              </w:rPr>
            </w:pPr>
            <w:r w:rsidRPr="00BB5275">
              <w:rPr>
                <w:b/>
                <w:bCs/>
                <w:lang w:val="en-US"/>
              </w:rPr>
              <w:t>Flooding step</w:t>
            </w:r>
          </w:p>
        </w:tc>
        <w:tc>
          <w:tcPr>
            <w:tcW w:w="1227" w:type="dxa"/>
            <w:vMerge w:val="restart"/>
            <w:vAlign w:val="center"/>
          </w:tcPr>
          <w:p w14:paraId="50F55307" w14:textId="77777777" w:rsidR="002452D6" w:rsidRPr="00BB5275" w:rsidRDefault="002452D6" w:rsidP="006B659B">
            <w:pPr>
              <w:jc w:val="center"/>
              <w:rPr>
                <w:b/>
                <w:bCs/>
                <w:i/>
                <w:iCs/>
                <w:lang w:val="en-US"/>
              </w:rPr>
            </w:pPr>
            <w:r w:rsidRPr="00BB5275">
              <w:rPr>
                <w:b/>
                <w:bCs/>
                <w:i/>
                <w:iCs/>
                <w:lang w:val="en-US"/>
              </w:rPr>
              <w:t>f</w:t>
            </w:r>
            <w:r w:rsidRPr="00BB5275">
              <w:rPr>
                <w:b/>
                <w:bCs/>
                <w:i/>
                <w:iCs/>
                <w:vertAlign w:val="subscript"/>
                <w:lang w:val="en-US"/>
              </w:rPr>
              <w:t>w</w:t>
            </w:r>
          </w:p>
        </w:tc>
        <w:tc>
          <w:tcPr>
            <w:tcW w:w="1260" w:type="dxa"/>
            <w:vMerge w:val="restart"/>
            <w:vAlign w:val="center"/>
          </w:tcPr>
          <w:p w14:paraId="6E7F024A" w14:textId="77777777" w:rsidR="002452D6" w:rsidRPr="00BB5275" w:rsidRDefault="002452D6" w:rsidP="006B659B">
            <w:pPr>
              <w:jc w:val="center"/>
              <w:rPr>
                <w:b/>
                <w:bCs/>
                <w:lang w:val="en-US"/>
              </w:rPr>
            </w:pPr>
            <w:r w:rsidRPr="00BB5275">
              <w:rPr>
                <w:b/>
                <w:bCs/>
                <w:i/>
                <w:iCs/>
                <w:lang w:val="en-US"/>
              </w:rPr>
              <w:t>f</w:t>
            </w:r>
            <w:r w:rsidRPr="00BB5275">
              <w:rPr>
                <w:b/>
                <w:bCs/>
                <w:i/>
                <w:iCs/>
                <w:vertAlign w:val="subscript"/>
                <w:lang w:val="en-US"/>
              </w:rPr>
              <w:t>o</w:t>
            </w:r>
          </w:p>
        </w:tc>
        <w:tc>
          <w:tcPr>
            <w:tcW w:w="1260" w:type="dxa"/>
            <w:vMerge w:val="restart"/>
            <w:vAlign w:val="center"/>
          </w:tcPr>
          <w:p w14:paraId="1987CD6B" w14:textId="77777777" w:rsidR="002452D6" w:rsidRPr="00BB5275" w:rsidRDefault="002452D6" w:rsidP="006B659B">
            <w:pPr>
              <w:jc w:val="center"/>
              <w:rPr>
                <w:b/>
                <w:bCs/>
                <w:lang w:val="en-US"/>
              </w:rPr>
            </w:pPr>
            <w:r w:rsidRPr="00BB5275">
              <w:rPr>
                <w:b/>
                <w:bCs/>
                <w:i/>
                <w:iCs/>
                <w:lang w:val="en-US"/>
              </w:rPr>
              <w:t>f</w:t>
            </w:r>
            <w:r w:rsidRPr="00BB5275">
              <w:rPr>
                <w:b/>
                <w:bCs/>
                <w:i/>
                <w:iCs/>
                <w:vertAlign w:val="subscript"/>
                <w:lang w:val="en-US"/>
              </w:rPr>
              <w:t>g</w:t>
            </w:r>
          </w:p>
        </w:tc>
        <w:tc>
          <w:tcPr>
            <w:tcW w:w="3981" w:type="dxa"/>
            <w:gridSpan w:val="3"/>
            <w:vAlign w:val="center"/>
          </w:tcPr>
          <w:p w14:paraId="0940FAE1" w14:textId="7A0F204A" w:rsidR="002452D6" w:rsidRPr="00BB5275" w:rsidRDefault="002452D6" w:rsidP="002452D6">
            <w:pPr>
              <w:jc w:val="center"/>
              <w:rPr>
                <w:b/>
                <w:bCs/>
                <w:lang w:val="en-US"/>
              </w:rPr>
            </w:pPr>
            <w:r w:rsidRPr="00BB5275">
              <w:rPr>
                <w:b/>
                <w:bCs/>
                <w:lang w:val="en-US"/>
              </w:rPr>
              <w:t>Normalized Euler Characteristic [mm</w:t>
            </w:r>
            <w:r w:rsidRPr="00BB5275">
              <w:rPr>
                <w:b/>
                <w:bCs/>
                <w:vertAlign w:val="superscript"/>
                <w:lang w:val="en-US"/>
              </w:rPr>
              <w:t>-3</w:t>
            </w:r>
            <w:r w:rsidRPr="00BB5275">
              <w:rPr>
                <w:b/>
                <w:bCs/>
                <w:lang w:val="en-US"/>
              </w:rPr>
              <w:t>]</w:t>
            </w:r>
          </w:p>
        </w:tc>
      </w:tr>
      <w:tr w:rsidR="002452D6" w:rsidRPr="00BB5275" w14:paraId="6349B03E" w14:textId="77777777" w:rsidTr="002452D6">
        <w:trPr>
          <w:jc w:val="center"/>
        </w:trPr>
        <w:tc>
          <w:tcPr>
            <w:tcW w:w="1288" w:type="dxa"/>
            <w:vMerge/>
            <w:vAlign w:val="center"/>
          </w:tcPr>
          <w:p w14:paraId="224A6E91" w14:textId="77777777" w:rsidR="002452D6" w:rsidRPr="00BB5275" w:rsidRDefault="002452D6" w:rsidP="006B659B">
            <w:pPr>
              <w:jc w:val="center"/>
              <w:rPr>
                <w:b/>
                <w:bCs/>
                <w:lang w:val="en-US"/>
              </w:rPr>
            </w:pPr>
          </w:p>
        </w:tc>
        <w:tc>
          <w:tcPr>
            <w:tcW w:w="1227" w:type="dxa"/>
            <w:vMerge/>
            <w:vAlign w:val="center"/>
          </w:tcPr>
          <w:p w14:paraId="1C807B88" w14:textId="77777777" w:rsidR="002452D6" w:rsidRPr="00BB5275" w:rsidRDefault="002452D6" w:rsidP="006B659B">
            <w:pPr>
              <w:jc w:val="center"/>
              <w:rPr>
                <w:b/>
                <w:bCs/>
                <w:lang w:val="en-US"/>
              </w:rPr>
            </w:pPr>
          </w:p>
        </w:tc>
        <w:tc>
          <w:tcPr>
            <w:tcW w:w="1260" w:type="dxa"/>
            <w:vMerge/>
            <w:vAlign w:val="center"/>
          </w:tcPr>
          <w:p w14:paraId="080FD57E" w14:textId="77777777" w:rsidR="002452D6" w:rsidRPr="00BB5275" w:rsidRDefault="002452D6" w:rsidP="006B659B">
            <w:pPr>
              <w:jc w:val="center"/>
              <w:rPr>
                <w:b/>
                <w:bCs/>
                <w:lang w:val="en-US"/>
              </w:rPr>
            </w:pPr>
          </w:p>
        </w:tc>
        <w:tc>
          <w:tcPr>
            <w:tcW w:w="1260" w:type="dxa"/>
            <w:vMerge/>
            <w:vAlign w:val="center"/>
          </w:tcPr>
          <w:p w14:paraId="627E0861" w14:textId="77777777" w:rsidR="002452D6" w:rsidRPr="00BB5275" w:rsidRDefault="002452D6" w:rsidP="006B659B">
            <w:pPr>
              <w:jc w:val="center"/>
              <w:rPr>
                <w:b/>
                <w:bCs/>
                <w:lang w:val="en-US"/>
              </w:rPr>
            </w:pPr>
          </w:p>
        </w:tc>
        <w:tc>
          <w:tcPr>
            <w:tcW w:w="1405" w:type="dxa"/>
            <w:vAlign w:val="center"/>
          </w:tcPr>
          <w:p w14:paraId="181467A1" w14:textId="65680F45" w:rsidR="002452D6" w:rsidRPr="00BB5275" w:rsidRDefault="002452D6" w:rsidP="006B659B">
            <w:pPr>
              <w:jc w:val="center"/>
              <w:rPr>
                <w:b/>
                <w:bCs/>
                <w:lang w:val="en-US"/>
              </w:rPr>
            </w:pPr>
            <w:r w:rsidRPr="00BB5275">
              <w:rPr>
                <w:b/>
                <w:bCs/>
                <w:lang w:val="en-US"/>
              </w:rPr>
              <w:t>Water</w:t>
            </w:r>
          </w:p>
        </w:tc>
        <w:tc>
          <w:tcPr>
            <w:tcW w:w="1288" w:type="dxa"/>
            <w:vAlign w:val="center"/>
          </w:tcPr>
          <w:p w14:paraId="61D83EAA" w14:textId="4701B264" w:rsidR="002452D6" w:rsidRPr="00BB5275" w:rsidRDefault="002452D6" w:rsidP="006B659B">
            <w:pPr>
              <w:jc w:val="center"/>
              <w:rPr>
                <w:b/>
                <w:bCs/>
                <w:lang w:val="en-US"/>
              </w:rPr>
            </w:pPr>
            <w:r w:rsidRPr="00BB5275">
              <w:rPr>
                <w:b/>
                <w:bCs/>
                <w:lang w:val="en-US"/>
              </w:rPr>
              <w:t>Oil</w:t>
            </w:r>
          </w:p>
        </w:tc>
        <w:tc>
          <w:tcPr>
            <w:tcW w:w="1288" w:type="dxa"/>
            <w:vAlign w:val="center"/>
          </w:tcPr>
          <w:p w14:paraId="3FE8DBEC" w14:textId="7C0D7D15" w:rsidR="002452D6" w:rsidRPr="00BB5275" w:rsidRDefault="002452D6" w:rsidP="006B659B">
            <w:pPr>
              <w:jc w:val="center"/>
              <w:rPr>
                <w:b/>
                <w:bCs/>
                <w:lang w:val="en-US"/>
              </w:rPr>
            </w:pPr>
            <w:r w:rsidRPr="00BB5275">
              <w:rPr>
                <w:b/>
                <w:bCs/>
                <w:lang w:val="en-US"/>
              </w:rPr>
              <w:t>Gas</w:t>
            </w:r>
          </w:p>
        </w:tc>
      </w:tr>
      <w:tr w:rsidR="002452D6" w:rsidRPr="00BB5275" w14:paraId="2638BDBB" w14:textId="77777777" w:rsidTr="002452D6">
        <w:trPr>
          <w:jc w:val="center"/>
        </w:trPr>
        <w:tc>
          <w:tcPr>
            <w:tcW w:w="1288" w:type="dxa"/>
            <w:vAlign w:val="center"/>
          </w:tcPr>
          <w:p w14:paraId="1CFB2D9E" w14:textId="77777777" w:rsidR="002452D6" w:rsidRPr="00BB5275" w:rsidRDefault="002452D6" w:rsidP="006B659B">
            <w:pPr>
              <w:jc w:val="center"/>
              <w:rPr>
                <w:lang w:val="en-US"/>
              </w:rPr>
            </w:pPr>
            <w:r w:rsidRPr="00BB5275">
              <w:rPr>
                <w:lang w:val="en-US"/>
              </w:rPr>
              <w:t>1</w:t>
            </w:r>
          </w:p>
        </w:tc>
        <w:tc>
          <w:tcPr>
            <w:tcW w:w="1227" w:type="dxa"/>
            <w:vAlign w:val="center"/>
          </w:tcPr>
          <w:p w14:paraId="6B11B9DF" w14:textId="77777777" w:rsidR="002452D6" w:rsidRPr="00BB5275" w:rsidRDefault="002452D6" w:rsidP="006B659B">
            <w:pPr>
              <w:jc w:val="center"/>
              <w:rPr>
                <w:rFonts w:asciiTheme="majorBidi" w:hAnsiTheme="majorBidi" w:cstheme="majorBidi"/>
                <w:lang w:val="en-US"/>
              </w:rPr>
            </w:pPr>
            <w:r w:rsidRPr="00BB5275">
              <w:rPr>
                <w:rFonts w:asciiTheme="majorBidi" w:hAnsiTheme="majorBidi" w:cstheme="majorBidi"/>
                <w:color w:val="000000" w:themeColor="text1"/>
                <w:kern w:val="24"/>
              </w:rPr>
              <w:t>1</w:t>
            </w:r>
          </w:p>
        </w:tc>
        <w:tc>
          <w:tcPr>
            <w:tcW w:w="1260" w:type="dxa"/>
            <w:vAlign w:val="center"/>
          </w:tcPr>
          <w:p w14:paraId="2214980D" w14:textId="77777777" w:rsidR="002452D6" w:rsidRPr="00BB5275" w:rsidRDefault="002452D6" w:rsidP="006B659B">
            <w:pPr>
              <w:jc w:val="center"/>
              <w:rPr>
                <w:rFonts w:asciiTheme="majorBidi" w:hAnsiTheme="majorBidi" w:cstheme="majorBidi"/>
                <w:lang w:val="en-US"/>
              </w:rPr>
            </w:pPr>
            <w:r w:rsidRPr="00BB5275">
              <w:rPr>
                <w:rFonts w:asciiTheme="majorBidi" w:hAnsiTheme="majorBidi" w:cstheme="majorBidi"/>
                <w:color w:val="000000" w:themeColor="text1"/>
                <w:kern w:val="24"/>
              </w:rPr>
              <w:t>0</w:t>
            </w:r>
          </w:p>
        </w:tc>
        <w:tc>
          <w:tcPr>
            <w:tcW w:w="1260" w:type="dxa"/>
            <w:vAlign w:val="center"/>
          </w:tcPr>
          <w:p w14:paraId="0B19DDE7" w14:textId="77777777" w:rsidR="002452D6" w:rsidRPr="00BB5275" w:rsidRDefault="002452D6" w:rsidP="006B659B">
            <w:pPr>
              <w:jc w:val="center"/>
              <w:rPr>
                <w:rFonts w:asciiTheme="majorBidi" w:hAnsiTheme="majorBidi" w:cstheme="majorBidi"/>
                <w:lang w:val="en-US"/>
              </w:rPr>
            </w:pPr>
            <w:r w:rsidRPr="00BB5275">
              <w:rPr>
                <w:rFonts w:asciiTheme="majorBidi" w:hAnsiTheme="majorBidi" w:cstheme="majorBidi"/>
                <w:color w:val="000000" w:themeColor="text1"/>
                <w:kern w:val="24"/>
              </w:rPr>
              <w:t>0</w:t>
            </w:r>
          </w:p>
        </w:tc>
        <w:tc>
          <w:tcPr>
            <w:tcW w:w="1405" w:type="dxa"/>
            <w:vAlign w:val="center"/>
          </w:tcPr>
          <w:p w14:paraId="7A629CB7" w14:textId="3B8F2289" w:rsidR="002452D6" w:rsidRPr="00BB5275" w:rsidRDefault="003C509A" w:rsidP="006B659B">
            <w:pPr>
              <w:jc w:val="center"/>
              <w:rPr>
                <w:rFonts w:asciiTheme="majorBidi" w:hAnsiTheme="majorBidi" w:cstheme="majorBidi"/>
                <w:lang w:val="en-US"/>
              </w:rPr>
            </w:pPr>
            <w:r w:rsidRPr="00BB5275">
              <w:rPr>
                <w:rFonts w:asciiTheme="majorBidi" w:hAnsiTheme="majorBidi" w:cstheme="majorBidi"/>
                <w:lang w:val="en-US"/>
              </w:rPr>
              <w:t>-</w:t>
            </w:r>
          </w:p>
        </w:tc>
        <w:tc>
          <w:tcPr>
            <w:tcW w:w="1288" w:type="dxa"/>
            <w:vAlign w:val="center"/>
          </w:tcPr>
          <w:p w14:paraId="3423025B" w14:textId="6E95886A" w:rsidR="002452D6" w:rsidRPr="00BB5275" w:rsidRDefault="000E2036" w:rsidP="006B659B">
            <w:pPr>
              <w:jc w:val="center"/>
              <w:rPr>
                <w:rFonts w:asciiTheme="majorBidi" w:hAnsiTheme="majorBidi" w:cstheme="majorBidi"/>
                <w:lang w:val="en-US"/>
              </w:rPr>
            </w:pPr>
            <w:r w:rsidRPr="00BB5275">
              <w:rPr>
                <w:rFonts w:asciiTheme="majorBidi" w:hAnsiTheme="majorBidi" w:cstheme="majorBidi"/>
                <w:lang w:val="en-US"/>
              </w:rPr>
              <w:t>-</w:t>
            </w:r>
          </w:p>
        </w:tc>
        <w:tc>
          <w:tcPr>
            <w:tcW w:w="1288" w:type="dxa"/>
            <w:vAlign w:val="center"/>
          </w:tcPr>
          <w:p w14:paraId="3E1E29DC" w14:textId="799F3B0C" w:rsidR="002452D6" w:rsidRPr="00BB5275" w:rsidRDefault="000E2036" w:rsidP="006B659B">
            <w:pPr>
              <w:jc w:val="center"/>
              <w:rPr>
                <w:rFonts w:asciiTheme="majorBidi" w:hAnsiTheme="majorBidi" w:cstheme="majorBidi"/>
                <w:lang w:val="en-US"/>
              </w:rPr>
            </w:pPr>
            <w:r w:rsidRPr="00BB5275">
              <w:rPr>
                <w:rFonts w:asciiTheme="majorBidi" w:hAnsiTheme="majorBidi" w:cstheme="majorBidi"/>
                <w:lang w:val="en-US"/>
              </w:rPr>
              <w:t>-</w:t>
            </w:r>
          </w:p>
        </w:tc>
      </w:tr>
      <w:tr w:rsidR="003C509A" w:rsidRPr="00BB5275" w14:paraId="59186F93" w14:textId="77777777" w:rsidTr="006B659B">
        <w:trPr>
          <w:jc w:val="center"/>
        </w:trPr>
        <w:tc>
          <w:tcPr>
            <w:tcW w:w="1288" w:type="dxa"/>
            <w:vAlign w:val="center"/>
          </w:tcPr>
          <w:p w14:paraId="69D37C7B" w14:textId="77777777" w:rsidR="003C509A" w:rsidRPr="00BB5275" w:rsidRDefault="003C509A" w:rsidP="003C509A">
            <w:pPr>
              <w:jc w:val="center"/>
              <w:rPr>
                <w:lang w:val="en-US"/>
              </w:rPr>
            </w:pPr>
            <w:r w:rsidRPr="00BB5275">
              <w:rPr>
                <w:lang w:val="en-US"/>
              </w:rPr>
              <w:t>2</w:t>
            </w:r>
          </w:p>
        </w:tc>
        <w:tc>
          <w:tcPr>
            <w:tcW w:w="1227" w:type="dxa"/>
            <w:vAlign w:val="center"/>
          </w:tcPr>
          <w:p w14:paraId="715B7ACF" w14:textId="77777777" w:rsidR="003C509A" w:rsidRPr="00BB5275" w:rsidRDefault="003C509A" w:rsidP="003C509A">
            <w:pPr>
              <w:jc w:val="center"/>
              <w:rPr>
                <w:lang w:val="en-US"/>
              </w:rPr>
            </w:pPr>
            <w:r w:rsidRPr="00BB5275">
              <w:rPr>
                <w:lang w:val="en-US"/>
              </w:rPr>
              <w:t>0</w:t>
            </w:r>
          </w:p>
        </w:tc>
        <w:tc>
          <w:tcPr>
            <w:tcW w:w="1260" w:type="dxa"/>
            <w:vAlign w:val="center"/>
          </w:tcPr>
          <w:p w14:paraId="5D834844" w14:textId="77777777" w:rsidR="003C509A" w:rsidRPr="00BB5275" w:rsidRDefault="003C509A" w:rsidP="003C509A">
            <w:pPr>
              <w:jc w:val="center"/>
              <w:rPr>
                <w:lang w:val="en-US"/>
              </w:rPr>
            </w:pPr>
            <w:r w:rsidRPr="00BB5275">
              <w:rPr>
                <w:lang w:val="en-US"/>
              </w:rPr>
              <w:t>1</w:t>
            </w:r>
          </w:p>
        </w:tc>
        <w:tc>
          <w:tcPr>
            <w:tcW w:w="1260" w:type="dxa"/>
            <w:vAlign w:val="center"/>
          </w:tcPr>
          <w:p w14:paraId="1078364B" w14:textId="77777777" w:rsidR="003C509A" w:rsidRPr="00BB5275" w:rsidRDefault="003C509A" w:rsidP="003C509A">
            <w:pPr>
              <w:jc w:val="center"/>
              <w:rPr>
                <w:lang w:val="en-US"/>
              </w:rPr>
            </w:pPr>
            <w:r w:rsidRPr="00BB5275">
              <w:rPr>
                <w:lang w:val="en-US"/>
              </w:rPr>
              <w:t>0</w:t>
            </w:r>
          </w:p>
        </w:tc>
        <w:tc>
          <w:tcPr>
            <w:tcW w:w="1405" w:type="dxa"/>
            <w:vAlign w:val="center"/>
          </w:tcPr>
          <w:p w14:paraId="6EC789B3" w14:textId="5E31CDEE" w:rsidR="003C509A" w:rsidRPr="00BB5275" w:rsidRDefault="003C509A" w:rsidP="003C509A">
            <w:pPr>
              <w:jc w:val="center"/>
              <w:rPr>
                <w:lang w:val="en-US"/>
              </w:rPr>
            </w:pPr>
            <w:r w:rsidRPr="00BB5275">
              <w:rPr>
                <w:rFonts w:asciiTheme="majorBidi" w:hAnsiTheme="majorBidi" w:cstheme="majorBidi"/>
                <w:lang w:val="en-US"/>
              </w:rPr>
              <w:t>-4909</w:t>
            </w:r>
          </w:p>
        </w:tc>
        <w:tc>
          <w:tcPr>
            <w:tcW w:w="1288" w:type="dxa"/>
            <w:vAlign w:val="bottom"/>
          </w:tcPr>
          <w:p w14:paraId="77FA898A" w14:textId="60423249"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w:t>
            </w:r>
          </w:p>
        </w:tc>
        <w:tc>
          <w:tcPr>
            <w:tcW w:w="1288" w:type="dxa"/>
            <w:vAlign w:val="center"/>
          </w:tcPr>
          <w:p w14:paraId="617B7A87" w14:textId="6CA934F7" w:rsidR="003C509A" w:rsidRPr="00BB5275" w:rsidRDefault="003C509A" w:rsidP="003C509A">
            <w:pPr>
              <w:jc w:val="center"/>
              <w:rPr>
                <w:lang w:val="en-US"/>
              </w:rPr>
            </w:pPr>
            <w:r w:rsidRPr="00BB5275">
              <w:rPr>
                <w:lang w:val="en-US"/>
              </w:rPr>
              <w:t>-</w:t>
            </w:r>
          </w:p>
        </w:tc>
      </w:tr>
      <w:tr w:rsidR="003C509A" w:rsidRPr="00BB5275" w14:paraId="39DC491B" w14:textId="77777777" w:rsidTr="00587BA8">
        <w:trPr>
          <w:jc w:val="center"/>
        </w:trPr>
        <w:tc>
          <w:tcPr>
            <w:tcW w:w="1288" w:type="dxa"/>
            <w:shd w:val="clear" w:color="auto" w:fill="auto"/>
            <w:vAlign w:val="center"/>
          </w:tcPr>
          <w:p w14:paraId="197D2EC6" w14:textId="77777777" w:rsidR="003C509A" w:rsidRPr="00BB5275" w:rsidRDefault="003C509A" w:rsidP="003C509A">
            <w:pPr>
              <w:jc w:val="center"/>
              <w:rPr>
                <w:lang w:val="en-US"/>
              </w:rPr>
            </w:pPr>
            <w:r w:rsidRPr="00BB5275">
              <w:rPr>
                <w:lang w:val="en-US"/>
              </w:rPr>
              <w:t>3</w:t>
            </w:r>
          </w:p>
        </w:tc>
        <w:tc>
          <w:tcPr>
            <w:tcW w:w="1227" w:type="dxa"/>
            <w:vAlign w:val="center"/>
          </w:tcPr>
          <w:p w14:paraId="727829A2" w14:textId="77777777" w:rsidR="003C509A" w:rsidRPr="00BB5275" w:rsidRDefault="003C509A" w:rsidP="003C509A">
            <w:pPr>
              <w:jc w:val="center"/>
              <w:rPr>
                <w:lang w:val="en-US"/>
              </w:rPr>
            </w:pPr>
            <w:r w:rsidRPr="00BB5275">
              <w:rPr>
                <w:lang w:val="en-US"/>
              </w:rPr>
              <w:t>0.5</w:t>
            </w:r>
          </w:p>
        </w:tc>
        <w:tc>
          <w:tcPr>
            <w:tcW w:w="1260" w:type="dxa"/>
            <w:vAlign w:val="center"/>
          </w:tcPr>
          <w:p w14:paraId="06E2258A" w14:textId="77777777" w:rsidR="003C509A" w:rsidRPr="00BB5275" w:rsidRDefault="003C509A" w:rsidP="003C509A">
            <w:pPr>
              <w:jc w:val="center"/>
              <w:rPr>
                <w:lang w:val="en-US"/>
              </w:rPr>
            </w:pPr>
            <w:r w:rsidRPr="00BB5275">
              <w:rPr>
                <w:lang w:val="en-US"/>
              </w:rPr>
              <w:t>0.5</w:t>
            </w:r>
          </w:p>
        </w:tc>
        <w:tc>
          <w:tcPr>
            <w:tcW w:w="1260" w:type="dxa"/>
            <w:vAlign w:val="center"/>
          </w:tcPr>
          <w:p w14:paraId="2CC6D203" w14:textId="77777777" w:rsidR="003C509A" w:rsidRPr="00BB5275" w:rsidRDefault="003C509A" w:rsidP="003C509A">
            <w:pPr>
              <w:jc w:val="center"/>
              <w:rPr>
                <w:lang w:val="en-US"/>
              </w:rPr>
            </w:pPr>
            <w:r w:rsidRPr="00BB5275">
              <w:rPr>
                <w:lang w:val="en-US"/>
              </w:rPr>
              <w:t>0</w:t>
            </w:r>
          </w:p>
        </w:tc>
        <w:tc>
          <w:tcPr>
            <w:tcW w:w="1405" w:type="dxa"/>
            <w:vAlign w:val="center"/>
          </w:tcPr>
          <w:p w14:paraId="62737D60" w14:textId="5E9D7ACC" w:rsidR="003C509A" w:rsidRPr="00BB5275" w:rsidRDefault="003C509A" w:rsidP="003C509A">
            <w:pPr>
              <w:jc w:val="center"/>
              <w:rPr>
                <w:rFonts w:asciiTheme="majorBidi" w:hAnsiTheme="majorBidi" w:cstheme="majorBidi"/>
                <w:lang w:val="en-US"/>
              </w:rPr>
            </w:pPr>
            <w:r w:rsidRPr="00BB5275">
              <w:rPr>
                <w:lang w:val="en-US"/>
              </w:rPr>
              <w:t>-3781</w:t>
            </w:r>
          </w:p>
        </w:tc>
        <w:tc>
          <w:tcPr>
            <w:tcW w:w="1288" w:type="dxa"/>
            <w:vAlign w:val="bottom"/>
          </w:tcPr>
          <w:p w14:paraId="039DC63D" w14:textId="3EDFD997"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23</w:t>
            </w:r>
          </w:p>
        </w:tc>
        <w:tc>
          <w:tcPr>
            <w:tcW w:w="1288" w:type="dxa"/>
            <w:vAlign w:val="bottom"/>
          </w:tcPr>
          <w:p w14:paraId="56CAB706" w14:textId="78F9B434"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lang w:val="en-US"/>
              </w:rPr>
              <w:t>-</w:t>
            </w:r>
          </w:p>
        </w:tc>
      </w:tr>
      <w:tr w:rsidR="003C509A" w:rsidRPr="00BB5275" w14:paraId="274DDC90" w14:textId="77777777" w:rsidTr="00587BA8">
        <w:trPr>
          <w:jc w:val="center"/>
        </w:trPr>
        <w:tc>
          <w:tcPr>
            <w:tcW w:w="1288" w:type="dxa"/>
            <w:shd w:val="clear" w:color="auto" w:fill="auto"/>
            <w:vAlign w:val="center"/>
          </w:tcPr>
          <w:p w14:paraId="52ED682D" w14:textId="77777777" w:rsidR="003C509A" w:rsidRPr="00BB5275" w:rsidRDefault="003C509A" w:rsidP="003C509A">
            <w:pPr>
              <w:jc w:val="center"/>
              <w:rPr>
                <w:lang w:val="en-US"/>
              </w:rPr>
            </w:pPr>
            <w:r w:rsidRPr="00BB5275">
              <w:rPr>
                <w:lang w:val="en-US"/>
              </w:rPr>
              <w:t>4</w:t>
            </w:r>
          </w:p>
        </w:tc>
        <w:tc>
          <w:tcPr>
            <w:tcW w:w="1227" w:type="dxa"/>
            <w:vAlign w:val="center"/>
          </w:tcPr>
          <w:p w14:paraId="78C2583E" w14:textId="77777777" w:rsidR="003C509A" w:rsidRPr="00BB5275" w:rsidRDefault="003C509A" w:rsidP="003C509A">
            <w:pPr>
              <w:jc w:val="center"/>
              <w:rPr>
                <w:lang w:val="en-US"/>
              </w:rPr>
            </w:pPr>
            <w:r w:rsidRPr="00BB5275">
              <w:rPr>
                <w:lang w:val="en-US"/>
              </w:rPr>
              <w:t>0.25</w:t>
            </w:r>
          </w:p>
        </w:tc>
        <w:tc>
          <w:tcPr>
            <w:tcW w:w="1260" w:type="dxa"/>
            <w:vAlign w:val="center"/>
          </w:tcPr>
          <w:p w14:paraId="52C030D1" w14:textId="77777777" w:rsidR="003C509A" w:rsidRPr="00BB5275" w:rsidRDefault="003C509A" w:rsidP="003C509A">
            <w:pPr>
              <w:jc w:val="center"/>
              <w:rPr>
                <w:lang w:val="en-US"/>
              </w:rPr>
            </w:pPr>
            <w:r w:rsidRPr="00BB5275">
              <w:rPr>
                <w:lang w:val="en-US"/>
              </w:rPr>
              <w:t>0.25</w:t>
            </w:r>
          </w:p>
        </w:tc>
        <w:tc>
          <w:tcPr>
            <w:tcW w:w="1260" w:type="dxa"/>
            <w:vAlign w:val="center"/>
          </w:tcPr>
          <w:p w14:paraId="321DAA27" w14:textId="77777777" w:rsidR="003C509A" w:rsidRPr="00BB5275" w:rsidRDefault="003C509A" w:rsidP="003C509A">
            <w:pPr>
              <w:jc w:val="center"/>
              <w:rPr>
                <w:lang w:val="en-US"/>
              </w:rPr>
            </w:pPr>
            <w:r w:rsidRPr="00BB5275">
              <w:rPr>
                <w:lang w:val="en-US"/>
              </w:rPr>
              <w:t>0.5</w:t>
            </w:r>
          </w:p>
        </w:tc>
        <w:tc>
          <w:tcPr>
            <w:tcW w:w="1405" w:type="dxa"/>
            <w:vAlign w:val="bottom"/>
          </w:tcPr>
          <w:p w14:paraId="3715670C" w14:textId="013EE60B"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color w:val="000000"/>
                <w:kern w:val="24"/>
              </w:rPr>
              <w:t>-3348</w:t>
            </w:r>
          </w:p>
        </w:tc>
        <w:tc>
          <w:tcPr>
            <w:tcW w:w="1288" w:type="dxa"/>
            <w:vAlign w:val="bottom"/>
          </w:tcPr>
          <w:p w14:paraId="4B1EF8C5" w14:textId="422BBC33"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33</w:t>
            </w:r>
          </w:p>
        </w:tc>
        <w:tc>
          <w:tcPr>
            <w:tcW w:w="1288" w:type="dxa"/>
            <w:vAlign w:val="bottom"/>
          </w:tcPr>
          <w:p w14:paraId="7E3A8D5B" w14:textId="3D47C6F5"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1</w:t>
            </w:r>
          </w:p>
        </w:tc>
      </w:tr>
      <w:tr w:rsidR="003C509A" w:rsidRPr="00BB5275" w14:paraId="45759C7D" w14:textId="77777777" w:rsidTr="00587BA8">
        <w:trPr>
          <w:jc w:val="center"/>
        </w:trPr>
        <w:tc>
          <w:tcPr>
            <w:tcW w:w="1288" w:type="dxa"/>
            <w:shd w:val="clear" w:color="auto" w:fill="auto"/>
            <w:vAlign w:val="center"/>
          </w:tcPr>
          <w:p w14:paraId="71134791" w14:textId="77777777" w:rsidR="003C509A" w:rsidRPr="00BB5275" w:rsidRDefault="003C509A" w:rsidP="003C509A">
            <w:pPr>
              <w:jc w:val="center"/>
              <w:rPr>
                <w:lang w:val="en-US"/>
              </w:rPr>
            </w:pPr>
            <w:r w:rsidRPr="00BB5275">
              <w:rPr>
                <w:lang w:val="en-US"/>
              </w:rPr>
              <w:t>5</w:t>
            </w:r>
          </w:p>
        </w:tc>
        <w:tc>
          <w:tcPr>
            <w:tcW w:w="1227" w:type="dxa"/>
            <w:vAlign w:val="center"/>
          </w:tcPr>
          <w:p w14:paraId="0BAD7BEB" w14:textId="77777777" w:rsidR="003C509A" w:rsidRPr="00BB5275" w:rsidRDefault="003C509A" w:rsidP="003C509A">
            <w:pPr>
              <w:jc w:val="center"/>
              <w:rPr>
                <w:lang w:val="en-US"/>
              </w:rPr>
            </w:pPr>
            <w:r w:rsidRPr="00BB5275">
              <w:rPr>
                <w:lang w:val="en-US"/>
              </w:rPr>
              <w:t>0.125</w:t>
            </w:r>
          </w:p>
        </w:tc>
        <w:tc>
          <w:tcPr>
            <w:tcW w:w="1260" w:type="dxa"/>
            <w:vAlign w:val="center"/>
          </w:tcPr>
          <w:p w14:paraId="19778BC3" w14:textId="77777777" w:rsidR="003C509A" w:rsidRPr="00BB5275" w:rsidRDefault="003C509A" w:rsidP="003C509A">
            <w:pPr>
              <w:jc w:val="center"/>
              <w:rPr>
                <w:lang w:val="en-US"/>
              </w:rPr>
            </w:pPr>
            <w:r w:rsidRPr="00BB5275">
              <w:rPr>
                <w:lang w:val="en-US"/>
              </w:rPr>
              <w:t>0.125</w:t>
            </w:r>
          </w:p>
        </w:tc>
        <w:tc>
          <w:tcPr>
            <w:tcW w:w="1260" w:type="dxa"/>
            <w:vAlign w:val="center"/>
          </w:tcPr>
          <w:p w14:paraId="1A3983D2" w14:textId="77777777" w:rsidR="003C509A" w:rsidRPr="00BB5275" w:rsidRDefault="003C509A" w:rsidP="003C509A">
            <w:pPr>
              <w:jc w:val="center"/>
              <w:rPr>
                <w:lang w:val="en-US"/>
              </w:rPr>
            </w:pPr>
            <w:r w:rsidRPr="00BB5275">
              <w:rPr>
                <w:lang w:val="en-US"/>
              </w:rPr>
              <w:t>0.75</w:t>
            </w:r>
          </w:p>
        </w:tc>
        <w:tc>
          <w:tcPr>
            <w:tcW w:w="1405" w:type="dxa"/>
            <w:vAlign w:val="bottom"/>
          </w:tcPr>
          <w:p w14:paraId="2B82C9CF" w14:textId="168AA9D0"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color w:val="000000"/>
                <w:kern w:val="24"/>
              </w:rPr>
              <w:t>-3149</w:t>
            </w:r>
          </w:p>
        </w:tc>
        <w:tc>
          <w:tcPr>
            <w:tcW w:w="1288" w:type="dxa"/>
            <w:vAlign w:val="bottom"/>
          </w:tcPr>
          <w:p w14:paraId="5384DEB8" w14:textId="7E74890A"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82</w:t>
            </w:r>
          </w:p>
        </w:tc>
        <w:tc>
          <w:tcPr>
            <w:tcW w:w="1288" w:type="dxa"/>
            <w:vAlign w:val="bottom"/>
          </w:tcPr>
          <w:p w14:paraId="2B610E7D" w14:textId="2BDD78BB"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3</w:t>
            </w:r>
          </w:p>
        </w:tc>
      </w:tr>
      <w:tr w:rsidR="003C509A" w:rsidRPr="00BB5275" w14:paraId="6F4CA180" w14:textId="77777777" w:rsidTr="00587BA8">
        <w:trPr>
          <w:jc w:val="center"/>
        </w:trPr>
        <w:tc>
          <w:tcPr>
            <w:tcW w:w="1288" w:type="dxa"/>
            <w:shd w:val="clear" w:color="auto" w:fill="auto"/>
            <w:vAlign w:val="center"/>
          </w:tcPr>
          <w:p w14:paraId="4C014166" w14:textId="77777777" w:rsidR="003C509A" w:rsidRPr="00BB5275" w:rsidRDefault="003C509A" w:rsidP="003C509A">
            <w:pPr>
              <w:jc w:val="center"/>
              <w:rPr>
                <w:lang w:val="en-US"/>
              </w:rPr>
            </w:pPr>
            <w:r w:rsidRPr="00BB5275">
              <w:rPr>
                <w:lang w:val="en-US"/>
              </w:rPr>
              <w:t>6</w:t>
            </w:r>
          </w:p>
        </w:tc>
        <w:tc>
          <w:tcPr>
            <w:tcW w:w="1227" w:type="dxa"/>
            <w:vAlign w:val="center"/>
          </w:tcPr>
          <w:p w14:paraId="6736C5A9" w14:textId="77777777" w:rsidR="003C509A" w:rsidRPr="00BB5275" w:rsidRDefault="003C509A" w:rsidP="003C509A">
            <w:pPr>
              <w:jc w:val="center"/>
              <w:rPr>
                <w:lang w:val="en-US"/>
              </w:rPr>
            </w:pPr>
            <w:r w:rsidRPr="00BB5275">
              <w:rPr>
                <w:lang w:val="en-US"/>
              </w:rPr>
              <w:t>0</w:t>
            </w:r>
          </w:p>
        </w:tc>
        <w:tc>
          <w:tcPr>
            <w:tcW w:w="1260" w:type="dxa"/>
            <w:vAlign w:val="center"/>
          </w:tcPr>
          <w:p w14:paraId="3B49DBE8" w14:textId="77777777" w:rsidR="003C509A" w:rsidRPr="00BB5275" w:rsidRDefault="003C509A" w:rsidP="003C509A">
            <w:pPr>
              <w:jc w:val="center"/>
              <w:rPr>
                <w:lang w:val="en-US"/>
              </w:rPr>
            </w:pPr>
            <w:r w:rsidRPr="00BB5275">
              <w:rPr>
                <w:lang w:val="en-US"/>
              </w:rPr>
              <w:t>0</w:t>
            </w:r>
          </w:p>
        </w:tc>
        <w:tc>
          <w:tcPr>
            <w:tcW w:w="1260" w:type="dxa"/>
            <w:vAlign w:val="center"/>
          </w:tcPr>
          <w:p w14:paraId="1B862242" w14:textId="77777777" w:rsidR="003C509A" w:rsidRPr="00BB5275" w:rsidRDefault="003C509A" w:rsidP="003C509A">
            <w:pPr>
              <w:jc w:val="center"/>
              <w:rPr>
                <w:lang w:val="en-US"/>
              </w:rPr>
            </w:pPr>
            <w:r w:rsidRPr="00BB5275">
              <w:rPr>
                <w:lang w:val="en-US"/>
              </w:rPr>
              <w:t>1</w:t>
            </w:r>
          </w:p>
        </w:tc>
        <w:tc>
          <w:tcPr>
            <w:tcW w:w="1405" w:type="dxa"/>
            <w:vAlign w:val="bottom"/>
          </w:tcPr>
          <w:p w14:paraId="03DD02B1" w14:textId="25B085D3"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color w:val="000000"/>
                <w:kern w:val="24"/>
              </w:rPr>
              <w:t>-3133</w:t>
            </w:r>
          </w:p>
        </w:tc>
        <w:tc>
          <w:tcPr>
            <w:tcW w:w="1288" w:type="dxa"/>
            <w:vAlign w:val="bottom"/>
          </w:tcPr>
          <w:p w14:paraId="50BCE311" w14:textId="21E980BB"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918</w:t>
            </w:r>
          </w:p>
        </w:tc>
        <w:tc>
          <w:tcPr>
            <w:tcW w:w="1288" w:type="dxa"/>
            <w:vAlign w:val="bottom"/>
          </w:tcPr>
          <w:p w14:paraId="795FE7CD" w14:textId="7FA231C3"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w:t>
            </w:r>
          </w:p>
        </w:tc>
      </w:tr>
      <w:tr w:rsidR="003C509A" w:rsidRPr="00BB5275" w14:paraId="402ABE17" w14:textId="77777777" w:rsidTr="00587BA8">
        <w:trPr>
          <w:jc w:val="center"/>
        </w:trPr>
        <w:tc>
          <w:tcPr>
            <w:tcW w:w="1288" w:type="dxa"/>
            <w:shd w:val="clear" w:color="auto" w:fill="auto"/>
            <w:vAlign w:val="center"/>
          </w:tcPr>
          <w:p w14:paraId="69DC996B" w14:textId="77777777" w:rsidR="003C509A" w:rsidRPr="00BB5275" w:rsidRDefault="003C509A" w:rsidP="003C509A">
            <w:pPr>
              <w:jc w:val="center"/>
              <w:rPr>
                <w:lang w:val="en-US"/>
              </w:rPr>
            </w:pPr>
            <w:r w:rsidRPr="00BB5275">
              <w:rPr>
                <w:lang w:val="en-US"/>
              </w:rPr>
              <w:t>7</w:t>
            </w:r>
          </w:p>
        </w:tc>
        <w:tc>
          <w:tcPr>
            <w:tcW w:w="1227" w:type="dxa"/>
            <w:vAlign w:val="center"/>
          </w:tcPr>
          <w:p w14:paraId="4EF689B1" w14:textId="77777777" w:rsidR="003C509A" w:rsidRPr="00BB5275" w:rsidRDefault="003C509A" w:rsidP="003C509A">
            <w:pPr>
              <w:jc w:val="center"/>
              <w:rPr>
                <w:lang w:val="en-US"/>
              </w:rPr>
            </w:pPr>
            <w:r w:rsidRPr="00BB5275">
              <w:rPr>
                <w:lang w:val="en-US"/>
              </w:rPr>
              <w:t>0.125</w:t>
            </w:r>
          </w:p>
        </w:tc>
        <w:tc>
          <w:tcPr>
            <w:tcW w:w="1260" w:type="dxa"/>
            <w:vAlign w:val="center"/>
          </w:tcPr>
          <w:p w14:paraId="630D33C0" w14:textId="77777777" w:rsidR="003C509A" w:rsidRPr="00BB5275" w:rsidRDefault="003C509A" w:rsidP="003C509A">
            <w:pPr>
              <w:jc w:val="center"/>
              <w:rPr>
                <w:lang w:val="en-US"/>
              </w:rPr>
            </w:pPr>
            <w:r w:rsidRPr="00BB5275">
              <w:rPr>
                <w:lang w:val="en-US"/>
              </w:rPr>
              <w:t>0.125</w:t>
            </w:r>
          </w:p>
        </w:tc>
        <w:tc>
          <w:tcPr>
            <w:tcW w:w="1260" w:type="dxa"/>
            <w:vAlign w:val="center"/>
          </w:tcPr>
          <w:p w14:paraId="0C872E89" w14:textId="77777777" w:rsidR="003C509A" w:rsidRPr="00BB5275" w:rsidRDefault="003C509A" w:rsidP="003C509A">
            <w:pPr>
              <w:jc w:val="center"/>
              <w:rPr>
                <w:lang w:val="en-US"/>
              </w:rPr>
            </w:pPr>
            <w:r w:rsidRPr="00BB5275">
              <w:rPr>
                <w:lang w:val="en-US"/>
              </w:rPr>
              <w:t>0.75</w:t>
            </w:r>
          </w:p>
        </w:tc>
        <w:tc>
          <w:tcPr>
            <w:tcW w:w="1405" w:type="dxa"/>
            <w:vAlign w:val="bottom"/>
          </w:tcPr>
          <w:p w14:paraId="3910F2D2" w14:textId="35881EFC"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color w:val="000000"/>
                <w:kern w:val="24"/>
              </w:rPr>
              <w:t>-3491</w:t>
            </w:r>
          </w:p>
        </w:tc>
        <w:tc>
          <w:tcPr>
            <w:tcW w:w="1288" w:type="dxa"/>
            <w:vAlign w:val="bottom"/>
          </w:tcPr>
          <w:p w14:paraId="5A402CD7" w14:textId="09B7515C"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232</w:t>
            </w:r>
          </w:p>
        </w:tc>
        <w:tc>
          <w:tcPr>
            <w:tcW w:w="1288" w:type="dxa"/>
            <w:vAlign w:val="bottom"/>
          </w:tcPr>
          <w:p w14:paraId="6B052A0A" w14:textId="3E52C8EC"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5</w:t>
            </w:r>
          </w:p>
        </w:tc>
      </w:tr>
      <w:tr w:rsidR="003C509A" w:rsidRPr="00BB5275" w14:paraId="32CC070B" w14:textId="77777777" w:rsidTr="00587BA8">
        <w:trPr>
          <w:jc w:val="center"/>
        </w:trPr>
        <w:tc>
          <w:tcPr>
            <w:tcW w:w="1288" w:type="dxa"/>
            <w:shd w:val="clear" w:color="auto" w:fill="auto"/>
            <w:vAlign w:val="center"/>
          </w:tcPr>
          <w:p w14:paraId="42CB46F5" w14:textId="77777777" w:rsidR="003C509A" w:rsidRPr="00BB5275" w:rsidRDefault="003C509A" w:rsidP="003C509A">
            <w:pPr>
              <w:jc w:val="center"/>
              <w:rPr>
                <w:lang w:val="en-US"/>
              </w:rPr>
            </w:pPr>
            <w:r w:rsidRPr="00BB5275">
              <w:rPr>
                <w:lang w:val="en-US"/>
              </w:rPr>
              <w:t>8</w:t>
            </w:r>
          </w:p>
        </w:tc>
        <w:tc>
          <w:tcPr>
            <w:tcW w:w="1227" w:type="dxa"/>
            <w:vAlign w:val="center"/>
          </w:tcPr>
          <w:p w14:paraId="0B6DED3D" w14:textId="77777777" w:rsidR="003C509A" w:rsidRPr="00BB5275" w:rsidRDefault="003C509A" w:rsidP="003C509A">
            <w:pPr>
              <w:jc w:val="center"/>
              <w:rPr>
                <w:lang w:val="en-US"/>
              </w:rPr>
            </w:pPr>
            <w:r w:rsidRPr="00BB5275">
              <w:rPr>
                <w:lang w:val="en-US"/>
              </w:rPr>
              <w:t>0.1875</w:t>
            </w:r>
          </w:p>
        </w:tc>
        <w:tc>
          <w:tcPr>
            <w:tcW w:w="1260" w:type="dxa"/>
            <w:vAlign w:val="center"/>
          </w:tcPr>
          <w:p w14:paraId="1332F489" w14:textId="77777777" w:rsidR="003C509A" w:rsidRPr="00BB5275" w:rsidRDefault="003C509A" w:rsidP="003C509A">
            <w:pPr>
              <w:jc w:val="center"/>
              <w:rPr>
                <w:lang w:val="en-US"/>
              </w:rPr>
            </w:pPr>
            <w:r w:rsidRPr="00BB5275">
              <w:rPr>
                <w:lang w:val="en-US"/>
              </w:rPr>
              <w:t>0.1875</w:t>
            </w:r>
          </w:p>
        </w:tc>
        <w:tc>
          <w:tcPr>
            <w:tcW w:w="1260" w:type="dxa"/>
            <w:vAlign w:val="center"/>
          </w:tcPr>
          <w:p w14:paraId="24DBE82A" w14:textId="77777777" w:rsidR="003C509A" w:rsidRPr="00BB5275" w:rsidRDefault="003C509A" w:rsidP="003C509A">
            <w:pPr>
              <w:jc w:val="center"/>
              <w:rPr>
                <w:lang w:val="en-US"/>
              </w:rPr>
            </w:pPr>
            <w:r w:rsidRPr="00BB5275">
              <w:rPr>
                <w:lang w:val="en-US"/>
              </w:rPr>
              <w:t>0.625</w:t>
            </w:r>
          </w:p>
        </w:tc>
        <w:tc>
          <w:tcPr>
            <w:tcW w:w="1405" w:type="dxa"/>
            <w:vAlign w:val="bottom"/>
          </w:tcPr>
          <w:p w14:paraId="2366562C" w14:textId="67D24C46"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color w:val="000000"/>
                <w:kern w:val="24"/>
              </w:rPr>
              <w:t>-3483</w:t>
            </w:r>
          </w:p>
        </w:tc>
        <w:tc>
          <w:tcPr>
            <w:tcW w:w="1288" w:type="dxa"/>
            <w:vAlign w:val="bottom"/>
          </w:tcPr>
          <w:p w14:paraId="28049154" w14:textId="4BBDAE06"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96</w:t>
            </w:r>
          </w:p>
        </w:tc>
        <w:tc>
          <w:tcPr>
            <w:tcW w:w="1288" w:type="dxa"/>
            <w:vAlign w:val="bottom"/>
          </w:tcPr>
          <w:p w14:paraId="524817F6" w14:textId="64F4248D"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4</w:t>
            </w:r>
          </w:p>
        </w:tc>
      </w:tr>
      <w:tr w:rsidR="003C509A" w:rsidRPr="00BB5275" w14:paraId="211A2FF5" w14:textId="77777777" w:rsidTr="00587BA8">
        <w:trPr>
          <w:jc w:val="center"/>
        </w:trPr>
        <w:tc>
          <w:tcPr>
            <w:tcW w:w="1288" w:type="dxa"/>
            <w:shd w:val="clear" w:color="auto" w:fill="auto"/>
            <w:vAlign w:val="center"/>
          </w:tcPr>
          <w:p w14:paraId="58370032" w14:textId="77777777" w:rsidR="003C509A" w:rsidRPr="00BB5275" w:rsidRDefault="003C509A" w:rsidP="003C509A">
            <w:pPr>
              <w:jc w:val="center"/>
              <w:rPr>
                <w:lang w:val="en-US"/>
              </w:rPr>
            </w:pPr>
            <w:r w:rsidRPr="00BB5275">
              <w:rPr>
                <w:lang w:val="en-US"/>
              </w:rPr>
              <w:t>9</w:t>
            </w:r>
          </w:p>
        </w:tc>
        <w:tc>
          <w:tcPr>
            <w:tcW w:w="1227" w:type="dxa"/>
            <w:vAlign w:val="center"/>
          </w:tcPr>
          <w:p w14:paraId="510F57C7" w14:textId="77777777" w:rsidR="003C509A" w:rsidRPr="00BB5275" w:rsidRDefault="003C509A" w:rsidP="003C509A">
            <w:pPr>
              <w:jc w:val="center"/>
              <w:rPr>
                <w:lang w:val="en-US"/>
              </w:rPr>
            </w:pPr>
            <w:r w:rsidRPr="00BB5275">
              <w:rPr>
                <w:lang w:val="en-US"/>
              </w:rPr>
              <w:t>0.25</w:t>
            </w:r>
          </w:p>
        </w:tc>
        <w:tc>
          <w:tcPr>
            <w:tcW w:w="1260" w:type="dxa"/>
            <w:vAlign w:val="center"/>
          </w:tcPr>
          <w:p w14:paraId="54A7506C" w14:textId="77777777" w:rsidR="003C509A" w:rsidRPr="00BB5275" w:rsidRDefault="003C509A" w:rsidP="003C509A">
            <w:pPr>
              <w:jc w:val="center"/>
              <w:rPr>
                <w:lang w:val="en-US"/>
              </w:rPr>
            </w:pPr>
            <w:r w:rsidRPr="00BB5275">
              <w:rPr>
                <w:lang w:val="en-US"/>
              </w:rPr>
              <w:t>0.25</w:t>
            </w:r>
          </w:p>
        </w:tc>
        <w:tc>
          <w:tcPr>
            <w:tcW w:w="1260" w:type="dxa"/>
            <w:vAlign w:val="center"/>
          </w:tcPr>
          <w:p w14:paraId="31C524FD" w14:textId="77777777" w:rsidR="003C509A" w:rsidRPr="00BB5275" w:rsidRDefault="003C509A" w:rsidP="003C509A">
            <w:pPr>
              <w:jc w:val="center"/>
              <w:rPr>
                <w:lang w:val="en-US"/>
              </w:rPr>
            </w:pPr>
            <w:r w:rsidRPr="00BB5275">
              <w:rPr>
                <w:lang w:val="en-US"/>
              </w:rPr>
              <w:t>0.5</w:t>
            </w:r>
          </w:p>
        </w:tc>
        <w:tc>
          <w:tcPr>
            <w:tcW w:w="1405" w:type="dxa"/>
            <w:vAlign w:val="bottom"/>
          </w:tcPr>
          <w:p w14:paraId="7328CB02" w14:textId="63FA6CA2"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color w:val="000000"/>
                <w:kern w:val="24"/>
              </w:rPr>
              <w:t>-3476</w:t>
            </w:r>
          </w:p>
        </w:tc>
        <w:tc>
          <w:tcPr>
            <w:tcW w:w="1288" w:type="dxa"/>
            <w:vAlign w:val="bottom"/>
          </w:tcPr>
          <w:p w14:paraId="7F010867" w14:textId="4E517F95"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83</w:t>
            </w:r>
          </w:p>
        </w:tc>
        <w:tc>
          <w:tcPr>
            <w:tcW w:w="1288" w:type="dxa"/>
            <w:vAlign w:val="bottom"/>
          </w:tcPr>
          <w:p w14:paraId="65AC6136" w14:textId="63716201"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6</w:t>
            </w:r>
          </w:p>
        </w:tc>
      </w:tr>
      <w:tr w:rsidR="003C509A" w:rsidRPr="00BB5275" w14:paraId="12EFF82B" w14:textId="77777777" w:rsidTr="00587BA8">
        <w:trPr>
          <w:jc w:val="center"/>
        </w:trPr>
        <w:tc>
          <w:tcPr>
            <w:tcW w:w="1288" w:type="dxa"/>
            <w:shd w:val="clear" w:color="auto" w:fill="auto"/>
            <w:vAlign w:val="center"/>
          </w:tcPr>
          <w:p w14:paraId="04AE8D98" w14:textId="77777777" w:rsidR="003C509A" w:rsidRPr="00BB5275" w:rsidRDefault="003C509A" w:rsidP="003C509A">
            <w:pPr>
              <w:jc w:val="center"/>
              <w:rPr>
                <w:lang w:val="en-US"/>
              </w:rPr>
            </w:pPr>
            <w:r w:rsidRPr="00BB5275">
              <w:rPr>
                <w:lang w:val="en-US"/>
              </w:rPr>
              <w:t>10</w:t>
            </w:r>
          </w:p>
        </w:tc>
        <w:tc>
          <w:tcPr>
            <w:tcW w:w="1227" w:type="dxa"/>
            <w:vAlign w:val="center"/>
          </w:tcPr>
          <w:p w14:paraId="377AAD8D" w14:textId="77777777" w:rsidR="003C509A" w:rsidRPr="00BB5275" w:rsidRDefault="003C509A" w:rsidP="003C509A">
            <w:pPr>
              <w:jc w:val="center"/>
              <w:rPr>
                <w:lang w:val="en-US"/>
              </w:rPr>
            </w:pPr>
            <w:r w:rsidRPr="00BB5275">
              <w:rPr>
                <w:lang w:val="en-US"/>
              </w:rPr>
              <w:t>0.3125</w:t>
            </w:r>
          </w:p>
        </w:tc>
        <w:tc>
          <w:tcPr>
            <w:tcW w:w="1260" w:type="dxa"/>
            <w:vAlign w:val="center"/>
          </w:tcPr>
          <w:p w14:paraId="7860CFF0" w14:textId="77777777" w:rsidR="003C509A" w:rsidRPr="00BB5275" w:rsidRDefault="003C509A" w:rsidP="003C509A">
            <w:pPr>
              <w:jc w:val="center"/>
              <w:rPr>
                <w:lang w:val="en-US"/>
              </w:rPr>
            </w:pPr>
            <w:r w:rsidRPr="00BB5275">
              <w:rPr>
                <w:lang w:val="en-US"/>
              </w:rPr>
              <w:t>0.3125</w:t>
            </w:r>
          </w:p>
        </w:tc>
        <w:tc>
          <w:tcPr>
            <w:tcW w:w="1260" w:type="dxa"/>
            <w:vAlign w:val="center"/>
          </w:tcPr>
          <w:p w14:paraId="35162299" w14:textId="77777777" w:rsidR="003C509A" w:rsidRPr="00BB5275" w:rsidRDefault="003C509A" w:rsidP="003C509A">
            <w:pPr>
              <w:jc w:val="center"/>
              <w:rPr>
                <w:lang w:val="en-US"/>
              </w:rPr>
            </w:pPr>
            <w:r w:rsidRPr="00BB5275">
              <w:rPr>
                <w:lang w:val="en-US"/>
              </w:rPr>
              <w:t>0.375</w:t>
            </w:r>
          </w:p>
        </w:tc>
        <w:tc>
          <w:tcPr>
            <w:tcW w:w="1405" w:type="dxa"/>
            <w:vAlign w:val="bottom"/>
          </w:tcPr>
          <w:p w14:paraId="2D3A1D87" w14:textId="721A68D0"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color w:val="000000"/>
                <w:kern w:val="24"/>
              </w:rPr>
              <w:t>-3508</w:t>
            </w:r>
          </w:p>
        </w:tc>
        <w:tc>
          <w:tcPr>
            <w:tcW w:w="1288" w:type="dxa"/>
            <w:vAlign w:val="bottom"/>
          </w:tcPr>
          <w:p w14:paraId="298B84A2" w14:textId="181C7AA4"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28</w:t>
            </w:r>
          </w:p>
        </w:tc>
        <w:tc>
          <w:tcPr>
            <w:tcW w:w="1288" w:type="dxa"/>
            <w:vAlign w:val="bottom"/>
          </w:tcPr>
          <w:p w14:paraId="686C045B" w14:textId="46471661"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6</w:t>
            </w:r>
          </w:p>
        </w:tc>
      </w:tr>
      <w:tr w:rsidR="003C509A" w:rsidRPr="00BB5275" w14:paraId="1F5C6777" w14:textId="77777777" w:rsidTr="00587BA8">
        <w:trPr>
          <w:jc w:val="center"/>
        </w:trPr>
        <w:tc>
          <w:tcPr>
            <w:tcW w:w="1288" w:type="dxa"/>
            <w:shd w:val="clear" w:color="auto" w:fill="auto"/>
            <w:vAlign w:val="center"/>
          </w:tcPr>
          <w:p w14:paraId="1B104CAF" w14:textId="77777777" w:rsidR="003C509A" w:rsidRPr="00BB5275" w:rsidRDefault="003C509A" w:rsidP="003C509A">
            <w:pPr>
              <w:jc w:val="center"/>
              <w:rPr>
                <w:lang w:val="en-US"/>
              </w:rPr>
            </w:pPr>
            <w:r w:rsidRPr="00BB5275">
              <w:rPr>
                <w:lang w:val="en-US"/>
              </w:rPr>
              <w:t>11</w:t>
            </w:r>
          </w:p>
        </w:tc>
        <w:tc>
          <w:tcPr>
            <w:tcW w:w="1227" w:type="dxa"/>
            <w:vAlign w:val="center"/>
          </w:tcPr>
          <w:p w14:paraId="5B5A9EDA" w14:textId="77777777" w:rsidR="003C509A" w:rsidRPr="00BB5275" w:rsidRDefault="003C509A" w:rsidP="003C509A">
            <w:pPr>
              <w:jc w:val="center"/>
              <w:rPr>
                <w:lang w:val="en-US"/>
              </w:rPr>
            </w:pPr>
            <w:r w:rsidRPr="00BB5275">
              <w:rPr>
                <w:lang w:val="en-US"/>
              </w:rPr>
              <w:t>0.375</w:t>
            </w:r>
          </w:p>
        </w:tc>
        <w:tc>
          <w:tcPr>
            <w:tcW w:w="1260" w:type="dxa"/>
            <w:vAlign w:val="center"/>
          </w:tcPr>
          <w:p w14:paraId="3E8D03C3" w14:textId="77777777" w:rsidR="003C509A" w:rsidRPr="00BB5275" w:rsidRDefault="003C509A" w:rsidP="003C509A">
            <w:pPr>
              <w:jc w:val="center"/>
              <w:rPr>
                <w:lang w:val="en-US"/>
              </w:rPr>
            </w:pPr>
            <w:r w:rsidRPr="00BB5275">
              <w:rPr>
                <w:lang w:val="en-US"/>
              </w:rPr>
              <w:t>0.375</w:t>
            </w:r>
          </w:p>
        </w:tc>
        <w:tc>
          <w:tcPr>
            <w:tcW w:w="1260" w:type="dxa"/>
            <w:vAlign w:val="center"/>
          </w:tcPr>
          <w:p w14:paraId="42D61F44" w14:textId="77777777" w:rsidR="003C509A" w:rsidRPr="00BB5275" w:rsidRDefault="003C509A" w:rsidP="003C509A">
            <w:pPr>
              <w:jc w:val="center"/>
              <w:rPr>
                <w:lang w:val="en-US"/>
              </w:rPr>
            </w:pPr>
            <w:r w:rsidRPr="00BB5275">
              <w:rPr>
                <w:lang w:val="en-US"/>
              </w:rPr>
              <w:t>0.25</w:t>
            </w:r>
          </w:p>
        </w:tc>
        <w:tc>
          <w:tcPr>
            <w:tcW w:w="1405" w:type="dxa"/>
            <w:vAlign w:val="bottom"/>
          </w:tcPr>
          <w:p w14:paraId="2B7A3BDC" w14:textId="32D41DB7"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color w:val="000000"/>
                <w:kern w:val="24"/>
              </w:rPr>
              <w:t>-3542</w:t>
            </w:r>
          </w:p>
        </w:tc>
        <w:tc>
          <w:tcPr>
            <w:tcW w:w="1288" w:type="dxa"/>
            <w:vAlign w:val="bottom"/>
          </w:tcPr>
          <w:p w14:paraId="0B573DB1" w14:textId="7C88891F"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63</w:t>
            </w:r>
          </w:p>
        </w:tc>
        <w:tc>
          <w:tcPr>
            <w:tcW w:w="1288" w:type="dxa"/>
            <w:vAlign w:val="bottom"/>
          </w:tcPr>
          <w:p w14:paraId="2CE66FD1" w14:textId="17307489" w:rsidR="003C509A" w:rsidRPr="00BB5275" w:rsidRDefault="003C509A" w:rsidP="003C509A">
            <w:pPr>
              <w:jc w:val="center"/>
              <w:rPr>
                <w:rFonts w:asciiTheme="majorBidi" w:hAnsiTheme="majorBidi" w:cstheme="majorBidi"/>
                <w:lang w:val="en-US"/>
              </w:rPr>
            </w:pPr>
            <w:r w:rsidRPr="00BB5275">
              <w:rPr>
                <w:rFonts w:asciiTheme="majorBidi" w:hAnsiTheme="majorBidi" w:cstheme="majorBidi"/>
                <w:kern w:val="24"/>
              </w:rPr>
              <w:t>18</w:t>
            </w:r>
          </w:p>
        </w:tc>
      </w:tr>
    </w:tbl>
    <w:p w14:paraId="16CAC03A" w14:textId="77777777" w:rsidR="00F542D3" w:rsidRPr="00BB5275" w:rsidRDefault="00F542D3" w:rsidP="004868A6">
      <w:pPr>
        <w:rPr>
          <w:lang w:val="en-US"/>
        </w:rPr>
      </w:pPr>
    </w:p>
    <w:p w14:paraId="7567ACBE" w14:textId="6748ED7E" w:rsidR="00F542D3" w:rsidRPr="00BB5275" w:rsidRDefault="00BC6209" w:rsidP="00BC6209">
      <w:pPr>
        <w:pStyle w:val="Heading2"/>
        <w:rPr>
          <w:lang w:val="en-US"/>
        </w:rPr>
      </w:pPr>
      <w:r w:rsidRPr="00BB5275">
        <w:rPr>
          <w:lang w:val="en-US"/>
        </w:rPr>
        <w:t>Three-phase relative permeability</w:t>
      </w:r>
    </w:p>
    <w:p w14:paraId="4D4A92B7" w14:textId="02425B2B" w:rsidR="008D7A4C" w:rsidRPr="00BB5275" w:rsidRDefault="00BC6209" w:rsidP="00C24812">
      <w:pPr>
        <w:rPr>
          <w:lang w:val="en-US"/>
        </w:rPr>
      </w:pPr>
      <w:r w:rsidRPr="00BB5275">
        <w:rPr>
          <w:lang w:val="en-US"/>
        </w:rPr>
        <w:t xml:space="preserve">The </w:t>
      </w:r>
      <w:r w:rsidR="008D7A4C" w:rsidRPr="00BB5275">
        <w:rPr>
          <w:lang w:val="en-US"/>
        </w:rPr>
        <w:t xml:space="preserve">gas, oil, and water </w:t>
      </w:r>
      <w:r w:rsidRPr="00BB5275">
        <w:rPr>
          <w:lang w:val="en-US"/>
        </w:rPr>
        <w:t>steady-state relative permeabilit</w:t>
      </w:r>
      <w:r w:rsidR="008D7A4C" w:rsidRPr="00BB5275">
        <w:rPr>
          <w:lang w:val="en-US"/>
        </w:rPr>
        <w:t>ies</w:t>
      </w:r>
      <w:r w:rsidRPr="00BB5275">
        <w:rPr>
          <w:lang w:val="en-US"/>
        </w:rPr>
        <w:t xml:space="preserve"> </w:t>
      </w:r>
      <w:r w:rsidR="008D7A4C" w:rsidRPr="00BB5275">
        <w:rPr>
          <w:lang w:val="en-US"/>
        </w:rPr>
        <w:t xml:space="preserve">were </w:t>
      </w:r>
      <w:r w:rsidRPr="00BB5275">
        <w:rPr>
          <w:lang w:val="en-US"/>
        </w:rPr>
        <w:t>calculated using the</w:t>
      </w:r>
      <w:r w:rsidR="0069616D" w:rsidRPr="00BB5275">
        <w:rPr>
          <w:lang w:val="en-US"/>
        </w:rPr>
        <w:t xml:space="preserve"> multiphase Darcy </w:t>
      </w:r>
      <w:r w:rsidR="008D7A4C" w:rsidRPr="00BB5275">
        <w:rPr>
          <w:lang w:val="en-US"/>
        </w:rPr>
        <w:t xml:space="preserve">equations, </w:t>
      </w:r>
      <w:r w:rsidR="0069616D" w:rsidRPr="00BB5275">
        <w:rPr>
          <w:lang w:val="en-US"/>
        </w:rPr>
        <w:t>(1)</w:t>
      </w:r>
      <w:r w:rsidR="001748AA" w:rsidRPr="00BB5275">
        <w:rPr>
          <w:lang w:val="en-US"/>
        </w:rPr>
        <w:t>-</w:t>
      </w:r>
      <w:r w:rsidR="0069616D" w:rsidRPr="00BB5275">
        <w:rPr>
          <w:lang w:val="en-US"/>
        </w:rPr>
        <w:t>(3).</w:t>
      </w:r>
      <w:r w:rsidR="008D7A4C" w:rsidRPr="00BB5275">
        <w:rPr>
          <w:lang w:val="en-US"/>
        </w:rPr>
        <w:t xml:space="preserve"> The relative permeability of each phase is plotted as a function of its own saturation. As mentioned in section 2.4, only the fluid saturations in the macro-pores were considered in this study. The saturation profiles of the three fluid phases, at different fractional flows, are plotted in Fig. 13. Notice that Fig. 13 is divided into two columns, </w:t>
      </w:r>
      <w:r w:rsidR="00F629DC" w:rsidRPr="00BB5275">
        <w:rPr>
          <w:lang w:val="en-US"/>
        </w:rPr>
        <w:t xml:space="preserve">in </w:t>
      </w:r>
      <w:r w:rsidR="008D7A4C" w:rsidRPr="00BB5275">
        <w:rPr>
          <w:lang w:val="en-US"/>
        </w:rPr>
        <w:t>the left column</w:t>
      </w:r>
      <w:r w:rsidR="00F629DC" w:rsidRPr="00BB5275">
        <w:rPr>
          <w:lang w:val="en-US"/>
        </w:rPr>
        <w:t xml:space="preserve">, are the saturation profiles for the increasing </w:t>
      </w:r>
      <w:r w:rsidR="00F629DC" w:rsidRPr="00BB5275">
        <w:rPr>
          <w:i/>
          <w:iCs/>
          <w:lang w:val="en-US"/>
        </w:rPr>
        <w:t>f</w:t>
      </w:r>
      <w:r w:rsidR="00F629DC" w:rsidRPr="00BB5275">
        <w:rPr>
          <w:i/>
          <w:iCs/>
          <w:vertAlign w:val="subscript"/>
          <w:lang w:val="en-US"/>
        </w:rPr>
        <w:t>g</w:t>
      </w:r>
      <w:r w:rsidR="00F629DC" w:rsidRPr="00BB5275">
        <w:rPr>
          <w:lang w:val="en-US"/>
        </w:rPr>
        <w:t xml:space="preserve">, and decreasing </w:t>
      </w:r>
      <w:r w:rsidR="00F629DC" w:rsidRPr="00BB5275">
        <w:rPr>
          <w:i/>
          <w:iCs/>
          <w:lang w:val="en-US"/>
        </w:rPr>
        <w:t>f</w:t>
      </w:r>
      <w:r w:rsidR="00F629DC" w:rsidRPr="00BB5275">
        <w:rPr>
          <w:i/>
          <w:iCs/>
          <w:vertAlign w:val="subscript"/>
          <w:lang w:val="en-US"/>
        </w:rPr>
        <w:t>o</w:t>
      </w:r>
      <w:r w:rsidR="00F629DC" w:rsidRPr="00BB5275">
        <w:rPr>
          <w:lang w:val="en-US"/>
        </w:rPr>
        <w:t xml:space="preserve"> and </w:t>
      </w:r>
      <w:r w:rsidR="00F629DC" w:rsidRPr="00BB5275">
        <w:rPr>
          <w:i/>
          <w:iCs/>
          <w:lang w:val="en-US"/>
        </w:rPr>
        <w:t>f</w:t>
      </w:r>
      <w:r w:rsidR="00F629DC" w:rsidRPr="00BB5275">
        <w:rPr>
          <w:i/>
          <w:iCs/>
          <w:vertAlign w:val="subscript"/>
          <w:lang w:val="en-US"/>
        </w:rPr>
        <w:t>w</w:t>
      </w:r>
      <w:r w:rsidR="00F629DC" w:rsidRPr="00BB5275">
        <w:rPr>
          <w:lang w:val="en-US"/>
        </w:rPr>
        <w:t>, flow</w:t>
      </w:r>
      <w:r w:rsidR="008D7A4C" w:rsidRPr="00BB5275">
        <w:rPr>
          <w:lang w:val="en-US"/>
        </w:rPr>
        <w:t xml:space="preserve"> path</w:t>
      </w:r>
      <w:r w:rsidR="00F629DC" w:rsidRPr="00BB5275">
        <w:rPr>
          <w:lang w:val="en-US"/>
        </w:rPr>
        <w:t xml:space="preserve">, while on the right are the saturation profiles for the decreasing </w:t>
      </w:r>
      <w:r w:rsidR="00F629DC" w:rsidRPr="00BB5275">
        <w:rPr>
          <w:i/>
          <w:iCs/>
          <w:lang w:val="en-US"/>
        </w:rPr>
        <w:t>f</w:t>
      </w:r>
      <w:r w:rsidR="00F629DC" w:rsidRPr="00BB5275">
        <w:rPr>
          <w:i/>
          <w:iCs/>
          <w:vertAlign w:val="subscript"/>
          <w:lang w:val="en-US"/>
        </w:rPr>
        <w:t>g</w:t>
      </w:r>
      <w:r w:rsidR="00F629DC" w:rsidRPr="00BB5275">
        <w:rPr>
          <w:lang w:val="en-US"/>
        </w:rPr>
        <w:t xml:space="preserve">, and increasing </w:t>
      </w:r>
      <w:r w:rsidR="00F629DC" w:rsidRPr="00BB5275">
        <w:rPr>
          <w:i/>
          <w:iCs/>
          <w:lang w:val="en-US"/>
        </w:rPr>
        <w:t>f</w:t>
      </w:r>
      <w:r w:rsidR="00F629DC" w:rsidRPr="00BB5275">
        <w:rPr>
          <w:i/>
          <w:iCs/>
          <w:vertAlign w:val="subscript"/>
          <w:lang w:val="en-US"/>
        </w:rPr>
        <w:t>o</w:t>
      </w:r>
      <w:r w:rsidR="00F629DC" w:rsidRPr="00BB5275">
        <w:rPr>
          <w:lang w:val="en-US"/>
        </w:rPr>
        <w:t xml:space="preserve"> and </w:t>
      </w:r>
      <w:r w:rsidR="00F629DC" w:rsidRPr="00BB5275">
        <w:rPr>
          <w:i/>
          <w:iCs/>
          <w:lang w:val="en-US"/>
        </w:rPr>
        <w:t>f</w:t>
      </w:r>
      <w:r w:rsidR="00F629DC" w:rsidRPr="00BB5275">
        <w:rPr>
          <w:i/>
          <w:iCs/>
          <w:vertAlign w:val="subscript"/>
          <w:lang w:val="en-US"/>
        </w:rPr>
        <w:t>w</w:t>
      </w:r>
      <w:r w:rsidR="00F629DC" w:rsidRPr="00BB5275">
        <w:rPr>
          <w:lang w:val="en-US"/>
        </w:rPr>
        <w:t xml:space="preserve">. The saturation profiles for </w:t>
      </w:r>
      <w:r w:rsidR="00F629DC" w:rsidRPr="00BB5275">
        <w:rPr>
          <w:i/>
          <w:iCs/>
          <w:lang w:val="en-US"/>
        </w:rPr>
        <w:t>f</w:t>
      </w:r>
      <w:r w:rsidR="00F629DC" w:rsidRPr="00BB5275">
        <w:rPr>
          <w:i/>
          <w:iCs/>
          <w:vertAlign w:val="subscript"/>
          <w:lang w:val="en-US"/>
        </w:rPr>
        <w:t>g</w:t>
      </w:r>
      <w:r w:rsidR="00F629DC" w:rsidRPr="00BB5275">
        <w:rPr>
          <w:lang w:val="en-US"/>
        </w:rPr>
        <w:t xml:space="preserve"> = 1 are plotted in both for reference. </w:t>
      </w:r>
      <w:r w:rsidR="00520BA6" w:rsidRPr="00BB5275">
        <w:rPr>
          <w:lang w:val="en-US"/>
        </w:rPr>
        <w:t>The averaged saturations, for all fractional flows, are plotted in a ternary diagram in Fig. S</w:t>
      </w:r>
      <w:r w:rsidR="00DE3B80" w:rsidRPr="00BB5275">
        <w:rPr>
          <w:lang w:val="en-US"/>
        </w:rPr>
        <w:t>3</w:t>
      </w:r>
      <w:r w:rsidR="00520BA6" w:rsidRPr="00BB5275">
        <w:rPr>
          <w:lang w:val="en-US"/>
        </w:rPr>
        <w:t xml:space="preserve"> in the supplementary material. </w:t>
      </w:r>
    </w:p>
    <w:p w14:paraId="5B5D1291" w14:textId="51B92866" w:rsidR="00E93C67" w:rsidRPr="00BB5275" w:rsidRDefault="00372524" w:rsidP="00C24812">
      <w:pPr>
        <w:rPr>
          <w:lang w:val="en-US"/>
        </w:rPr>
      </w:pPr>
      <w:r w:rsidRPr="00BB5275">
        <w:rPr>
          <w:lang w:val="en-US"/>
        </w:rPr>
        <w:t>Fig. 13a shows that t</w:t>
      </w:r>
      <w:r w:rsidR="00D37D6C" w:rsidRPr="00BB5275">
        <w:rPr>
          <w:lang w:val="en-US"/>
        </w:rPr>
        <w:t xml:space="preserve">he irreducible water saturation reached during two-phase flow, when </w:t>
      </w:r>
      <w:r w:rsidR="00D37D6C" w:rsidRPr="00BB5275">
        <w:rPr>
          <w:i/>
          <w:iCs/>
          <w:lang w:val="en-US"/>
        </w:rPr>
        <w:t>f</w:t>
      </w:r>
      <w:r w:rsidR="00D37D6C" w:rsidRPr="00BB5275">
        <w:rPr>
          <w:i/>
          <w:iCs/>
          <w:vertAlign w:val="subscript"/>
          <w:lang w:val="en-US"/>
        </w:rPr>
        <w:t>o</w:t>
      </w:r>
      <w:r w:rsidR="00D37D6C" w:rsidRPr="00BB5275">
        <w:rPr>
          <w:lang w:val="en-US"/>
        </w:rPr>
        <w:t xml:space="preserve"> = 1, is around </w:t>
      </w:r>
      <w:r w:rsidR="00A522A9" w:rsidRPr="00BB5275">
        <w:rPr>
          <w:lang w:val="en-US"/>
        </w:rPr>
        <w:t>0.</w:t>
      </w:r>
      <w:r w:rsidR="00D37D6C" w:rsidRPr="00BB5275">
        <w:rPr>
          <w:lang w:val="en-US"/>
        </w:rPr>
        <w:t>32</w:t>
      </w:r>
      <w:r w:rsidR="00A522A9" w:rsidRPr="00BB5275">
        <w:rPr>
          <w:lang w:val="en-US"/>
        </w:rPr>
        <w:t>.</w:t>
      </w:r>
      <w:r w:rsidR="00A74A9C" w:rsidRPr="00BB5275">
        <w:rPr>
          <w:lang w:val="en-US"/>
        </w:rPr>
        <w:t xml:space="preserve"> The high irreducible water saturation is attributed to the water-wet </w:t>
      </w:r>
      <w:r w:rsidR="00DE3B80" w:rsidRPr="00BB5275">
        <w:rPr>
          <w:lang w:val="en-US"/>
        </w:rPr>
        <w:t>nature</w:t>
      </w:r>
      <w:r w:rsidR="00A74A9C" w:rsidRPr="00BB5275">
        <w:rPr>
          <w:lang w:val="en-US"/>
        </w:rPr>
        <w:t xml:space="preserve"> of the rock</w:t>
      </w:r>
      <w:r w:rsidR="00E856ED" w:rsidRPr="00BB5275">
        <w:rPr>
          <w:lang w:val="en-US"/>
        </w:rPr>
        <w:t xml:space="preserve"> and the low capillary pressure imposed at the end of primary drainage</w:t>
      </w:r>
      <w:r w:rsidR="00A74A9C" w:rsidRPr="00BB5275">
        <w:rPr>
          <w:lang w:val="en-US"/>
        </w:rPr>
        <w:t xml:space="preserve">. Initial oil and water saturations at </w:t>
      </w:r>
      <w:proofErr w:type="spellStart"/>
      <w:r w:rsidR="00A74A9C" w:rsidRPr="00BB5275">
        <w:rPr>
          <w:i/>
          <w:iCs/>
          <w:lang w:val="en-US"/>
        </w:rPr>
        <w:t>f</w:t>
      </w:r>
      <w:r w:rsidR="00A74A9C" w:rsidRPr="00BB5275">
        <w:rPr>
          <w:i/>
          <w:iCs/>
          <w:vertAlign w:val="subscript"/>
          <w:lang w:val="en-US"/>
        </w:rPr>
        <w:t>w</w:t>
      </w:r>
      <w:r w:rsidR="00075422" w:rsidRPr="00BB5275">
        <w:rPr>
          <w:i/>
          <w:iCs/>
          <w:vertAlign w:val="subscript"/>
          <w:lang w:val="en-US"/>
        </w:rPr>
        <w:t>,o</w:t>
      </w:r>
      <w:proofErr w:type="spellEnd"/>
      <w:r w:rsidR="00A74A9C" w:rsidRPr="00BB5275">
        <w:rPr>
          <w:lang w:val="en-US"/>
        </w:rPr>
        <w:t xml:space="preserve"> = 0.5, before gas injection, were 0.46 and 0.54 respectively</w:t>
      </w:r>
      <w:r w:rsidR="00075422" w:rsidRPr="00BB5275">
        <w:rPr>
          <w:lang w:val="en-US"/>
        </w:rPr>
        <w:t>, see Figs 13a and 13b</w:t>
      </w:r>
      <w:r w:rsidR="00B025B8" w:rsidRPr="00BB5275">
        <w:rPr>
          <w:lang w:val="en-US"/>
        </w:rPr>
        <w:t xml:space="preserve">. </w:t>
      </w:r>
    </w:p>
    <w:p w14:paraId="684D0289" w14:textId="782DC0EE" w:rsidR="0072773A" w:rsidRPr="00BB5275" w:rsidRDefault="00F427FC" w:rsidP="00C24812">
      <w:pPr>
        <w:rPr>
          <w:lang w:val="en-US"/>
        </w:rPr>
      </w:pPr>
      <w:r w:rsidRPr="00A74A8C">
        <w:rPr>
          <w:highlight w:val="yellow"/>
          <w:lang w:val="en-US"/>
        </w:rPr>
        <w:t>At t</w:t>
      </w:r>
      <w:r w:rsidR="00A522A9" w:rsidRPr="00A74A8C">
        <w:rPr>
          <w:highlight w:val="yellow"/>
          <w:lang w:val="en-US"/>
        </w:rPr>
        <w:t>he first</w:t>
      </w:r>
      <w:r w:rsidRPr="00A74A8C">
        <w:rPr>
          <w:highlight w:val="yellow"/>
          <w:lang w:val="en-US"/>
        </w:rPr>
        <w:t xml:space="preserve"> three-phase</w:t>
      </w:r>
      <w:r w:rsidR="00A522A9" w:rsidRPr="00A74A8C">
        <w:rPr>
          <w:highlight w:val="yellow"/>
          <w:lang w:val="en-US"/>
        </w:rPr>
        <w:t xml:space="preserve"> fractional flow</w:t>
      </w:r>
      <w:r w:rsidRPr="00BB5275">
        <w:rPr>
          <w:lang w:val="en-US"/>
        </w:rPr>
        <w:t>,</w:t>
      </w:r>
      <w:r w:rsidR="00A522A9" w:rsidRPr="00BB5275">
        <w:rPr>
          <w:lang w:val="en-US"/>
        </w:rPr>
        <w:t xml:space="preserve"> </w:t>
      </w:r>
      <w:r w:rsidRPr="00BB5275">
        <w:rPr>
          <w:lang w:val="en-US"/>
        </w:rPr>
        <w:t>the</w:t>
      </w:r>
      <w:r w:rsidR="00A522A9" w:rsidRPr="00BB5275">
        <w:rPr>
          <w:lang w:val="en-US"/>
        </w:rPr>
        <w:t xml:space="preserve"> gas saturation </w:t>
      </w:r>
      <w:r w:rsidRPr="00BB5275">
        <w:rPr>
          <w:lang w:val="en-US"/>
        </w:rPr>
        <w:t>reached</w:t>
      </w:r>
      <w:r w:rsidR="00A522A9" w:rsidRPr="00BB5275">
        <w:rPr>
          <w:lang w:val="en-US"/>
        </w:rPr>
        <w:t xml:space="preserve"> 0.15, with oil and water saturations of 0.38 and 0.47 respectively</w:t>
      </w:r>
      <w:r w:rsidR="00F0792C" w:rsidRPr="00BB5275">
        <w:rPr>
          <w:lang w:val="en-US"/>
        </w:rPr>
        <w:t>, see Figs. 13a, 13b and 13c</w:t>
      </w:r>
      <w:r w:rsidR="00B42303" w:rsidRPr="00BB5275">
        <w:rPr>
          <w:lang w:val="en-US"/>
        </w:rPr>
        <w:t>.</w:t>
      </w:r>
      <w:r w:rsidR="00F0792C" w:rsidRPr="00BB5275">
        <w:rPr>
          <w:lang w:val="en-US"/>
        </w:rPr>
        <w:t xml:space="preserve"> At the </w:t>
      </w:r>
      <w:r w:rsidRPr="00BB5275">
        <w:rPr>
          <w:lang w:val="en-US"/>
        </w:rPr>
        <w:t xml:space="preserve">end of the </w:t>
      </w:r>
      <w:r w:rsidR="00F0792C" w:rsidRPr="00BB5275">
        <w:rPr>
          <w:lang w:val="en-US"/>
        </w:rPr>
        <w:t xml:space="preserve">increasing gas saturation </w:t>
      </w:r>
      <w:r w:rsidRPr="00BB5275">
        <w:rPr>
          <w:lang w:val="en-US"/>
        </w:rPr>
        <w:t>flow path</w:t>
      </w:r>
      <w:r w:rsidR="00F0792C" w:rsidRPr="00BB5275">
        <w:rPr>
          <w:lang w:val="en-US"/>
        </w:rPr>
        <w:t xml:space="preserve">, </w:t>
      </w:r>
      <w:r w:rsidR="00F0792C" w:rsidRPr="00BB5275">
        <w:rPr>
          <w:i/>
          <w:iCs/>
          <w:lang w:val="en-US"/>
        </w:rPr>
        <w:t>f</w:t>
      </w:r>
      <w:r w:rsidR="00F0792C" w:rsidRPr="00BB5275">
        <w:rPr>
          <w:i/>
          <w:iCs/>
          <w:vertAlign w:val="subscript"/>
          <w:lang w:val="en-US"/>
        </w:rPr>
        <w:t>g</w:t>
      </w:r>
      <w:r w:rsidR="00F0792C" w:rsidRPr="00BB5275">
        <w:rPr>
          <w:lang w:val="en-US"/>
        </w:rPr>
        <w:t xml:space="preserve"> = 1, </w:t>
      </w:r>
      <w:r w:rsidR="00DE3B80" w:rsidRPr="00BB5275">
        <w:rPr>
          <w:lang w:val="en-US"/>
        </w:rPr>
        <w:t xml:space="preserve">the </w:t>
      </w:r>
      <w:r w:rsidR="00F0792C" w:rsidRPr="00BB5275">
        <w:rPr>
          <w:lang w:val="en-US"/>
        </w:rPr>
        <w:t xml:space="preserve">gas saturation </w:t>
      </w:r>
      <w:r w:rsidRPr="00BB5275">
        <w:rPr>
          <w:lang w:val="en-US"/>
        </w:rPr>
        <w:t xml:space="preserve">only </w:t>
      </w:r>
      <w:r w:rsidR="00F0792C" w:rsidRPr="00BB5275">
        <w:rPr>
          <w:lang w:val="en-US"/>
        </w:rPr>
        <w:t>reached 0.33, with 0.31 and 0.36 oil and water saturations</w:t>
      </w:r>
      <w:r w:rsidRPr="00BB5275">
        <w:rPr>
          <w:lang w:val="en-US"/>
        </w:rPr>
        <w:t xml:space="preserve">. The </w:t>
      </w:r>
      <w:r w:rsidR="00F0792C" w:rsidRPr="00BB5275">
        <w:rPr>
          <w:lang w:val="en-US"/>
        </w:rPr>
        <w:t xml:space="preserve">water saturation </w:t>
      </w:r>
      <w:r w:rsidR="00087BBC" w:rsidRPr="00BB5275">
        <w:rPr>
          <w:lang w:val="en-US"/>
        </w:rPr>
        <w:t>is</w:t>
      </w:r>
      <w:r w:rsidR="00F0792C" w:rsidRPr="00BB5275">
        <w:rPr>
          <w:lang w:val="en-US"/>
        </w:rPr>
        <w:t xml:space="preserve"> the highest</w:t>
      </w:r>
      <w:r w:rsidRPr="00BB5275">
        <w:rPr>
          <w:lang w:val="en-US"/>
        </w:rPr>
        <w:t xml:space="preserve"> </w:t>
      </w:r>
      <w:r w:rsidR="00087BBC" w:rsidRPr="00BB5275">
        <w:rPr>
          <w:lang w:val="en-US"/>
        </w:rPr>
        <w:t xml:space="preserve">as </w:t>
      </w:r>
      <w:r w:rsidR="00F0792C" w:rsidRPr="00BB5275">
        <w:rPr>
          <w:lang w:val="en-US"/>
        </w:rPr>
        <w:t xml:space="preserve">it remains connected in wetting layers in the </w:t>
      </w:r>
      <w:r w:rsidR="00FD28F2" w:rsidRPr="00BB5275">
        <w:rPr>
          <w:lang w:val="en-US"/>
        </w:rPr>
        <w:t xml:space="preserve">corners of the </w:t>
      </w:r>
      <w:r w:rsidR="00F0792C" w:rsidRPr="00BB5275">
        <w:rPr>
          <w:lang w:val="en-US"/>
        </w:rPr>
        <w:t xml:space="preserve">pore space. </w:t>
      </w:r>
      <w:r w:rsidR="00FD28F2" w:rsidRPr="00BB5275">
        <w:rPr>
          <w:lang w:val="en-US"/>
        </w:rPr>
        <w:t>Moreover, the gas rate was not</w:t>
      </w:r>
      <w:r w:rsidR="00DE3B80" w:rsidRPr="00BB5275">
        <w:rPr>
          <w:lang w:val="en-US"/>
        </w:rPr>
        <w:t xml:space="preserve"> increased</w:t>
      </w:r>
      <w:r w:rsidR="00FD28F2" w:rsidRPr="00BB5275">
        <w:rPr>
          <w:lang w:val="en-US"/>
        </w:rPr>
        <w:t xml:space="preserve"> at </w:t>
      </w:r>
      <w:r w:rsidR="00FD28F2" w:rsidRPr="00BB5275">
        <w:rPr>
          <w:i/>
          <w:iCs/>
          <w:lang w:val="en-US"/>
        </w:rPr>
        <w:t>f</w:t>
      </w:r>
      <w:r w:rsidR="00FD28F2" w:rsidRPr="00BB5275">
        <w:rPr>
          <w:i/>
          <w:iCs/>
          <w:vertAlign w:val="subscript"/>
          <w:lang w:val="en-US"/>
        </w:rPr>
        <w:t>g</w:t>
      </w:r>
      <w:r w:rsidR="00FD28F2" w:rsidRPr="00BB5275">
        <w:rPr>
          <w:lang w:val="en-US"/>
        </w:rPr>
        <w:t xml:space="preserve"> = 1 which explains the </w:t>
      </w:r>
      <w:r w:rsidRPr="00BB5275">
        <w:rPr>
          <w:lang w:val="en-US"/>
        </w:rPr>
        <w:t xml:space="preserve">low gas saturation – </w:t>
      </w:r>
      <w:r w:rsidR="00FD28F2" w:rsidRPr="00BB5275">
        <w:rPr>
          <w:lang w:val="en-US"/>
        </w:rPr>
        <w:t xml:space="preserve">high </w:t>
      </w:r>
      <w:r w:rsidR="00087BBC" w:rsidRPr="00BB5275">
        <w:rPr>
          <w:lang w:val="en-US"/>
        </w:rPr>
        <w:t>r</w:t>
      </w:r>
      <w:r w:rsidR="000F1791" w:rsidRPr="00BB5275">
        <w:rPr>
          <w:lang w:val="en-US"/>
        </w:rPr>
        <w:t>e</w:t>
      </w:r>
      <w:r w:rsidR="00DE3B80" w:rsidRPr="00BB5275">
        <w:rPr>
          <w:lang w:val="en-US"/>
        </w:rPr>
        <w:t>maining</w:t>
      </w:r>
      <w:r w:rsidR="000F1791" w:rsidRPr="00BB5275">
        <w:rPr>
          <w:lang w:val="en-US"/>
        </w:rPr>
        <w:t xml:space="preserve"> </w:t>
      </w:r>
      <w:r w:rsidR="00FD28F2" w:rsidRPr="00BB5275">
        <w:rPr>
          <w:lang w:val="en-US"/>
        </w:rPr>
        <w:t>oil and water saturations</w:t>
      </w:r>
      <w:r w:rsidRPr="00BB5275">
        <w:rPr>
          <w:lang w:val="en-US"/>
        </w:rPr>
        <w:t xml:space="preserve"> – </w:t>
      </w:r>
      <w:r w:rsidR="000F1791" w:rsidRPr="00BB5275">
        <w:rPr>
          <w:lang w:val="en-US"/>
        </w:rPr>
        <w:t xml:space="preserve">when gas is injected </w:t>
      </w:r>
      <w:r w:rsidRPr="00BB5275">
        <w:rPr>
          <w:lang w:val="en-US"/>
        </w:rPr>
        <w:t>alone</w:t>
      </w:r>
      <w:r w:rsidR="00DE3B80" w:rsidRPr="00BB5275">
        <w:rPr>
          <w:lang w:val="en-US"/>
        </w:rPr>
        <w:t xml:space="preserve">: once gas established a flow path through the </w:t>
      </w:r>
      <w:r w:rsidR="00DE3B80" w:rsidRPr="00BB5275">
        <w:rPr>
          <w:lang w:val="en-US"/>
        </w:rPr>
        <w:lastRenderedPageBreak/>
        <w:t>sample there was no further displacement</w:t>
      </w:r>
      <w:r w:rsidR="00FD28F2" w:rsidRPr="00BB5275">
        <w:rPr>
          <w:lang w:val="en-US"/>
        </w:rPr>
        <w:t>.</w:t>
      </w:r>
      <w:r w:rsidRPr="00BB5275">
        <w:rPr>
          <w:lang w:val="en-US"/>
        </w:rPr>
        <w:t xml:space="preserve"> </w:t>
      </w:r>
      <w:r w:rsidR="0053699C" w:rsidRPr="00BB5275">
        <w:rPr>
          <w:lang w:val="en-US"/>
        </w:rPr>
        <w:t xml:space="preserve">During increasing </w:t>
      </w:r>
      <w:r w:rsidR="0053699C" w:rsidRPr="00BB5275">
        <w:rPr>
          <w:i/>
          <w:iCs/>
          <w:lang w:val="en-US"/>
        </w:rPr>
        <w:t>f</w:t>
      </w:r>
      <w:r w:rsidR="0053699C" w:rsidRPr="00BB5275">
        <w:rPr>
          <w:i/>
          <w:iCs/>
          <w:vertAlign w:val="subscript"/>
          <w:lang w:val="en-US"/>
        </w:rPr>
        <w:t>g</w:t>
      </w:r>
      <w:r w:rsidR="0053699C" w:rsidRPr="00BB5275">
        <w:rPr>
          <w:lang w:val="en-US"/>
        </w:rPr>
        <w:t xml:space="preserve">, and decreasing </w:t>
      </w:r>
      <w:r w:rsidR="0053699C" w:rsidRPr="00BB5275">
        <w:rPr>
          <w:i/>
          <w:iCs/>
          <w:lang w:val="en-US"/>
        </w:rPr>
        <w:t>f</w:t>
      </w:r>
      <w:r w:rsidR="0053699C" w:rsidRPr="00BB5275">
        <w:rPr>
          <w:i/>
          <w:iCs/>
          <w:vertAlign w:val="subscript"/>
          <w:lang w:val="en-US"/>
        </w:rPr>
        <w:t>o</w:t>
      </w:r>
      <w:r w:rsidR="0053699C" w:rsidRPr="00BB5275">
        <w:rPr>
          <w:lang w:val="en-US"/>
        </w:rPr>
        <w:t xml:space="preserve"> and </w:t>
      </w:r>
      <w:r w:rsidR="0053699C" w:rsidRPr="00BB5275">
        <w:rPr>
          <w:i/>
          <w:iCs/>
          <w:lang w:val="en-US"/>
        </w:rPr>
        <w:t>f</w:t>
      </w:r>
      <w:r w:rsidR="0053699C" w:rsidRPr="00BB5275">
        <w:rPr>
          <w:i/>
          <w:iCs/>
          <w:vertAlign w:val="subscript"/>
          <w:lang w:val="en-US"/>
        </w:rPr>
        <w:t>w</w:t>
      </w:r>
      <w:r w:rsidR="0053699C" w:rsidRPr="00BB5275">
        <w:rPr>
          <w:lang w:val="en-US"/>
        </w:rPr>
        <w:t xml:space="preserve">, flow path, the gas saturation increased, while the oil and water saturations decreased as expected. </w:t>
      </w:r>
    </w:p>
    <w:p w14:paraId="66ABAC33" w14:textId="7000AEBD" w:rsidR="002E732A" w:rsidRPr="00BB5275" w:rsidRDefault="00217193" w:rsidP="002E732A">
      <w:pPr>
        <w:rPr>
          <w:lang w:val="en-US"/>
        </w:rPr>
      </w:pPr>
      <w:r w:rsidRPr="00BB5275">
        <w:rPr>
          <w:lang w:val="en-US"/>
        </w:rPr>
        <w:t xml:space="preserve">However, in contrast, during the subsequent saturation path – decreasing </w:t>
      </w:r>
      <w:r w:rsidRPr="00BB5275">
        <w:rPr>
          <w:i/>
          <w:iCs/>
          <w:lang w:val="en-US"/>
        </w:rPr>
        <w:t>f</w:t>
      </w:r>
      <w:r w:rsidRPr="00BB5275">
        <w:rPr>
          <w:i/>
          <w:iCs/>
          <w:vertAlign w:val="subscript"/>
          <w:lang w:val="en-US"/>
        </w:rPr>
        <w:t>g</w:t>
      </w:r>
      <w:r w:rsidRPr="00BB5275">
        <w:rPr>
          <w:lang w:val="en-US"/>
        </w:rPr>
        <w:t xml:space="preserve"> and increasing </w:t>
      </w:r>
      <w:r w:rsidRPr="00BB5275">
        <w:rPr>
          <w:i/>
          <w:iCs/>
          <w:lang w:val="en-US"/>
        </w:rPr>
        <w:t>f</w:t>
      </w:r>
      <w:r w:rsidRPr="00BB5275">
        <w:rPr>
          <w:i/>
          <w:iCs/>
          <w:vertAlign w:val="subscript"/>
          <w:lang w:val="en-US"/>
        </w:rPr>
        <w:t>o</w:t>
      </w:r>
      <w:r w:rsidRPr="00BB5275">
        <w:rPr>
          <w:lang w:val="en-US"/>
        </w:rPr>
        <w:t xml:space="preserve"> and </w:t>
      </w:r>
      <w:r w:rsidRPr="00BB5275">
        <w:rPr>
          <w:i/>
          <w:iCs/>
          <w:lang w:val="en-US"/>
        </w:rPr>
        <w:t>f</w:t>
      </w:r>
      <w:r w:rsidRPr="00BB5275">
        <w:rPr>
          <w:i/>
          <w:iCs/>
          <w:vertAlign w:val="subscript"/>
          <w:lang w:val="en-US"/>
        </w:rPr>
        <w:t xml:space="preserve">w </w:t>
      </w:r>
      <w:r w:rsidRPr="00BB5275">
        <w:rPr>
          <w:lang w:val="en-US"/>
        </w:rPr>
        <w:t xml:space="preserve">– the fluid saturations </w:t>
      </w:r>
      <w:r w:rsidR="00576E16" w:rsidRPr="00BB5275">
        <w:rPr>
          <w:lang w:val="en-US"/>
        </w:rPr>
        <w:t>remain</w:t>
      </w:r>
      <w:r w:rsidRPr="00BB5275">
        <w:rPr>
          <w:lang w:val="en-US"/>
        </w:rPr>
        <w:t>ed</w:t>
      </w:r>
      <w:r w:rsidR="00576E16" w:rsidRPr="00BB5275">
        <w:rPr>
          <w:lang w:val="en-US"/>
        </w:rPr>
        <w:t xml:space="preserve"> largely constant regardless of the change in the fluid flow</w:t>
      </w:r>
      <w:r w:rsidR="002103AF" w:rsidRPr="00BB5275">
        <w:rPr>
          <w:lang w:val="en-US"/>
        </w:rPr>
        <w:t xml:space="preserve"> </w:t>
      </w:r>
      <w:r w:rsidR="00576E16" w:rsidRPr="00BB5275">
        <w:rPr>
          <w:lang w:val="en-US"/>
        </w:rPr>
        <w:t>rates</w:t>
      </w:r>
      <w:r w:rsidR="00851016" w:rsidRPr="00BB5275">
        <w:rPr>
          <w:lang w:val="en-US"/>
        </w:rPr>
        <w:t>, see Figs. 13d, 13e</w:t>
      </w:r>
      <w:r w:rsidR="004146C9" w:rsidRPr="00BB5275">
        <w:rPr>
          <w:lang w:val="en-US"/>
        </w:rPr>
        <w:t xml:space="preserve"> and</w:t>
      </w:r>
      <w:r w:rsidR="00851016" w:rsidRPr="00BB5275">
        <w:rPr>
          <w:lang w:val="en-US"/>
        </w:rPr>
        <w:t xml:space="preserve"> 13f</w:t>
      </w:r>
      <w:r w:rsidR="00576E16" w:rsidRPr="00BB5275">
        <w:rPr>
          <w:lang w:val="en-US"/>
        </w:rPr>
        <w:t xml:space="preserve">. </w:t>
      </w:r>
      <w:r w:rsidRPr="00BB5275">
        <w:rPr>
          <w:lang w:val="en-US"/>
        </w:rPr>
        <w:t xml:space="preserve">This explains why the pore occupancy also remained constant </w:t>
      </w:r>
      <w:r w:rsidR="001770D9" w:rsidRPr="00BB5275">
        <w:rPr>
          <w:lang w:val="en-US"/>
        </w:rPr>
        <w:t>in</w:t>
      </w:r>
      <w:r w:rsidRPr="00BB5275">
        <w:rPr>
          <w:lang w:val="en-US"/>
        </w:rPr>
        <w:t xml:space="preserve"> this saturation path</w:t>
      </w:r>
      <w:r w:rsidR="002560EB" w:rsidRPr="00BB5275">
        <w:rPr>
          <w:lang w:val="en-US"/>
        </w:rPr>
        <w:t xml:space="preserve"> (section 3.2)</w:t>
      </w:r>
      <w:r w:rsidRPr="00BB5275">
        <w:rPr>
          <w:lang w:val="en-US"/>
        </w:rPr>
        <w:t xml:space="preserve">. </w:t>
      </w:r>
      <w:r w:rsidR="00DE3B80" w:rsidRPr="00BB5275">
        <w:rPr>
          <w:lang w:val="en-US"/>
        </w:rPr>
        <w:t>As discussed previously, this is due to</w:t>
      </w:r>
      <w:r w:rsidR="00341CF5" w:rsidRPr="00BB5275">
        <w:rPr>
          <w:lang w:val="en-US"/>
        </w:rPr>
        <w:t xml:space="preserve"> </w:t>
      </w:r>
      <w:r w:rsidR="006000A7" w:rsidRPr="00BB5275">
        <w:rPr>
          <w:lang w:val="en-US"/>
        </w:rPr>
        <w:t>gas trapping by oil and water layers</w:t>
      </w:r>
      <w:r w:rsidRPr="00BB5275">
        <w:rPr>
          <w:lang w:val="en-US"/>
        </w:rPr>
        <w:t xml:space="preserve">. </w:t>
      </w:r>
      <w:r w:rsidR="00026D61" w:rsidRPr="00BB5275">
        <w:rPr>
          <w:lang w:val="en-US"/>
        </w:rPr>
        <w:t>As gas gets trapped</w:t>
      </w:r>
      <w:r w:rsidR="00124235" w:rsidRPr="00BB5275">
        <w:rPr>
          <w:lang w:val="en-US"/>
        </w:rPr>
        <w:t>,</w:t>
      </w:r>
      <w:r w:rsidR="00026D61" w:rsidRPr="00BB5275">
        <w:rPr>
          <w:lang w:val="en-US"/>
        </w:rPr>
        <w:t xml:space="preserve"> it </w:t>
      </w:r>
      <w:r w:rsidR="00124235" w:rsidRPr="00BB5275">
        <w:rPr>
          <w:lang w:val="en-US"/>
        </w:rPr>
        <w:t>is</w:t>
      </w:r>
      <w:r w:rsidR="00026D61" w:rsidRPr="00BB5275">
        <w:rPr>
          <w:lang w:val="en-US"/>
        </w:rPr>
        <w:t xml:space="preserve"> immobilized in the pore space</w:t>
      </w:r>
      <w:r w:rsidR="007B000F" w:rsidRPr="00BB5275">
        <w:rPr>
          <w:lang w:val="en-US"/>
        </w:rPr>
        <w:t xml:space="preserve"> keeping the gas saturation constant</w:t>
      </w:r>
      <w:r w:rsidR="003B1052" w:rsidRPr="00BB5275">
        <w:rPr>
          <w:lang w:val="en-US"/>
        </w:rPr>
        <w:t xml:space="preserve">, and since oil and water </w:t>
      </w:r>
      <w:r w:rsidR="000F6236" w:rsidRPr="00BB5275">
        <w:rPr>
          <w:lang w:val="en-US"/>
        </w:rPr>
        <w:t xml:space="preserve">are injected </w:t>
      </w:r>
      <w:r w:rsidR="003B1052" w:rsidRPr="00BB5275">
        <w:rPr>
          <w:lang w:val="en-US"/>
        </w:rPr>
        <w:t>at the same flow</w:t>
      </w:r>
      <w:r w:rsidR="000F6236" w:rsidRPr="00BB5275">
        <w:rPr>
          <w:lang w:val="en-US"/>
        </w:rPr>
        <w:t xml:space="preserve"> </w:t>
      </w:r>
      <w:r w:rsidR="003B1052" w:rsidRPr="00BB5275">
        <w:rPr>
          <w:lang w:val="en-US"/>
        </w:rPr>
        <w:t xml:space="preserve">rate their saturations also remain </w:t>
      </w:r>
      <w:r w:rsidRPr="00BB5275">
        <w:rPr>
          <w:lang w:val="en-US"/>
        </w:rPr>
        <w:t>constant</w:t>
      </w:r>
      <w:r w:rsidR="003B1052" w:rsidRPr="00BB5275">
        <w:rPr>
          <w:lang w:val="en-US"/>
        </w:rPr>
        <w:t>.</w:t>
      </w:r>
      <w:r w:rsidR="002103AF" w:rsidRPr="00BB5275">
        <w:rPr>
          <w:lang w:val="en-US"/>
        </w:rPr>
        <w:t xml:space="preserve"> </w:t>
      </w:r>
      <w:r w:rsidR="002E732A" w:rsidRPr="00BB5275">
        <w:rPr>
          <w:lang w:val="en-US"/>
        </w:rPr>
        <w:t>The high residual gas saturation observed indicates that water-wet oil reservoirs are ideal for gas storage applications; the stored gas is permanently immobilized</w:t>
      </w:r>
      <w:r w:rsidR="00DE3B80" w:rsidRPr="00BB5275">
        <w:rPr>
          <w:lang w:val="en-US"/>
        </w:rPr>
        <w:t xml:space="preserve"> once injection stops</w:t>
      </w:r>
      <w:r w:rsidR="002E732A" w:rsidRPr="00BB5275">
        <w:rPr>
          <w:lang w:val="en-US"/>
        </w:rPr>
        <w:t xml:space="preserve">. </w:t>
      </w:r>
    </w:p>
    <w:p w14:paraId="011E5589" w14:textId="1F4B752C" w:rsidR="000F6236" w:rsidRPr="00BB5275" w:rsidRDefault="002103AF" w:rsidP="00C24812">
      <w:pPr>
        <w:rPr>
          <w:lang w:val="en-US"/>
        </w:rPr>
      </w:pPr>
      <w:r w:rsidRPr="00BB5275">
        <w:rPr>
          <w:lang w:val="en-US"/>
        </w:rPr>
        <w:t xml:space="preserve">Nevertheless, since gas is continuously injected, although at lower flow rates than that reached at </w:t>
      </w:r>
      <w:r w:rsidRPr="00BB5275">
        <w:rPr>
          <w:i/>
          <w:iCs/>
          <w:lang w:val="en-US"/>
        </w:rPr>
        <w:t>f</w:t>
      </w:r>
      <w:r w:rsidRPr="00BB5275">
        <w:rPr>
          <w:i/>
          <w:iCs/>
          <w:vertAlign w:val="subscript"/>
          <w:lang w:val="en-US"/>
        </w:rPr>
        <w:t>g</w:t>
      </w:r>
      <w:r w:rsidRPr="00BB5275">
        <w:rPr>
          <w:lang w:val="en-US"/>
        </w:rPr>
        <w:t xml:space="preserve"> = 1, then some of the </w:t>
      </w:r>
      <w:r w:rsidR="002E1CAF" w:rsidRPr="00BB5275">
        <w:rPr>
          <w:lang w:val="en-US"/>
        </w:rPr>
        <w:t xml:space="preserve">apparently </w:t>
      </w:r>
      <w:r w:rsidRPr="00BB5275">
        <w:rPr>
          <w:lang w:val="en-US"/>
        </w:rPr>
        <w:t>trapped gas is continuously displaced by double and multiple displacements. Therefore, we suspect that there are two types of trapped gas</w:t>
      </w:r>
      <w:r w:rsidR="00F50B1B" w:rsidRPr="00BB5275">
        <w:rPr>
          <w:lang w:val="en-US"/>
        </w:rPr>
        <w:t xml:space="preserve"> ganglia</w:t>
      </w:r>
      <w:r w:rsidRPr="00BB5275">
        <w:rPr>
          <w:lang w:val="en-US"/>
        </w:rPr>
        <w:t xml:space="preserve"> during </w:t>
      </w:r>
      <w:r w:rsidR="00F50B1B" w:rsidRPr="00BB5275">
        <w:rPr>
          <w:lang w:val="en-US"/>
        </w:rPr>
        <w:t xml:space="preserve">the decreasing </w:t>
      </w:r>
      <w:r w:rsidR="00F50B1B" w:rsidRPr="00BB5275">
        <w:rPr>
          <w:i/>
          <w:iCs/>
          <w:lang w:val="en-US"/>
        </w:rPr>
        <w:t>f</w:t>
      </w:r>
      <w:r w:rsidR="00F50B1B" w:rsidRPr="00BB5275">
        <w:rPr>
          <w:i/>
          <w:iCs/>
          <w:vertAlign w:val="subscript"/>
          <w:lang w:val="en-US"/>
        </w:rPr>
        <w:t>g</w:t>
      </w:r>
      <w:r w:rsidR="00F50B1B" w:rsidRPr="00BB5275">
        <w:rPr>
          <w:lang w:val="en-US"/>
        </w:rPr>
        <w:t xml:space="preserve"> and increasing </w:t>
      </w:r>
      <w:r w:rsidR="00F50B1B" w:rsidRPr="00BB5275">
        <w:rPr>
          <w:i/>
          <w:iCs/>
          <w:lang w:val="en-US"/>
        </w:rPr>
        <w:t>f</w:t>
      </w:r>
      <w:r w:rsidR="00F50B1B" w:rsidRPr="00BB5275">
        <w:rPr>
          <w:i/>
          <w:iCs/>
          <w:vertAlign w:val="subscript"/>
          <w:lang w:val="en-US"/>
        </w:rPr>
        <w:t>o</w:t>
      </w:r>
      <w:r w:rsidR="00F50B1B" w:rsidRPr="00BB5275">
        <w:rPr>
          <w:lang w:val="en-US"/>
        </w:rPr>
        <w:t xml:space="preserve"> and </w:t>
      </w:r>
      <w:r w:rsidR="00F50B1B" w:rsidRPr="00BB5275">
        <w:rPr>
          <w:i/>
          <w:iCs/>
          <w:lang w:val="en-US"/>
        </w:rPr>
        <w:t>f</w:t>
      </w:r>
      <w:r w:rsidR="00F50B1B" w:rsidRPr="00BB5275">
        <w:rPr>
          <w:i/>
          <w:iCs/>
          <w:vertAlign w:val="subscript"/>
          <w:lang w:val="en-US"/>
        </w:rPr>
        <w:t>w</w:t>
      </w:r>
      <w:r w:rsidRPr="00BB5275">
        <w:rPr>
          <w:lang w:val="en-US"/>
        </w:rPr>
        <w:t xml:space="preserve"> </w:t>
      </w:r>
      <w:r w:rsidR="00F50B1B" w:rsidRPr="00BB5275">
        <w:rPr>
          <w:lang w:val="en-US"/>
        </w:rPr>
        <w:t>flow path: (i) trapped gas which can move at a given</w:t>
      </w:r>
      <w:r w:rsidR="001770D9" w:rsidRPr="00BB5275">
        <w:rPr>
          <w:lang w:val="en-US"/>
        </w:rPr>
        <w:t xml:space="preserve"> </w:t>
      </w:r>
      <w:r w:rsidR="00F50B1B" w:rsidRPr="00BB5275">
        <w:rPr>
          <w:lang w:val="en-US"/>
        </w:rPr>
        <w:t>flow</w:t>
      </w:r>
      <w:r w:rsidR="001770D9" w:rsidRPr="00BB5275">
        <w:rPr>
          <w:lang w:val="en-US"/>
        </w:rPr>
        <w:t xml:space="preserve"> </w:t>
      </w:r>
      <w:r w:rsidR="00F50B1B" w:rsidRPr="00BB5275">
        <w:rPr>
          <w:lang w:val="en-US"/>
        </w:rPr>
        <w:t>rate</w:t>
      </w:r>
      <w:r w:rsidR="001770D9" w:rsidRPr="00BB5275">
        <w:rPr>
          <w:lang w:val="en-US"/>
        </w:rPr>
        <w:t xml:space="preserve"> during decreasing </w:t>
      </w:r>
      <w:r w:rsidR="001770D9" w:rsidRPr="00BB5275">
        <w:rPr>
          <w:i/>
          <w:iCs/>
          <w:lang w:val="en-US"/>
        </w:rPr>
        <w:t>f</w:t>
      </w:r>
      <w:r w:rsidR="001770D9" w:rsidRPr="00BB5275">
        <w:rPr>
          <w:i/>
          <w:iCs/>
          <w:vertAlign w:val="subscript"/>
          <w:lang w:val="en-US"/>
        </w:rPr>
        <w:t>g</w:t>
      </w:r>
      <w:r w:rsidR="001770D9" w:rsidRPr="00BB5275">
        <w:rPr>
          <w:lang w:val="en-US"/>
        </w:rPr>
        <w:t xml:space="preserve"> and increasing </w:t>
      </w:r>
      <w:r w:rsidR="001770D9" w:rsidRPr="00BB5275">
        <w:rPr>
          <w:i/>
          <w:iCs/>
          <w:lang w:val="en-US"/>
        </w:rPr>
        <w:t>f</w:t>
      </w:r>
      <w:r w:rsidR="001770D9" w:rsidRPr="00BB5275">
        <w:rPr>
          <w:i/>
          <w:iCs/>
          <w:vertAlign w:val="subscript"/>
          <w:lang w:val="en-US"/>
        </w:rPr>
        <w:t>o</w:t>
      </w:r>
      <w:r w:rsidR="001770D9" w:rsidRPr="00BB5275">
        <w:rPr>
          <w:lang w:val="en-US"/>
        </w:rPr>
        <w:t xml:space="preserve"> and </w:t>
      </w:r>
      <w:r w:rsidR="001770D9" w:rsidRPr="00BB5275">
        <w:rPr>
          <w:i/>
          <w:iCs/>
          <w:lang w:val="en-US"/>
        </w:rPr>
        <w:t>f</w:t>
      </w:r>
      <w:r w:rsidR="001770D9" w:rsidRPr="00BB5275">
        <w:rPr>
          <w:i/>
          <w:iCs/>
          <w:vertAlign w:val="subscript"/>
          <w:lang w:val="en-US"/>
        </w:rPr>
        <w:t>w</w:t>
      </w:r>
      <w:r w:rsidR="00F50B1B" w:rsidRPr="00BB5275">
        <w:rPr>
          <w:lang w:val="en-US"/>
        </w:rPr>
        <w:t xml:space="preserve">; and (ii) trapped gas which is immobilized permanently unless gas is injected at a higher flow rate than that applied at </w:t>
      </w:r>
      <w:r w:rsidR="00F50B1B" w:rsidRPr="00BB5275">
        <w:rPr>
          <w:i/>
          <w:iCs/>
          <w:lang w:val="en-US"/>
        </w:rPr>
        <w:t>f</w:t>
      </w:r>
      <w:r w:rsidR="00F50B1B" w:rsidRPr="00BB5275">
        <w:rPr>
          <w:i/>
          <w:iCs/>
          <w:vertAlign w:val="subscript"/>
          <w:lang w:val="en-US"/>
        </w:rPr>
        <w:t>g</w:t>
      </w:r>
      <w:r w:rsidR="00F50B1B" w:rsidRPr="00BB5275">
        <w:rPr>
          <w:lang w:val="en-US"/>
        </w:rPr>
        <w:t xml:space="preserve"> = 1 (higher than 0.8 mL/min).</w:t>
      </w:r>
      <w:r w:rsidR="001770D9" w:rsidRPr="00BB5275">
        <w:rPr>
          <w:lang w:val="en-US"/>
        </w:rPr>
        <w:t xml:space="preserve"> This indicates that fluid saturations are indeed a function of saturation history. </w:t>
      </w:r>
      <w:r w:rsidR="002560EB" w:rsidRPr="00BB5275">
        <w:rPr>
          <w:lang w:val="en-US"/>
        </w:rPr>
        <w:t>The saturation profiles did not show any signs of capillary gradients – capillary end-effect</w:t>
      </w:r>
      <w:r w:rsidR="002E1CAF" w:rsidRPr="00BB5275">
        <w:rPr>
          <w:lang w:val="en-US"/>
        </w:rPr>
        <w:t>.</w:t>
      </w:r>
      <w:r w:rsidR="002560EB" w:rsidRPr="00BB5275">
        <w:rPr>
          <w:lang w:val="en-US"/>
        </w:rPr>
        <w:t xml:space="preserve"> </w:t>
      </w:r>
    </w:p>
    <w:p w14:paraId="1CE47715" w14:textId="4CDA6B64" w:rsidR="002E732A" w:rsidRPr="00BB5275" w:rsidRDefault="002E732A" w:rsidP="00C24812">
      <w:pPr>
        <w:rPr>
          <w:lang w:val="en-US"/>
        </w:rPr>
      </w:pPr>
      <w:r w:rsidRPr="00BB5275">
        <w:t xml:space="preserve">Moreover, since we observe, macroscopically, constant fluid saturations but changing fluid-fluid and fluid-solid interfacial areas during </w:t>
      </w:r>
      <w:r w:rsidRPr="00BB5275">
        <w:rPr>
          <w:lang w:val="en-US"/>
        </w:rPr>
        <w:t xml:space="preserve">decreasing </w:t>
      </w:r>
      <w:r w:rsidRPr="00BB5275">
        <w:rPr>
          <w:i/>
          <w:iCs/>
          <w:lang w:val="en-US"/>
        </w:rPr>
        <w:t>f</w:t>
      </w:r>
      <w:r w:rsidRPr="00BB5275">
        <w:rPr>
          <w:i/>
          <w:iCs/>
          <w:vertAlign w:val="subscript"/>
          <w:lang w:val="en-US"/>
        </w:rPr>
        <w:t>g</w:t>
      </w:r>
      <w:r w:rsidRPr="00BB5275">
        <w:rPr>
          <w:lang w:val="en-US"/>
        </w:rPr>
        <w:t xml:space="preserve"> and increasing </w:t>
      </w:r>
      <w:r w:rsidRPr="00BB5275">
        <w:rPr>
          <w:i/>
          <w:iCs/>
          <w:lang w:val="en-US"/>
        </w:rPr>
        <w:t>f</w:t>
      </w:r>
      <w:r w:rsidRPr="00BB5275">
        <w:rPr>
          <w:i/>
          <w:iCs/>
          <w:vertAlign w:val="subscript"/>
          <w:lang w:val="en-US"/>
        </w:rPr>
        <w:t>o</w:t>
      </w:r>
      <w:r w:rsidRPr="00BB5275">
        <w:rPr>
          <w:lang w:val="en-US"/>
        </w:rPr>
        <w:t xml:space="preserve"> and </w:t>
      </w:r>
      <w:r w:rsidRPr="00BB5275">
        <w:rPr>
          <w:i/>
          <w:iCs/>
          <w:lang w:val="en-US"/>
        </w:rPr>
        <w:t>f</w:t>
      </w:r>
      <w:r w:rsidRPr="00BB5275">
        <w:rPr>
          <w:i/>
          <w:iCs/>
          <w:vertAlign w:val="subscript"/>
          <w:lang w:val="en-US"/>
        </w:rPr>
        <w:t>w</w:t>
      </w:r>
      <w:r w:rsidRPr="00BB5275">
        <w:rPr>
          <w:lang w:val="en-US"/>
        </w:rPr>
        <w:t>, see Fig. 10</w:t>
      </w:r>
      <w:r w:rsidR="002E1CAF" w:rsidRPr="00BB5275">
        <w:rPr>
          <w:lang w:val="en-US"/>
        </w:rPr>
        <w:t>,</w:t>
      </w:r>
      <w:r w:rsidRPr="00BB5275">
        <w:rPr>
          <w:lang w:val="en-US"/>
        </w:rPr>
        <w:t xml:space="preserve"> </w:t>
      </w:r>
      <w:r w:rsidR="002E1CAF" w:rsidRPr="00BB5275">
        <w:rPr>
          <w:lang w:val="en-US"/>
        </w:rPr>
        <w:t>w</w:t>
      </w:r>
      <w:r w:rsidRPr="00BB5275">
        <w:rPr>
          <w:lang w:val="en-US"/>
        </w:rPr>
        <w:t xml:space="preserve">e </w:t>
      </w:r>
      <w:r w:rsidR="002E1CAF" w:rsidRPr="00BB5275">
        <w:rPr>
          <w:lang w:val="en-US"/>
        </w:rPr>
        <w:t>hypothesize</w:t>
      </w:r>
      <w:r w:rsidRPr="00BB5275">
        <w:rPr>
          <w:lang w:val="en-US"/>
        </w:rPr>
        <w:t xml:space="preserve"> that</w:t>
      </w:r>
      <w:r w:rsidRPr="00BB5275">
        <w:t xml:space="preserve"> during this saturation path we never genuinely attain steady-state conditions</w:t>
      </w:r>
      <w:r w:rsidR="002E1CAF" w:rsidRPr="00BB5275">
        <w:t xml:space="preserve"> at the pore-scale</w:t>
      </w:r>
      <w:r w:rsidRPr="00BB5275">
        <w:t xml:space="preserve">, and that the fluid arrangement is constantly fluctuating between two </w:t>
      </w:r>
      <w:r w:rsidR="00067028" w:rsidRPr="00BB5275">
        <w:t xml:space="preserve">or more </w:t>
      </w:r>
      <w:r w:rsidRPr="00BB5275">
        <w:t>locations of local capillary equilibrium.</w:t>
      </w:r>
    </w:p>
    <w:p w14:paraId="1D45AC03" w14:textId="61B3F156" w:rsidR="004C6585" w:rsidRPr="00BB5275" w:rsidRDefault="002E1CAF" w:rsidP="0038132E">
      <w:pPr>
        <w:keepNext/>
        <w:jc w:val="center"/>
      </w:pPr>
      <w:r w:rsidRPr="00BB5275">
        <w:rPr>
          <w:noProof/>
        </w:rPr>
        <w:lastRenderedPageBreak/>
        <w:drawing>
          <wp:inline distT="0" distB="0" distL="0" distR="0" wp14:anchorId="5A99F7FC" wp14:editId="2DBE1436">
            <wp:extent cx="5616000" cy="5540557"/>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16000" cy="5540557"/>
                    </a:xfrm>
                    <a:prstGeom prst="rect">
                      <a:avLst/>
                    </a:prstGeom>
                    <a:noFill/>
                  </pic:spPr>
                </pic:pic>
              </a:graphicData>
            </a:graphic>
          </wp:inline>
        </w:drawing>
      </w:r>
    </w:p>
    <w:p w14:paraId="02A30C56" w14:textId="3BB7D9B4" w:rsidR="00864A35" w:rsidRPr="00BB5275" w:rsidRDefault="004C6585" w:rsidP="00865247">
      <w:pPr>
        <w:pStyle w:val="Caption"/>
      </w:pPr>
      <w:r w:rsidRPr="00BB5275">
        <w:t xml:space="preserve">Figure </w:t>
      </w:r>
      <w:fldSimple w:instr=" SEQ Figure \* ARABIC ">
        <w:r w:rsidR="00EA735E" w:rsidRPr="00BB5275">
          <w:rPr>
            <w:noProof/>
          </w:rPr>
          <w:t>13</w:t>
        </w:r>
      </w:fldSimple>
      <w:r w:rsidRPr="00BB5275">
        <w:rPr>
          <w:lang w:val="en-US"/>
        </w:rPr>
        <w:t xml:space="preserve">. </w:t>
      </w:r>
      <w:r w:rsidR="0010479A" w:rsidRPr="00BB5275">
        <w:rPr>
          <w:lang w:val="en-US"/>
        </w:rPr>
        <w:t xml:space="preserve">Fluid saturation profiles of (a) water, (b) oil, and (c) gas during increasing gas fractional flow – decreasing oil and water fractional flows – and of (d) water, (e) oil, and (d) gas during decreasing gas fractional flow – increasing oil and water – plotted along the length of the whole sample. </w:t>
      </w:r>
      <w:r w:rsidR="00865247" w:rsidRPr="00BB5275">
        <w:rPr>
          <w:b w:val="0"/>
          <w:bCs/>
          <w:lang w:val="en-US"/>
        </w:rPr>
        <w:t xml:space="preserve">Fluid saturations in the macro-pores only </w:t>
      </w:r>
      <w:r w:rsidR="00E82581" w:rsidRPr="00BB5275">
        <w:rPr>
          <w:b w:val="0"/>
          <w:bCs/>
          <w:lang w:val="en-US"/>
        </w:rPr>
        <w:t xml:space="preserve">are </w:t>
      </w:r>
      <w:r w:rsidR="00865247" w:rsidRPr="00BB5275">
        <w:rPr>
          <w:b w:val="0"/>
          <w:bCs/>
          <w:lang w:val="en-US"/>
        </w:rPr>
        <w:t xml:space="preserve">considered. </w:t>
      </w:r>
      <w:r w:rsidR="00865247" w:rsidRPr="00BB5275">
        <w:rPr>
          <w:b w:val="0"/>
          <w:bCs/>
        </w:rPr>
        <w:t>Note that the saturation profiles are approximately constant with distance indicating that there is no noticeable capillary end effect. Gas, oil and water fractional flows (</w:t>
      </w:r>
      <w:r w:rsidR="00865247" w:rsidRPr="00BB5275">
        <w:rPr>
          <w:b w:val="0"/>
          <w:bCs/>
          <w:i/>
          <w:iCs w:val="0"/>
        </w:rPr>
        <w:t>f</w:t>
      </w:r>
      <w:r w:rsidR="00865247" w:rsidRPr="00BB5275">
        <w:rPr>
          <w:b w:val="0"/>
          <w:bCs/>
          <w:i/>
          <w:iCs w:val="0"/>
          <w:vertAlign w:val="subscript"/>
        </w:rPr>
        <w:t>g</w:t>
      </w:r>
      <w:r w:rsidR="00865247" w:rsidRPr="00BB5275">
        <w:rPr>
          <w:b w:val="0"/>
          <w:bCs/>
        </w:rPr>
        <w:t xml:space="preserve"> and </w:t>
      </w:r>
      <w:proofErr w:type="spellStart"/>
      <w:r w:rsidR="00865247" w:rsidRPr="00BB5275">
        <w:rPr>
          <w:b w:val="0"/>
          <w:bCs/>
          <w:i/>
          <w:iCs w:val="0"/>
        </w:rPr>
        <w:t>f</w:t>
      </w:r>
      <w:r w:rsidR="00865247" w:rsidRPr="00BB5275">
        <w:rPr>
          <w:b w:val="0"/>
          <w:bCs/>
          <w:i/>
          <w:iCs w:val="0"/>
          <w:vertAlign w:val="subscript"/>
        </w:rPr>
        <w:t>w,o</w:t>
      </w:r>
      <w:proofErr w:type="spellEnd"/>
      <w:r w:rsidR="00865247" w:rsidRPr="00BB5275">
        <w:rPr>
          <w:b w:val="0"/>
          <w:bCs/>
        </w:rPr>
        <w:t xml:space="preserve">) are stated. </w:t>
      </w:r>
    </w:p>
    <w:p w14:paraId="253A50B6" w14:textId="7E1AAF9D" w:rsidR="00025E5A" w:rsidRPr="00BB5275" w:rsidRDefault="00A732BC" w:rsidP="00BC6209">
      <w:pPr>
        <w:rPr>
          <w:lang w:val="en-US"/>
        </w:rPr>
      </w:pPr>
      <w:r w:rsidRPr="00BB5275">
        <w:rPr>
          <w:lang w:val="en-US"/>
        </w:rPr>
        <w:t xml:space="preserve">To calculate the three-phase relative permeability, the pressure drop across the sample was measured. </w:t>
      </w:r>
      <w:r w:rsidR="00422F75" w:rsidRPr="007B4801">
        <w:rPr>
          <w:highlight w:val="yellow"/>
          <w:lang w:val="en-US"/>
        </w:rPr>
        <w:t>The measured differential pressure</w:t>
      </w:r>
      <w:r w:rsidR="00025E5A" w:rsidRPr="007B4801">
        <w:rPr>
          <w:highlight w:val="yellow"/>
          <w:lang w:val="en-US"/>
        </w:rPr>
        <w:t>s</w:t>
      </w:r>
      <w:r w:rsidR="00D82E4D" w:rsidRPr="007B4801">
        <w:rPr>
          <w:highlight w:val="yellow"/>
          <w:lang w:val="en-US"/>
        </w:rPr>
        <w:t xml:space="preserve"> (</w:t>
      </w:r>
      <w:r w:rsidR="00D82E4D" w:rsidRPr="007B4801">
        <w:rPr>
          <w:i/>
          <w:iCs/>
          <w:highlight w:val="yellow"/>
          <w:lang w:val="en-US"/>
        </w:rPr>
        <w:t>ΔP</w:t>
      </w:r>
      <w:r w:rsidR="00D82E4D" w:rsidRPr="007B4801">
        <w:rPr>
          <w:highlight w:val="yellow"/>
          <w:lang w:val="en-US"/>
        </w:rPr>
        <w:t>)</w:t>
      </w:r>
      <w:r w:rsidR="00025E5A" w:rsidRPr="007B4801">
        <w:rPr>
          <w:highlight w:val="yellow"/>
          <w:lang w:val="en-US"/>
        </w:rPr>
        <w:t>,</w:t>
      </w:r>
      <w:r w:rsidR="00422F75" w:rsidRPr="007B4801">
        <w:rPr>
          <w:highlight w:val="yellow"/>
          <w:lang w:val="en-US"/>
        </w:rPr>
        <w:t xml:space="preserve"> </w:t>
      </w:r>
      <w:r w:rsidRPr="007B4801">
        <w:rPr>
          <w:highlight w:val="yellow"/>
          <w:lang w:val="en-US"/>
        </w:rPr>
        <w:t>at</w:t>
      </w:r>
      <w:r w:rsidR="00422F75" w:rsidRPr="007B4801">
        <w:rPr>
          <w:highlight w:val="yellow"/>
          <w:lang w:val="en-US"/>
        </w:rPr>
        <w:t xml:space="preserve"> all fractional flows </w:t>
      </w:r>
      <w:r w:rsidR="00025E5A" w:rsidRPr="007B4801">
        <w:rPr>
          <w:highlight w:val="yellow"/>
          <w:lang w:val="en-US"/>
        </w:rPr>
        <w:t>are</w:t>
      </w:r>
      <w:r w:rsidR="00422F75" w:rsidRPr="007B4801">
        <w:rPr>
          <w:highlight w:val="yellow"/>
          <w:lang w:val="en-US"/>
        </w:rPr>
        <w:t xml:space="preserve"> </w:t>
      </w:r>
      <w:r w:rsidRPr="007B4801">
        <w:rPr>
          <w:highlight w:val="yellow"/>
          <w:lang w:val="en-US"/>
        </w:rPr>
        <w:t xml:space="preserve">plotted </w:t>
      </w:r>
      <w:r w:rsidR="00422F75" w:rsidRPr="007B4801">
        <w:rPr>
          <w:highlight w:val="yellow"/>
          <w:lang w:val="en-US"/>
        </w:rPr>
        <w:t xml:space="preserve">in Fig. 14. </w:t>
      </w:r>
      <w:r w:rsidR="00025E5A" w:rsidRPr="007B4801">
        <w:rPr>
          <w:highlight w:val="yellow"/>
          <w:lang w:val="en-US"/>
        </w:rPr>
        <w:t>The reported pressure is the stable differential pressure</w:t>
      </w:r>
      <w:r w:rsidR="00A61600" w:rsidRPr="007B4801">
        <w:rPr>
          <w:highlight w:val="yellow"/>
          <w:lang w:val="en-US"/>
        </w:rPr>
        <w:t xml:space="preserve">, at </w:t>
      </w:r>
      <w:r w:rsidRPr="007B4801">
        <w:rPr>
          <w:highlight w:val="yellow"/>
          <w:lang w:val="en-US"/>
        </w:rPr>
        <w:t xml:space="preserve">apparent </w:t>
      </w:r>
      <w:r w:rsidR="00A61600" w:rsidRPr="007B4801">
        <w:rPr>
          <w:highlight w:val="yellow"/>
          <w:lang w:val="en-US"/>
        </w:rPr>
        <w:t>steady-state conditions,</w:t>
      </w:r>
      <w:r w:rsidR="00025E5A" w:rsidRPr="007B4801">
        <w:rPr>
          <w:highlight w:val="yellow"/>
          <w:lang w:val="en-US"/>
        </w:rPr>
        <w:t xml:space="preserve"> measured over a period of 1 </w:t>
      </w:r>
      <w:proofErr w:type="spellStart"/>
      <w:r w:rsidR="00025E5A" w:rsidRPr="007B4801">
        <w:rPr>
          <w:highlight w:val="yellow"/>
          <w:lang w:val="en-US"/>
        </w:rPr>
        <w:t>hr</w:t>
      </w:r>
      <w:proofErr w:type="spellEnd"/>
      <w:r w:rsidR="00025E5A" w:rsidRPr="007B4801">
        <w:rPr>
          <w:highlight w:val="yellow"/>
          <w:lang w:val="en-US"/>
        </w:rPr>
        <w:t>, after a minimum waiting time of</w:t>
      </w:r>
      <w:r w:rsidR="00242519" w:rsidRPr="007B4801">
        <w:rPr>
          <w:highlight w:val="yellow"/>
          <w:lang w:val="en-US"/>
        </w:rPr>
        <w:t xml:space="preserve"> at least</w:t>
      </w:r>
      <w:r w:rsidR="00025E5A" w:rsidRPr="007B4801">
        <w:rPr>
          <w:highlight w:val="yellow"/>
          <w:lang w:val="en-US"/>
        </w:rPr>
        <w:t xml:space="preserve"> 12 </w:t>
      </w:r>
      <w:proofErr w:type="spellStart"/>
      <w:r w:rsidR="00025E5A" w:rsidRPr="007B4801">
        <w:rPr>
          <w:highlight w:val="yellow"/>
          <w:lang w:val="en-US"/>
        </w:rPr>
        <w:t>hr</w:t>
      </w:r>
      <w:proofErr w:type="spellEnd"/>
      <w:r w:rsidR="00025E5A" w:rsidRPr="007B4801">
        <w:rPr>
          <w:highlight w:val="yellow"/>
          <w:lang w:val="en-US"/>
        </w:rPr>
        <w:t xml:space="preserve"> for each fractional flow.</w:t>
      </w:r>
      <w:r w:rsidR="00025E5A" w:rsidRPr="00BB5275">
        <w:rPr>
          <w:lang w:val="en-US"/>
        </w:rPr>
        <w:t xml:space="preserve"> </w:t>
      </w:r>
      <w:r w:rsidR="00242519" w:rsidRPr="007B4801">
        <w:rPr>
          <w:highlight w:val="cyan"/>
          <w:lang w:val="en-US"/>
        </w:rPr>
        <w:t xml:space="preserve">Reported in Fig. 14 are the mean </w:t>
      </w:r>
      <w:r w:rsidR="00A61600" w:rsidRPr="007B4801">
        <w:rPr>
          <w:highlight w:val="cyan"/>
          <w:lang w:val="en-US"/>
        </w:rPr>
        <w:t xml:space="preserve">pressure </w:t>
      </w:r>
      <w:r w:rsidR="00242519" w:rsidRPr="007B4801">
        <w:rPr>
          <w:highlight w:val="cyan"/>
          <w:lang w:val="en-US"/>
        </w:rPr>
        <w:t xml:space="preserve">values </w:t>
      </w:r>
      <w:r w:rsidR="00A61600" w:rsidRPr="007B4801">
        <w:rPr>
          <w:highlight w:val="cyan"/>
          <w:lang w:val="en-US"/>
        </w:rPr>
        <w:t xml:space="preserve">used to calculate the three-phase relative permeabilities, </w:t>
      </w:r>
      <w:r w:rsidR="00242519" w:rsidRPr="007B4801">
        <w:rPr>
          <w:highlight w:val="cyan"/>
          <w:lang w:val="en-US"/>
        </w:rPr>
        <w:t>with the</w:t>
      </w:r>
      <w:r w:rsidR="002D25AE" w:rsidRPr="007B4801">
        <w:rPr>
          <w:highlight w:val="cyan"/>
          <w:lang w:val="en-US"/>
        </w:rPr>
        <w:t>ir</w:t>
      </w:r>
      <w:r w:rsidR="00242519" w:rsidRPr="007B4801">
        <w:rPr>
          <w:highlight w:val="cyan"/>
          <w:lang w:val="en-US"/>
        </w:rPr>
        <w:t xml:space="preserve"> corresponding standard deviations</w:t>
      </w:r>
      <w:r w:rsidR="00242519" w:rsidRPr="00BB5275">
        <w:rPr>
          <w:lang w:val="en-US"/>
        </w:rPr>
        <w:t xml:space="preserve">. </w:t>
      </w:r>
      <w:r w:rsidR="002D25AE" w:rsidRPr="00BB5275">
        <w:rPr>
          <w:lang w:val="en-US"/>
        </w:rPr>
        <w:t>Increasing the gas flow</w:t>
      </w:r>
      <w:r w:rsidR="00745290" w:rsidRPr="00BB5275">
        <w:rPr>
          <w:lang w:val="en-US"/>
        </w:rPr>
        <w:t xml:space="preserve"> </w:t>
      </w:r>
      <w:r w:rsidR="002D25AE" w:rsidRPr="00BB5275">
        <w:rPr>
          <w:lang w:val="en-US"/>
        </w:rPr>
        <w:t>rate decrease</w:t>
      </w:r>
      <w:r w:rsidRPr="00BB5275">
        <w:rPr>
          <w:lang w:val="en-US"/>
        </w:rPr>
        <w:t>d</w:t>
      </w:r>
      <w:r w:rsidR="002D25AE" w:rsidRPr="00BB5275">
        <w:rPr>
          <w:lang w:val="en-US"/>
        </w:rPr>
        <w:t xml:space="preserve"> the pressure drop which is consistent with the introduction of a less viscous phase in the sample</w:t>
      </w:r>
      <w:r w:rsidRPr="00BB5275">
        <w:rPr>
          <w:lang w:val="en-US"/>
        </w:rPr>
        <w:t xml:space="preserve"> </w:t>
      </w:r>
      <w:r w:rsidRPr="00BB5275">
        <w:rPr>
          <w:lang w:val="en-US"/>
        </w:rPr>
        <w:fldChar w:fldCharType="begin"/>
      </w:r>
      <w:r w:rsidR="006863C5" w:rsidRPr="00BB5275">
        <w:rPr>
          <w:lang w:val="en-US"/>
        </w:rPr>
        <w:instrText xml:space="preserve"> ADDIN EN.CITE &lt;EndNote&gt;&lt;Cite&gt;&lt;Author&gt;Blunt&lt;/Author&gt;&lt;Year&gt;2017&lt;/Year&gt;&lt;RecNum&gt;37&lt;/RecNum&gt;&lt;DisplayText&gt;[9]&lt;/DisplayText&gt;&lt;record&gt;&lt;rec-number&gt;37&lt;/rec-number&gt;&lt;foreign-keys&gt;&lt;key app="EN" db-id="25aaxt5w9xv0tweedfov022ixwepe952x5d5" timestamp="1560330551"&gt;37&lt;/key&gt;&lt;/foreign-keys&gt;&lt;ref-type name="Book"&gt;6&lt;/ref-type&gt;&lt;contributors&gt;&lt;authors&gt;&lt;author&gt;Blunt, Martin J&lt;/author&gt;&lt;/authors&gt;&lt;/contributors&gt;&lt;titles&gt;&lt;title&gt;Multiphase flow in permeable media: A pore-scale perspective&lt;/title&gt;&lt;/titles&gt;&lt;dates&gt;&lt;year&gt;2017&lt;/year&gt;&lt;/dates&gt;&lt;publisher&gt;Cambridge University Press&lt;/publisher&gt;&lt;isbn&gt;1316861880&lt;/isbn&gt;&lt;urls&gt;&lt;/urls&gt;&lt;/record&gt;&lt;/Cite&gt;&lt;/EndNote&gt;</w:instrText>
      </w:r>
      <w:r w:rsidRPr="00BB5275">
        <w:rPr>
          <w:lang w:val="en-US"/>
        </w:rPr>
        <w:fldChar w:fldCharType="separate"/>
      </w:r>
      <w:r w:rsidR="006863C5" w:rsidRPr="00BB5275">
        <w:rPr>
          <w:noProof/>
          <w:lang w:val="en-US"/>
        </w:rPr>
        <w:t>[</w:t>
      </w:r>
      <w:hyperlink w:anchor="_ENREF_9" w:tooltip="Blunt, 2017 #37" w:history="1">
        <w:r w:rsidR="00F43EC1" w:rsidRPr="00BB5275">
          <w:rPr>
            <w:noProof/>
            <w:lang w:val="en-US"/>
          </w:rPr>
          <w:t>9</w:t>
        </w:r>
      </w:hyperlink>
      <w:r w:rsidR="006863C5" w:rsidRPr="00BB5275">
        <w:rPr>
          <w:noProof/>
          <w:lang w:val="en-US"/>
        </w:rPr>
        <w:t>]</w:t>
      </w:r>
      <w:r w:rsidRPr="00BB5275">
        <w:rPr>
          <w:lang w:val="en-US"/>
        </w:rPr>
        <w:fldChar w:fldCharType="end"/>
      </w:r>
      <w:r w:rsidR="002D25AE" w:rsidRPr="00BB5275">
        <w:rPr>
          <w:lang w:val="en-US"/>
        </w:rPr>
        <w:t>.</w:t>
      </w:r>
      <w:r w:rsidR="00E82581" w:rsidRPr="00BB5275">
        <w:rPr>
          <w:lang w:val="en-US"/>
        </w:rPr>
        <w:t xml:space="preserve"> </w:t>
      </w:r>
      <w:r w:rsidR="00E82581" w:rsidRPr="007B4801">
        <w:rPr>
          <w:highlight w:val="cyan"/>
          <w:lang w:val="en-US"/>
        </w:rPr>
        <w:t>The pressure drop in the flow lines was insignificant compared to that measured across the sample and hence was ignored.</w:t>
      </w:r>
    </w:p>
    <w:p w14:paraId="13D11D57" w14:textId="40C3C459" w:rsidR="00025E5A" w:rsidRPr="00BB5275" w:rsidRDefault="00A74A8C" w:rsidP="0038132E">
      <w:pPr>
        <w:keepNext/>
        <w:jc w:val="center"/>
      </w:pPr>
      <w:r>
        <w:rPr>
          <w:noProof/>
        </w:rPr>
        <w:lastRenderedPageBreak/>
        <mc:AlternateContent>
          <mc:Choice Requires="wpi">
            <w:drawing>
              <wp:anchor distT="0" distB="0" distL="114300" distR="114300" simplePos="0" relativeHeight="251663360" behindDoc="0" locked="0" layoutInCell="1" allowOverlap="1" wp14:anchorId="315061A0" wp14:editId="156A0FF3">
                <wp:simplePos x="0" y="0"/>
                <wp:positionH relativeFrom="column">
                  <wp:posOffset>-296445</wp:posOffset>
                </wp:positionH>
                <wp:positionV relativeFrom="paragraph">
                  <wp:posOffset>1167525</wp:posOffset>
                </wp:positionV>
                <wp:extent cx="2423160" cy="1329120"/>
                <wp:effectExtent l="38100" t="38100" r="53340" b="42545"/>
                <wp:wrapNone/>
                <wp:docPr id="31" name="Ink 31"/>
                <wp:cNvGraphicFramePr/>
                <a:graphic xmlns:a="http://schemas.openxmlformats.org/drawingml/2006/main">
                  <a:graphicData uri="http://schemas.microsoft.com/office/word/2010/wordprocessingInk">
                    <w14:contentPart bwMode="auto" r:id="rId25">
                      <w14:nvContentPartPr>
                        <w14:cNvContentPartPr/>
                      </w14:nvContentPartPr>
                      <w14:xfrm>
                        <a:off x="0" y="0"/>
                        <a:ext cx="2423160" cy="1329120"/>
                      </w14:xfrm>
                    </w14:contentPart>
                  </a:graphicData>
                </a:graphic>
              </wp:anchor>
            </w:drawing>
          </mc:Choice>
          <mc:Fallback>
            <w:pict>
              <v:shape w14:anchorId="44F2F25F" id="Ink 31" o:spid="_x0000_s1026" type="#_x0000_t75" style="position:absolute;margin-left:-24.05pt;margin-top:91.25pt;width:192.2pt;height:106.0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">
                <v:imagedata r:id="rId26" o:title=""/>
              </v:shape>
            </w:pict>
          </mc:Fallback>
        </mc:AlternateContent>
      </w:r>
      <w:r w:rsidR="00025E5A" w:rsidRPr="00BB5275">
        <w:rPr>
          <w:noProof/>
        </w:rPr>
        <w:drawing>
          <wp:inline distT="0" distB="0" distL="0" distR="0" wp14:anchorId="7CC39AC7" wp14:editId="192DCAE5">
            <wp:extent cx="5616000" cy="3844589"/>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16000" cy="3844589"/>
                    </a:xfrm>
                    <a:prstGeom prst="rect">
                      <a:avLst/>
                    </a:prstGeom>
                    <a:noFill/>
                    <a:ln>
                      <a:noFill/>
                    </a:ln>
                  </pic:spPr>
                </pic:pic>
              </a:graphicData>
            </a:graphic>
          </wp:inline>
        </w:drawing>
      </w:r>
    </w:p>
    <w:p w14:paraId="70D66CCA" w14:textId="35EF24DD" w:rsidR="00531532" w:rsidRPr="00BB5275" w:rsidRDefault="00025E5A" w:rsidP="00531532">
      <w:pPr>
        <w:pStyle w:val="Caption"/>
        <w:rPr>
          <w:lang w:val="en-US"/>
        </w:rPr>
      </w:pPr>
      <w:r w:rsidRPr="00BB5275">
        <w:t xml:space="preserve">Figure </w:t>
      </w:r>
      <w:fldSimple w:instr=" SEQ Figure \* ARABIC ">
        <w:r w:rsidR="00EA735E" w:rsidRPr="00BB5275">
          <w:rPr>
            <w:noProof/>
          </w:rPr>
          <w:t>14</w:t>
        </w:r>
      </w:fldSimple>
      <w:r w:rsidRPr="00BB5275">
        <w:rPr>
          <w:lang w:val="en-US"/>
        </w:rPr>
        <w:t xml:space="preserve">. </w:t>
      </w:r>
      <w:r w:rsidR="005D0632" w:rsidRPr="00BB5275">
        <w:rPr>
          <w:lang w:val="en-US"/>
        </w:rPr>
        <w:t xml:space="preserve">The </w:t>
      </w:r>
      <w:r w:rsidR="005D0632" w:rsidRPr="008924CD">
        <w:rPr>
          <w:highlight w:val="yellow"/>
          <w:lang w:val="en-US"/>
        </w:rPr>
        <w:t>measured p</w:t>
      </w:r>
      <w:r w:rsidRPr="008924CD">
        <w:rPr>
          <w:highlight w:val="yellow"/>
          <w:lang w:val="en-US"/>
        </w:rPr>
        <w:t xml:space="preserve">ressure </w:t>
      </w:r>
      <w:r w:rsidR="00103EF5" w:rsidRPr="008924CD">
        <w:rPr>
          <w:highlight w:val="yellow"/>
          <w:lang w:val="en-US"/>
        </w:rPr>
        <w:t>drop</w:t>
      </w:r>
      <w:r w:rsidR="00FC4610" w:rsidRPr="008924CD">
        <w:rPr>
          <w:highlight w:val="yellow"/>
          <w:lang w:val="en-US"/>
        </w:rPr>
        <w:t>s</w:t>
      </w:r>
      <w:r w:rsidR="00103EF5" w:rsidRPr="00BB5275">
        <w:rPr>
          <w:lang w:val="en-US"/>
        </w:rPr>
        <w:t xml:space="preserve"> </w:t>
      </w:r>
      <w:r w:rsidR="005D0632" w:rsidRPr="00BB5275">
        <w:rPr>
          <w:lang w:val="en-US"/>
        </w:rPr>
        <w:t>across the sample</w:t>
      </w:r>
      <w:r w:rsidR="00103EF5" w:rsidRPr="00BB5275">
        <w:rPr>
          <w:lang w:val="en-US"/>
        </w:rPr>
        <w:t xml:space="preserve"> using a differential pressure transducer for 1 </w:t>
      </w:r>
      <w:proofErr w:type="spellStart"/>
      <w:r w:rsidR="00103EF5" w:rsidRPr="00BB5275">
        <w:rPr>
          <w:lang w:val="en-US"/>
        </w:rPr>
        <w:t>hr</w:t>
      </w:r>
      <w:proofErr w:type="spellEnd"/>
      <w:r w:rsidR="00103EF5" w:rsidRPr="00BB5275">
        <w:rPr>
          <w:lang w:val="en-US"/>
        </w:rPr>
        <w:t xml:space="preserve"> when steady-state conditions are reached at different fractional flows. </w:t>
      </w:r>
      <w:r w:rsidR="00FC4610" w:rsidRPr="00BB5275">
        <w:rPr>
          <w:b w:val="0"/>
          <w:bCs/>
        </w:rPr>
        <w:t>Gas, oil and water fractional flows (</w:t>
      </w:r>
      <w:r w:rsidR="00FC4610" w:rsidRPr="00BB5275">
        <w:rPr>
          <w:b w:val="0"/>
          <w:bCs/>
          <w:i/>
          <w:iCs w:val="0"/>
        </w:rPr>
        <w:t>f</w:t>
      </w:r>
      <w:r w:rsidR="00FC4610" w:rsidRPr="00BB5275">
        <w:rPr>
          <w:b w:val="0"/>
          <w:bCs/>
          <w:i/>
          <w:iCs w:val="0"/>
          <w:vertAlign w:val="subscript"/>
        </w:rPr>
        <w:t>g</w:t>
      </w:r>
      <w:r w:rsidR="00FC4610" w:rsidRPr="00BB5275">
        <w:rPr>
          <w:b w:val="0"/>
          <w:bCs/>
        </w:rPr>
        <w:t xml:space="preserve"> and </w:t>
      </w:r>
      <w:proofErr w:type="spellStart"/>
      <w:r w:rsidR="00FC4610" w:rsidRPr="00BB5275">
        <w:rPr>
          <w:b w:val="0"/>
          <w:bCs/>
          <w:i/>
          <w:iCs w:val="0"/>
        </w:rPr>
        <w:t>f</w:t>
      </w:r>
      <w:r w:rsidR="00FC4610" w:rsidRPr="00BB5275">
        <w:rPr>
          <w:b w:val="0"/>
          <w:bCs/>
          <w:i/>
          <w:iCs w:val="0"/>
          <w:vertAlign w:val="subscript"/>
        </w:rPr>
        <w:t>w,o</w:t>
      </w:r>
      <w:proofErr w:type="spellEnd"/>
      <w:r w:rsidR="00FC4610" w:rsidRPr="00BB5275">
        <w:rPr>
          <w:b w:val="0"/>
          <w:bCs/>
        </w:rPr>
        <w:t xml:space="preserve">) are stated. </w:t>
      </w:r>
      <w:r w:rsidR="00FC4610" w:rsidRPr="00BB5275">
        <w:rPr>
          <w:b w:val="0"/>
          <w:bCs/>
          <w:lang w:val="en-US"/>
        </w:rPr>
        <w:t>The mean pressure drop values, with their corresponding standard deviations are shown.</w:t>
      </w:r>
      <w:r w:rsidR="00FC4610" w:rsidRPr="00BB5275">
        <w:rPr>
          <w:lang w:val="en-US"/>
        </w:rPr>
        <w:t xml:space="preserve"> </w:t>
      </w:r>
    </w:p>
    <w:p w14:paraId="55F36076" w14:textId="56EE446B" w:rsidR="00531532" w:rsidRPr="00BB5275" w:rsidRDefault="00531532" w:rsidP="00531532">
      <w:pPr>
        <w:rPr>
          <w:lang w:val="en-US"/>
        </w:rPr>
      </w:pPr>
      <w:r w:rsidRPr="00BB5275">
        <w:rPr>
          <w:lang w:val="en-US"/>
        </w:rPr>
        <w:t xml:space="preserve">First, we compare our two-phase relative permeabilities, measured in flooding steps 1-3, see Table 1, with a two-phase relative permeability experiment conducted </w:t>
      </w:r>
      <w:r w:rsidR="00D71E90" w:rsidRPr="00BB5275">
        <w:rPr>
          <w:lang w:val="en-US"/>
        </w:rPr>
        <w:t xml:space="preserve">on a smaller </w:t>
      </w:r>
      <w:r w:rsidR="00AE799F" w:rsidRPr="00BB5275">
        <w:rPr>
          <w:lang w:val="en-US"/>
        </w:rPr>
        <w:t xml:space="preserve">water-wet </w:t>
      </w:r>
      <w:r w:rsidR="00D71E90" w:rsidRPr="00BB5275">
        <w:rPr>
          <w:lang w:val="en-US"/>
        </w:rPr>
        <w:t xml:space="preserve">Bentheimer sandstone sample of diameter 6.1 mm and length 25.8 mm </w:t>
      </w:r>
      <w:r w:rsidR="00AE799F" w:rsidRPr="00BB5275">
        <w:rPr>
          <w:lang w:val="en-US"/>
        </w:rPr>
        <w:fldChar w:fldCharType="begin">
          <w:fldData xml:space="preserve">PEVuZE5vdGU+PENpdGU+PEF1dGhvcj5MaW48L0F1dGhvcj48WWVhcj4yMDE4PC9ZZWFyPjxSZWNO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==
</w:fldData>
        </w:fldChar>
      </w:r>
      <w:r w:rsidR="00AE799F" w:rsidRPr="00BB5275">
        <w:rPr>
          <w:lang w:val="en-US"/>
        </w:rPr>
        <w:instrText xml:space="preserve"> ADDIN EN.CITE </w:instrText>
      </w:r>
      <w:r w:rsidR="00AE799F" w:rsidRPr="00BB5275">
        <w:rPr>
          <w:lang w:val="en-US"/>
        </w:rPr>
        <w:fldChar w:fldCharType="begin">
          <w:fldData xml:space="preserve">PEVuZE5vdGU+PENpdGU+PEF1dGhvcj5MaW48L0F1dGhvcj48WWVhcj4yMDE4PC9ZZWFyPjxSZWNO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==
</w:fldData>
        </w:fldChar>
      </w:r>
      <w:r w:rsidR="00AE799F" w:rsidRPr="00BB5275">
        <w:rPr>
          <w:lang w:val="en-US"/>
        </w:rPr>
        <w:instrText xml:space="preserve"> ADDIN EN.CITE.DATA </w:instrText>
      </w:r>
      <w:r w:rsidR="00AE799F" w:rsidRPr="00BB5275">
        <w:rPr>
          <w:lang w:val="en-US"/>
        </w:rPr>
      </w:r>
      <w:r w:rsidR="00AE799F" w:rsidRPr="00BB5275">
        <w:rPr>
          <w:lang w:val="en-US"/>
        </w:rPr>
        <w:fldChar w:fldCharType="end"/>
      </w:r>
      <w:r w:rsidR="00AE799F" w:rsidRPr="00BB5275">
        <w:rPr>
          <w:lang w:val="en-US"/>
        </w:rPr>
      </w:r>
      <w:r w:rsidR="00AE799F" w:rsidRPr="00BB5275">
        <w:rPr>
          <w:lang w:val="en-US"/>
        </w:rPr>
        <w:fldChar w:fldCharType="separate"/>
      </w:r>
      <w:r w:rsidR="00AE799F" w:rsidRPr="00BB5275">
        <w:rPr>
          <w:noProof/>
          <w:lang w:val="en-US"/>
        </w:rPr>
        <w:t>[</w:t>
      </w:r>
      <w:hyperlink w:anchor="_ENREF_33" w:tooltip="Lin, 2018 #105" w:history="1">
        <w:r w:rsidR="00F43EC1" w:rsidRPr="00BB5275">
          <w:rPr>
            <w:noProof/>
            <w:lang w:val="en-US"/>
          </w:rPr>
          <w:t>33</w:t>
        </w:r>
      </w:hyperlink>
      <w:r w:rsidR="00AE799F" w:rsidRPr="00BB5275">
        <w:rPr>
          <w:noProof/>
          <w:lang w:val="en-US"/>
        </w:rPr>
        <w:t xml:space="preserve">, </w:t>
      </w:r>
      <w:hyperlink w:anchor="_ENREF_77" w:tooltip="Lin, 2019 #104" w:history="1">
        <w:r w:rsidR="00F43EC1" w:rsidRPr="00BB5275">
          <w:rPr>
            <w:noProof/>
            <w:lang w:val="en-US"/>
          </w:rPr>
          <w:t>77</w:t>
        </w:r>
      </w:hyperlink>
      <w:r w:rsidR="00AE799F" w:rsidRPr="00BB5275">
        <w:rPr>
          <w:noProof/>
          <w:lang w:val="en-US"/>
        </w:rPr>
        <w:t>]</w:t>
      </w:r>
      <w:r w:rsidR="00AE799F" w:rsidRPr="00BB5275">
        <w:rPr>
          <w:lang w:val="en-US"/>
        </w:rPr>
        <w:fldChar w:fldCharType="end"/>
      </w:r>
      <w:r w:rsidR="00AE799F" w:rsidRPr="00BB5275">
        <w:rPr>
          <w:lang w:val="en-US"/>
        </w:rPr>
        <w:t xml:space="preserve">. The two-phase relative permeabilities are shown in Fig. S4 in the supplementary material. The results show that the measurements are in agreement, and the only discrepancy is at </w:t>
      </w:r>
      <w:r w:rsidR="00017388" w:rsidRPr="00BB5275">
        <w:rPr>
          <w:lang w:val="en-US"/>
        </w:rPr>
        <w:t>irreducible</w:t>
      </w:r>
      <w:r w:rsidR="00AE799F" w:rsidRPr="00BB5275">
        <w:rPr>
          <w:lang w:val="en-US"/>
        </w:rPr>
        <w:t xml:space="preserve"> water saturation which </w:t>
      </w:r>
      <w:r w:rsidR="00454E35" w:rsidRPr="00BB5275">
        <w:rPr>
          <w:lang w:val="en-US"/>
        </w:rPr>
        <w:t xml:space="preserve">is </w:t>
      </w:r>
      <w:r w:rsidR="00017388" w:rsidRPr="00BB5275">
        <w:rPr>
          <w:lang w:val="en-US"/>
        </w:rPr>
        <w:t>larger in our experiment, since we imposed a lower capillary pressure and the end of primary drainage.</w:t>
      </w:r>
      <w:r w:rsidR="00AE799F" w:rsidRPr="00BB5275">
        <w:rPr>
          <w:lang w:val="en-US"/>
        </w:rPr>
        <w:t xml:space="preserve">  </w:t>
      </w:r>
    </w:p>
    <w:p w14:paraId="068A16CA" w14:textId="4325180C" w:rsidR="00006531" w:rsidRPr="00BB5275" w:rsidRDefault="006B659B" w:rsidP="00006531">
      <w:pPr>
        <w:rPr>
          <w:lang w:val="en-US"/>
        </w:rPr>
      </w:pPr>
      <w:r w:rsidRPr="00BB5275">
        <w:rPr>
          <w:lang w:val="en-US"/>
        </w:rPr>
        <w:t>Fig. 15 shows the measured water, oil</w:t>
      </w:r>
      <w:r w:rsidR="00006531" w:rsidRPr="00BB5275">
        <w:rPr>
          <w:lang w:val="en-US"/>
        </w:rPr>
        <w:t>,</w:t>
      </w:r>
      <w:r w:rsidRPr="00BB5275">
        <w:rPr>
          <w:lang w:val="en-US"/>
        </w:rPr>
        <w:t xml:space="preserve"> and gas three-phase relative permeabilities at steady-state conditions. We compare our relative permeability with two</w:t>
      </w:r>
      <w:r w:rsidR="005804F0" w:rsidRPr="00BB5275">
        <w:rPr>
          <w:lang w:val="en-US"/>
        </w:rPr>
        <w:t xml:space="preserve"> </w:t>
      </w:r>
      <w:r w:rsidRPr="00BB5275">
        <w:rPr>
          <w:lang w:val="en-US"/>
        </w:rPr>
        <w:t xml:space="preserve">three-phase relative permeability experiments – labelled as Exp A and Exp B – conducted by </w:t>
      </w:r>
      <w:hyperlink w:anchor="_ENREF_64" w:tooltip="Alizadeh, 2014 #46" w:history="1">
        <w:r w:rsidR="00F43EC1" w:rsidRPr="00BB5275">
          <w:rPr>
            <w:lang w:val="en-US"/>
          </w:rPr>
          <w:fldChar w:fldCharType="begin"/>
        </w:r>
        <w:r w:rsidR="00F43EC1" w:rsidRPr="00BB5275">
          <w:rPr>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sidRPr="00BB5275">
          <w:rPr>
            <w:lang w:val="en-US"/>
          </w:rPr>
          <w:fldChar w:fldCharType="separate"/>
        </w:r>
        <w:r w:rsidR="00F43EC1" w:rsidRPr="00BB5275">
          <w:rPr>
            <w:noProof/>
            <w:lang w:val="en-US"/>
          </w:rPr>
          <w:t>Alizadeh and Piri [64]</w:t>
        </w:r>
        <w:r w:rsidR="00F43EC1" w:rsidRPr="00BB5275">
          <w:rPr>
            <w:lang w:val="en-US"/>
          </w:rPr>
          <w:fldChar w:fldCharType="end"/>
        </w:r>
      </w:hyperlink>
      <w:r w:rsidR="005804F0" w:rsidRPr="00BB5275">
        <w:rPr>
          <w:lang w:val="en-US"/>
        </w:rPr>
        <w:t xml:space="preserve"> on a larger sample of Bentheimer sandstone (3.81 cm in diameter and 15.24 cm in length)</w:t>
      </w:r>
      <w:r w:rsidRPr="00BB5275">
        <w:rPr>
          <w:lang w:val="en-US"/>
        </w:rPr>
        <w:t>.</w:t>
      </w:r>
      <w:r w:rsidR="00006531" w:rsidRPr="00BB5275">
        <w:rPr>
          <w:lang w:val="en-US"/>
        </w:rPr>
        <w:t xml:space="preserve"> Fig. 15 is divided into two columns</w:t>
      </w:r>
      <w:r w:rsidR="005804F0" w:rsidRPr="00BB5275">
        <w:rPr>
          <w:lang w:val="en-US"/>
        </w:rPr>
        <w:t>:</w:t>
      </w:r>
      <w:r w:rsidR="00006531" w:rsidRPr="00BB5275">
        <w:rPr>
          <w:lang w:val="en-US"/>
        </w:rPr>
        <w:t xml:space="preserve"> in the left column, are the relative permeabilities measured during the increasing </w:t>
      </w:r>
      <w:r w:rsidR="00006531" w:rsidRPr="00BB5275">
        <w:rPr>
          <w:i/>
          <w:iCs/>
          <w:lang w:val="en-US"/>
        </w:rPr>
        <w:t>f</w:t>
      </w:r>
      <w:r w:rsidR="00006531" w:rsidRPr="00BB5275">
        <w:rPr>
          <w:i/>
          <w:iCs/>
          <w:vertAlign w:val="subscript"/>
          <w:lang w:val="en-US"/>
        </w:rPr>
        <w:t>g</w:t>
      </w:r>
      <w:r w:rsidR="00006531" w:rsidRPr="00BB5275">
        <w:rPr>
          <w:lang w:val="en-US"/>
        </w:rPr>
        <w:t xml:space="preserve">, and decreasing </w:t>
      </w:r>
      <w:r w:rsidR="00006531" w:rsidRPr="00BB5275">
        <w:rPr>
          <w:i/>
          <w:iCs/>
          <w:lang w:val="en-US"/>
        </w:rPr>
        <w:t>f</w:t>
      </w:r>
      <w:r w:rsidR="00006531" w:rsidRPr="00BB5275">
        <w:rPr>
          <w:i/>
          <w:iCs/>
          <w:vertAlign w:val="subscript"/>
          <w:lang w:val="en-US"/>
        </w:rPr>
        <w:t>o</w:t>
      </w:r>
      <w:r w:rsidR="00006531" w:rsidRPr="00BB5275">
        <w:rPr>
          <w:lang w:val="en-US"/>
        </w:rPr>
        <w:t xml:space="preserve"> and </w:t>
      </w:r>
      <w:r w:rsidR="00006531" w:rsidRPr="00BB5275">
        <w:rPr>
          <w:i/>
          <w:iCs/>
          <w:lang w:val="en-US"/>
        </w:rPr>
        <w:t>f</w:t>
      </w:r>
      <w:r w:rsidR="00006531" w:rsidRPr="00BB5275">
        <w:rPr>
          <w:i/>
          <w:iCs/>
          <w:vertAlign w:val="subscript"/>
          <w:lang w:val="en-US"/>
        </w:rPr>
        <w:t>w</w:t>
      </w:r>
      <w:r w:rsidR="00006531" w:rsidRPr="00BB5275">
        <w:rPr>
          <w:lang w:val="en-US"/>
        </w:rPr>
        <w:t xml:space="preserve">, flow path, while on the right are the permeabilities of the decreasing </w:t>
      </w:r>
      <w:r w:rsidR="00006531" w:rsidRPr="00BB5275">
        <w:rPr>
          <w:i/>
          <w:iCs/>
          <w:lang w:val="en-US"/>
        </w:rPr>
        <w:t>f</w:t>
      </w:r>
      <w:r w:rsidR="00006531" w:rsidRPr="00BB5275">
        <w:rPr>
          <w:i/>
          <w:iCs/>
          <w:vertAlign w:val="subscript"/>
          <w:lang w:val="en-US"/>
        </w:rPr>
        <w:t>g</w:t>
      </w:r>
      <w:r w:rsidR="00006531" w:rsidRPr="00BB5275">
        <w:rPr>
          <w:lang w:val="en-US"/>
        </w:rPr>
        <w:t xml:space="preserve">, and increasing </w:t>
      </w:r>
      <w:r w:rsidR="00006531" w:rsidRPr="00BB5275">
        <w:rPr>
          <w:i/>
          <w:iCs/>
          <w:lang w:val="en-US"/>
        </w:rPr>
        <w:t>f</w:t>
      </w:r>
      <w:r w:rsidR="00006531" w:rsidRPr="00BB5275">
        <w:rPr>
          <w:i/>
          <w:iCs/>
          <w:vertAlign w:val="subscript"/>
          <w:lang w:val="en-US"/>
        </w:rPr>
        <w:t>o</w:t>
      </w:r>
      <w:r w:rsidR="00006531" w:rsidRPr="00BB5275">
        <w:rPr>
          <w:lang w:val="en-US"/>
        </w:rPr>
        <w:t xml:space="preserve"> and </w:t>
      </w:r>
      <w:r w:rsidR="00006531" w:rsidRPr="00BB5275">
        <w:rPr>
          <w:i/>
          <w:iCs/>
          <w:lang w:val="en-US"/>
        </w:rPr>
        <w:t>f</w:t>
      </w:r>
      <w:r w:rsidR="00006531" w:rsidRPr="00BB5275">
        <w:rPr>
          <w:i/>
          <w:iCs/>
          <w:vertAlign w:val="subscript"/>
          <w:lang w:val="en-US"/>
        </w:rPr>
        <w:t xml:space="preserve">w </w:t>
      </w:r>
      <w:r w:rsidR="00006531" w:rsidRPr="00BB5275">
        <w:rPr>
          <w:lang w:val="en-US"/>
        </w:rPr>
        <w:t xml:space="preserve">path. Note that </w:t>
      </w:r>
      <w:r w:rsidR="006566C1" w:rsidRPr="00BB5275">
        <w:rPr>
          <w:lang w:val="en-US"/>
        </w:rPr>
        <w:t>Exp</w:t>
      </w:r>
      <w:r w:rsidR="00006531" w:rsidRPr="00BB5275">
        <w:rPr>
          <w:lang w:val="en-US"/>
        </w:rPr>
        <w:t xml:space="preserve"> B only investigates the increasing </w:t>
      </w:r>
      <w:r w:rsidR="00006531" w:rsidRPr="00BB5275">
        <w:rPr>
          <w:i/>
          <w:iCs/>
          <w:lang w:val="en-US"/>
        </w:rPr>
        <w:t>f</w:t>
      </w:r>
      <w:r w:rsidR="00006531" w:rsidRPr="00BB5275">
        <w:rPr>
          <w:i/>
          <w:iCs/>
          <w:vertAlign w:val="subscript"/>
          <w:lang w:val="en-US"/>
        </w:rPr>
        <w:t>g</w:t>
      </w:r>
      <w:r w:rsidR="00006531" w:rsidRPr="00BB5275">
        <w:rPr>
          <w:lang w:val="en-US"/>
        </w:rPr>
        <w:t xml:space="preserve"> flow path. </w:t>
      </w:r>
    </w:p>
    <w:p w14:paraId="558405AA" w14:textId="5D8917EF" w:rsidR="004275E6" w:rsidRPr="00BB5275" w:rsidRDefault="006566C1" w:rsidP="005A108B">
      <w:pPr>
        <w:rPr>
          <w:lang w:val="en-US"/>
        </w:rPr>
      </w:pPr>
      <w:r w:rsidRPr="00BB5275">
        <w:rPr>
          <w:lang w:val="en-US"/>
        </w:rPr>
        <w:t xml:space="preserve">The dataset of </w:t>
      </w:r>
      <w:hyperlink w:anchor="_ENREF_64" w:tooltip="Alizadeh, 2014 #46" w:history="1">
        <w:r w:rsidR="00F43EC1" w:rsidRPr="00BB5275">
          <w:rPr>
            <w:lang w:val="en-US"/>
          </w:rPr>
          <w:fldChar w:fldCharType="begin"/>
        </w:r>
        <w:r w:rsidR="00F43EC1" w:rsidRPr="00BB5275">
          <w:rPr>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sidRPr="00BB5275">
          <w:rPr>
            <w:lang w:val="en-US"/>
          </w:rPr>
          <w:fldChar w:fldCharType="separate"/>
        </w:r>
        <w:r w:rsidR="00F43EC1" w:rsidRPr="00BB5275">
          <w:rPr>
            <w:noProof/>
            <w:lang w:val="en-US"/>
          </w:rPr>
          <w:t>Alizadeh and Piri [64]</w:t>
        </w:r>
        <w:r w:rsidR="00F43EC1" w:rsidRPr="00BB5275">
          <w:rPr>
            <w:lang w:val="en-US"/>
          </w:rPr>
          <w:fldChar w:fldCharType="end"/>
        </w:r>
      </w:hyperlink>
      <w:r w:rsidR="00EB0EFE" w:rsidRPr="00BB5275">
        <w:rPr>
          <w:lang w:val="en-US"/>
        </w:rPr>
        <w:t xml:space="preserve"> </w:t>
      </w:r>
      <w:r w:rsidRPr="00BB5275">
        <w:rPr>
          <w:lang w:val="en-US"/>
        </w:rPr>
        <w:t xml:space="preserve">was chosen to </w:t>
      </w:r>
      <w:r w:rsidR="006B659B" w:rsidRPr="00BB5275">
        <w:rPr>
          <w:lang w:val="en-US"/>
        </w:rPr>
        <w:t>validate our measurements against</w:t>
      </w:r>
      <w:r w:rsidR="004275E6" w:rsidRPr="00BB5275">
        <w:rPr>
          <w:lang w:val="en-US"/>
        </w:rPr>
        <w:t xml:space="preserve"> for a number of reasons: (i) the same rock</w:t>
      </w:r>
      <w:r w:rsidRPr="00BB5275">
        <w:rPr>
          <w:lang w:val="en-US"/>
        </w:rPr>
        <w:t xml:space="preserve"> type</w:t>
      </w:r>
      <w:r w:rsidR="004275E6" w:rsidRPr="00BB5275">
        <w:rPr>
          <w:lang w:val="en-US"/>
        </w:rPr>
        <w:t xml:space="preserve">, Bentheimer sandstone, </w:t>
      </w:r>
      <w:r w:rsidRPr="00BB5275">
        <w:rPr>
          <w:lang w:val="en-US"/>
        </w:rPr>
        <w:t>was</w:t>
      </w:r>
      <w:r w:rsidR="00DC7650" w:rsidRPr="00BB5275">
        <w:rPr>
          <w:lang w:val="en-US"/>
        </w:rPr>
        <w:t xml:space="preserve"> </w:t>
      </w:r>
      <w:r w:rsidR="004275E6" w:rsidRPr="00BB5275">
        <w:rPr>
          <w:lang w:val="en-US"/>
        </w:rPr>
        <w:t xml:space="preserve">used; (ii) similar initial </w:t>
      </w:r>
      <w:r w:rsidRPr="00BB5275">
        <w:rPr>
          <w:lang w:val="en-US"/>
        </w:rPr>
        <w:t>oil and water saturations (before gas injection)</w:t>
      </w:r>
      <w:r w:rsidR="004275E6" w:rsidRPr="00BB5275">
        <w:rPr>
          <w:lang w:val="en-US"/>
        </w:rPr>
        <w:t>; and (iii)</w:t>
      </w:r>
      <w:r w:rsidR="004B7C33" w:rsidRPr="00BB5275">
        <w:rPr>
          <w:lang w:val="en-US"/>
        </w:rPr>
        <w:t xml:space="preserve"> the same saturation path</w:t>
      </w:r>
      <w:r w:rsidRPr="00BB5275">
        <w:rPr>
          <w:lang w:val="en-US"/>
        </w:rPr>
        <w:t xml:space="preserve"> is investigated – first, increasing </w:t>
      </w:r>
      <w:r w:rsidRPr="00BB5275">
        <w:rPr>
          <w:i/>
          <w:iCs/>
          <w:lang w:val="en-US"/>
        </w:rPr>
        <w:t>f</w:t>
      </w:r>
      <w:r w:rsidRPr="00BB5275">
        <w:rPr>
          <w:i/>
          <w:iCs/>
          <w:vertAlign w:val="subscript"/>
          <w:lang w:val="en-US"/>
        </w:rPr>
        <w:t>g</w:t>
      </w:r>
      <w:r w:rsidRPr="00BB5275">
        <w:rPr>
          <w:lang w:val="en-US"/>
        </w:rPr>
        <w:t xml:space="preserve">, and decreasing </w:t>
      </w:r>
      <w:r w:rsidRPr="00BB5275">
        <w:rPr>
          <w:i/>
          <w:iCs/>
          <w:lang w:val="en-US"/>
        </w:rPr>
        <w:t>f</w:t>
      </w:r>
      <w:r w:rsidRPr="00BB5275">
        <w:rPr>
          <w:i/>
          <w:iCs/>
          <w:vertAlign w:val="subscript"/>
          <w:lang w:val="en-US"/>
        </w:rPr>
        <w:t>o</w:t>
      </w:r>
      <w:r w:rsidRPr="00BB5275">
        <w:rPr>
          <w:lang w:val="en-US"/>
        </w:rPr>
        <w:t xml:space="preserve"> and </w:t>
      </w:r>
      <w:r w:rsidRPr="00BB5275">
        <w:rPr>
          <w:i/>
          <w:iCs/>
          <w:lang w:val="en-US"/>
        </w:rPr>
        <w:t>f</w:t>
      </w:r>
      <w:r w:rsidRPr="00BB5275">
        <w:rPr>
          <w:i/>
          <w:iCs/>
          <w:vertAlign w:val="subscript"/>
          <w:lang w:val="en-US"/>
        </w:rPr>
        <w:t>w</w:t>
      </w:r>
      <w:r w:rsidRPr="00BB5275">
        <w:rPr>
          <w:lang w:val="en-US"/>
        </w:rPr>
        <w:t xml:space="preserve">, and then decreasing </w:t>
      </w:r>
      <w:r w:rsidRPr="00BB5275">
        <w:rPr>
          <w:i/>
          <w:iCs/>
          <w:lang w:val="en-US"/>
        </w:rPr>
        <w:t>f</w:t>
      </w:r>
      <w:r w:rsidRPr="00BB5275">
        <w:rPr>
          <w:i/>
          <w:iCs/>
          <w:vertAlign w:val="subscript"/>
          <w:lang w:val="en-US"/>
        </w:rPr>
        <w:t>g</w:t>
      </w:r>
      <w:r w:rsidRPr="00BB5275">
        <w:rPr>
          <w:lang w:val="en-US"/>
        </w:rPr>
        <w:t xml:space="preserve">, and increasing </w:t>
      </w:r>
      <w:r w:rsidRPr="00BB5275">
        <w:rPr>
          <w:i/>
          <w:iCs/>
          <w:lang w:val="en-US"/>
        </w:rPr>
        <w:t>f</w:t>
      </w:r>
      <w:r w:rsidRPr="00BB5275">
        <w:rPr>
          <w:i/>
          <w:iCs/>
          <w:vertAlign w:val="subscript"/>
          <w:lang w:val="en-US"/>
        </w:rPr>
        <w:t>o</w:t>
      </w:r>
      <w:r w:rsidRPr="00BB5275">
        <w:rPr>
          <w:lang w:val="en-US"/>
        </w:rPr>
        <w:t xml:space="preserve"> and </w:t>
      </w:r>
      <w:r w:rsidRPr="00BB5275">
        <w:rPr>
          <w:i/>
          <w:iCs/>
          <w:lang w:val="en-US"/>
        </w:rPr>
        <w:t>f</w:t>
      </w:r>
      <w:r w:rsidRPr="00BB5275">
        <w:rPr>
          <w:i/>
          <w:iCs/>
          <w:vertAlign w:val="subscript"/>
          <w:lang w:val="en-US"/>
        </w:rPr>
        <w:t>w</w:t>
      </w:r>
      <w:r w:rsidR="0083598D" w:rsidRPr="00BB5275">
        <w:rPr>
          <w:lang w:val="en-US"/>
        </w:rPr>
        <w:t>, with equal oil and water flow rates</w:t>
      </w:r>
      <w:r w:rsidRPr="00BB5275">
        <w:rPr>
          <w:lang w:val="en-US"/>
        </w:rPr>
        <w:t>.</w:t>
      </w:r>
    </w:p>
    <w:p w14:paraId="6893E0CE" w14:textId="3AA3445C" w:rsidR="006B659B" w:rsidRPr="00BB5275" w:rsidRDefault="00C0515F" w:rsidP="005A108B">
      <w:pPr>
        <w:rPr>
          <w:lang w:val="en-US"/>
        </w:rPr>
      </w:pPr>
      <w:r w:rsidRPr="00BB5275">
        <w:rPr>
          <w:lang w:val="en-US"/>
        </w:rPr>
        <w:t>We observe that the water and oil relative permeabilities</w:t>
      </w:r>
      <w:r w:rsidR="00C0170B" w:rsidRPr="00BB5275">
        <w:rPr>
          <w:lang w:val="en-US"/>
        </w:rPr>
        <w:t xml:space="preserve"> in our experiment</w:t>
      </w:r>
      <w:r w:rsidRPr="00BB5275">
        <w:rPr>
          <w:lang w:val="en-US"/>
        </w:rPr>
        <w:t xml:space="preserve">, </w:t>
      </w:r>
      <w:r w:rsidR="00C0170B" w:rsidRPr="00BB5275">
        <w:rPr>
          <w:lang w:val="en-US"/>
        </w:rPr>
        <w:t xml:space="preserve">for increasing </w:t>
      </w:r>
      <w:r w:rsidR="00C0170B" w:rsidRPr="00BB5275">
        <w:rPr>
          <w:i/>
          <w:iCs/>
          <w:lang w:val="en-US"/>
        </w:rPr>
        <w:t>f</w:t>
      </w:r>
      <w:r w:rsidR="00C0170B" w:rsidRPr="00BB5275">
        <w:rPr>
          <w:i/>
          <w:iCs/>
          <w:vertAlign w:val="subscript"/>
          <w:lang w:val="en-US"/>
        </w:rPr>
        <w:t>g</w:t>
      </w:r>
      <w:r w:rsidRPr="00BB5275">
        <w:rPr>
          <w:lang w:val="en-US"/>
        </w:rPr>
        <w:t>,</w:t>
      </w:r>
      <w:r w:rsidR="006E2E63" w:rsidRPr="00BB5275">
        <w:rPr>
          <w:lang w:val="en-US"/>
        </w:rPr>
        <w:t xml:space="preserve"> agree with</w:t>
      </w:r>
      <w:r w:rsidR="00C0170B" w:rsidRPr="00BB5275">
        <w:rPr>
          <w:lang w:val="en-US"/>
        </w:rPr>
        <w:t xml:space="preserve"> the data of </w:t>
      </w:r>
      <w:hyperlink w:anchor="_ENREF_64" w:tooltip="Alizadeh, 2014 #46" w:history="1">
        <w:r w:rsidR="00F43EC1" w:rsidRPr="00BB5275">
          <w:rPr>
            <w:lang w:val="en-US"/>
          </w:rPr>
          <w:fldChar w:fldCharType="begin"/>
        </w:r>
        <w:r w:rsidR="00F43EC1" w:rsidRPr="00BB5275">
          <w:rPr>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sidRPr="00BB5275">
          <w:rPr>
            <w:lang w:val="en-US"/>
          </w:rPr>
          <w:fldChar w:fldCharType="separate"/>
        </w:r>
        <w:r w:rsidR="00F43EC1" w:rsidRPr="00BB5275">
          <w:rPr>
            <w:noProof/>
            <w:lang w:val="en-US"/>
          </w:rPr>
          <w:t>Alizadeh and Piri [64]</w:t>
        </w:r>
        <w:r w:rsidR="00F43EC1" w:rsidRPr="00BB5275">
          <w:rPr>
            <w:lang w:val="en-US"/>
          </w:rPr>
          <w:fldChar w:fldCharType="end"/>
        </w:r>
      </w:hyperlink>
      <w:r w:rsidR="00EB0EFE" w:rsidRPr="00BB5275">
        <w:rPr>
          <w:lang w:val="en-US"/>
        </w:rPr>
        <w:t xml:space="preserve"> </w:t>
      </w:r>
      <w:r w:rsidR="00C0170B" w:rsidRPr="00BB5275">
        <w:rPr>
          <w:lang w:val="en-US"/>
        </w:rPr>
        <w:t>which indicates the accuracy of our steady-state three-phase relative permeability measurement metho</w:t>
      </w:r>
      <w:r w:rsidR="005A108B" w:rsidRPr="00BB5275">
        <w:rPr>
          <w:lang w:val="en-US"/>
        </w:rPr>
        <w:t xml:space="preserve">d. Furthermore, it shows that the sample size used in our </w:t>
      </w:r>
      <w:r w:rsidR="00C0170B" w:rsidRPr="00BB5275">
        <w:rPr>
          <w:lang w:val="en-US"/>
        </w:rPr>
        <w:t>experiment is well within the representative elementary volume (REV) for relative permeability, see Figs. 15a and 15c. However,</w:t>
      </w:r>
      <w:r w:rsidR="004057F2" w:rsidRPr="00BB5275">
        <w:rPr>
          <w:lang w:val="en-US"/>
        </w:rPr>
        <w:t xml:space="preserve"> Figs. 15b and 15d show that</w:t>
      </w:r>
      <w:r w:rsidR="00C0170B" w:rsidRPr="00BB5275">
        <w:rPr>
          <w:lang w:val="en-US"/>
        </w:rPr>
        <w:t xml:space="preserve"> for decreasing </w:t>
      </w:r>
      <w:r w:rsidR="00C0170B" w:rsidRPr="00BB5275">
        <w:rPr>
          <w:i/>
          <w:iCs/>
          <w:lang w:val="en-US"/>
        </w:rPr>
        <w:t>f</w:t>
      </w:r>
      <w:r w:rsidR="00C0170B" w:rsidRPr="00BB5275">
        <w:rPr>
          <w:i/>
          <w:iCs/>
          <w:vertAlign w:val="subscript"/>
          <w:lang w:val="en-US"/>
        </w:rPr>
        <w:t>g</w:t>
      </w:r>
      <w:r w:rsidR="00C0170B" w:rsidRPr="00BB5275">
        <w:rPr>
          <w:lang w:val="en-US"/>
        </w:rPr>
        <w:t xml:space="preserve">, the measured water and oil relative </w:t>
      </w:r>
      <w:r w:rsidR="00C0170B" w:rsidRPr="00BB5275">
        <w:rPr>
          <w:lang w:val="en-US"/>
        </w:rPr>
        <w:lastRenderedPageBreak/>
        <w:t>permeabilities are in a different saturation range compared to the data of</w:t>
      </w:r>
      <w:r w:rsidR="00717D1F" w:rsidRPr="00BB5275">
        <w:rPr>
          <w:lang w:val="en-US"/>
        </w:rPr>
        <w:t xml:space="preserve"> </w:t>
      </w:r>
      <w:hyperlink w:anchor="_ENREF_64" w:tooltip="Alizadeh, 2014 #46" w:history="1">
        <w:r w:rsidR="00F43EC1" w:rsidRPr="00BB5275">
          <w:rPr>
            <w:lang w:val="en-US"/>
          </w:rPr>
          <w:fldChar w:fldCharType="begin"/>
        </w:r>
        <w:r w:rsidR="00F43EC1" w:rsidRPr="00BB5275">
          <w:rPr>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sidRPr="00BB5275">
          <w:rPr>
            <w:lang w:val="en-US"/>
          </w:rPr>
          <w:fldChar w:fldCharType="separate"/>
        </w:r>
        <w:r w:rsidR="00F43EC1" w:rsidRPr="00BB5275">
          <w:rPr>
            <w:noProof/>
            <w:lang w:val="en-US"/>
          </w:rPr>
          <w:t>Alizadeh and Piri [64]</w:t>
        </w:r>
        <w:r w:rsidR="00F43EC1" w:rsidRPr="00BB5275">
          <w:rPr>
            <w:lang w:val="en-US"/>
          </w:rPr>
          <w:fldChar w:fldCharType="end"/>
        </w:r>
      </w:hyperlink>
      <w:r w:rsidR="00C0170B" w:rsidRPr="00BB5275">
        <w:rPr>
          <w:lang w:val="en-US"/>
        </w:rPr>
        <w:t xml:space="preserve">. This is because </w:t>
      </w:r>
      <w:r w:rsidR="00717D1F" w:rsidRPr="00BB5275">
        <w:rPr>
          <w:lang w:val="en-US"/>
        </w:rPr>
        <w:t>they</w:t>
      </w:r>
      <w:r w:rsidR="005804F0" w:rsidRPr="00BB5275">
        <w:rPr>
          <w:lang w:val="en-US"/>
        </w:rPr>
        <w:t xml:space="preserve"> increased</w:t>
      </w:r>
      <w:r w:rsidR="00C0170B" w:rsidRPr="00BB5275">
        <w:rPr>
          <w:lang w:val="en-US"/>
        </w:rPr>
        <w:t xml:space="preserve"> the gas flow</w:t>
      </w:r>
      <w:r w:rsidR="000A7707" w:rsidRPr="00BB5275">
        <w:rPr>
          <w:lang w:val="en-US"/>
        </w:rPr>
        <w:t xml:space="preserve"> </w:t>
      </w:r>
      <w:r w:rsidR="00C0170B" w:rsidRPr="00BB5275">
        <w:rPr>
          <w:lang w:val="en-US"/>
        </w:rPr>
        <w:t xml:space="preserve">rate at </w:t>
      </w:r>
      <w:r w:rsidR="00C0170B" w:rsidRPr="00BB5275">
        <w:rPr>
          <w:i/>
          <w:iCs/>
          <w:lang w:val="en-US"/>
        </w:rPr>
        <w:t>f</w:t>
      </w:r>
      <w:r w:rsidR="00C0170B" w:rsidRPr="00BB5275">
        <w:rPr>
          <w:i/>
          <w:iCs/>
          <w:vertAlign w:val="subscript"/>
          <w:lang w:val="en-US"/>
        </w:rPr>
        <w:t>g</w:t>
      </w:r>
      <w:r w:rsidR="00C0170B" w:rsidRPr="00BB5275">
        <w:rPr>
          <w:lang w:val="en-US"/>
        </w:rPr>
        <w:t xml:space="preserve"> =</w:t>
      </w:r>
      <w:r w:rsidR="004057F2" w:rsidRPr="00BB5275">
        <w:rPr>
          <w:lang w:val="en-US"/>
        </w:rPr>
        <w:t xml:space="preserve"> </w:t>
      </w:r>
      <w:r w:rsidR="00C0170B" w:rsidRPr="00BB5275">
        <w:rPr>
          <w:lang w:val="en-US"/>
        </w:rPr>
        <w:t>1, which reduced the water and oil saturations in the pore space, while we did not</w:t>
      </w:r>
      <w:r w:rsidR="00AD2129" w:rsidRPr="00BB5275">
        <w:rPr>
          <w:lang w:val="en-US"/>
        </w:rPr>
        <w:t xml:space="preserve">. </w:t>
      </w:r>
      <w:r w:rsidR="000A7707" w:rsidRPr="00BB5275">
        <w:rPr>
          <w:lang w:val="en-US"/>
        </w:rPr>
        <w:t>Hence</w:t>
      </w:r>
      <w:r w:rsidR="003A0743" w:rsidRPr="00BB5275">
        <w:rPr>
          <w:lang w:val="en-US"/>
        </w:rPr>
        <w:t xml:space="preserve"> our permeability measurements are at lower gas saturation compared to</w:t>
      </w:r>
      <w:r w:rsidR="00717D1F" w:rsidRPr="00BB5275">
        <w:rPr>
          <w:lang w:val="en-US"/>
        </w:rPr>
        <w:t xml:space="preserve"> </w:t>
      </w:r>
      <w:hyperlink w:anchor="_ENREF_64" w:tooltip="Alizadeh, 2014 #46" w:history="1">
        <w:r w:rsidR="00F43EC1" w:rsidRPr="00BB5275">
          <w:rPr>
            <w:lang w:val="en-US"/>
          </w:rPr>
          <w:fldChar w:fldCharType="begin"/>
        </w:r>
        <w:r w:rsidR="00F43EC1" w:rsidRPr="00BB5275">
          <w:rPr>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sidRPr="00BB5275">
          <w:rPr>
            <w:lang w:val="en-US"/>
          </w:rPr>
          <w:fldChar w:fldCharType="separate"/>
        </w:r>
        <w:r w:rsidR="00F43EC1" w:rsidRPr="00BB5275">
          <w:rPr>
            <w:noProof/>
            <w:lang w:val="en-US"/>
          </w:rPr>
          <w:t>Alizadeh and Piri [64]</w:t>
        </w:r>
        <w:r w:rsidR="00F43EC1" w:rsidRPr="00BB5275">
          <w:rPr>
            <w:lang w:val="en-US"/>
          </w:rPr>
          <w:fldChar w:fldCharType="end"/>
        </w:r>
      </w:hyperlink>
      <w:r w:rsidR="004057F2" w:rsidRPr="00BB5275">
        <w:rPr>
          <w:lang w:val="en-US"/>
        </w:rPr>
        <w:t xml:space="preserve">, </w:t>
      </w:r>
      <w:r w:rsidR="008460F7" w:rsidRPr="00BB5275">
        <w:rPr>
          <w:lang w:val="en-US"/>
        </w:rPr>
        <w:t xml:space="preserve">see </w:t>
      </w:r>
      <w:r w:rsidR="004057F2" w:rsidRPr="00BB5275">
        <w:rPr>
          <w:lang w:val="en-US"/>
        </w:rPr>
        <w:t>Figs. 15e and 15f</w:t>
      </w:r>
      <w:r w:rsidR="003A0743" w:rsidRPr="00BB5275">
        <w:rPr>
          <w:lang w:val="en-US"/>
        </w:rPr>
        <w:t xml:space="preserve">. However, we still </w:t>
      </w:r>
      <w:r w:rsidR="008460F7" w:rsidRPr="00BB5275">
        <w:rPr>
          <w:lang w:val="en-US"/>
        </w:rPr>
        <w:t>see</w:t>
      </w:r>
      <w:r w:rsidR="003A0743" w:rsidRPr="00BB5275">
        <w:rPr>
          <w:lang w:val="en-US"/>
        </w:rPr>
        <w:t xml:space="preserve"> a match</w:t>
      </w:r>
      <w:r w:rsidR="004057F2" w:rsidRPr="00BB5275">
        <w:rPr>
          <w:lang w:val="en-US"/>
        </w:rPr>
        <w:t xml:space="preserve"> </w:t>
      </w:r>
      <w:r w:rsidR="008460F7" w:rsidRPr="00BB5275">
        <w:rPr>
          <w:lang w:val="en-US"/>
        </w:rPr>
        <w:t>in</w:t>
      </w:r>
      <w:r w:rsidR="003A0743" w:rsidRPr="00BB5275">
        <w:rPr>
          <w:lang w:val="en-US"/>
        </w:rPr>
        <w:t xml:space="preserve"> the gas relative permeability</w:t>
      </w:r>
      <w:r w:rsidR="004057F2" w:rsidRPr="00BB5275">
        <w:rPr>
          <w:lang w:val="en-US"/>
        </w:rPr>
        <w:t xml:space="preserve"> </w:t>
      </w:r>
      <w:r w:rsidR="003A0743" w:rsidRPr="00BB5275">
        <w:rPr>
          <w:lang w:val="en-US"/>
        </w:rPr>
        <w:t>at low gas saturation</w:t>
      </w:r>
      <w:r w:rsidR="004057F2" w:rsidRPr="00BB5275">
        <w:rPr>
          <w:lang w:val="en-US"/>
        </w:rPr>
        <w:t>s</w:t>
      </w:r>
      <w:r w:rsidR="003A0743" w:rsidRPr="00BB5275">
        <w:rPr>
          <w:lang w:val="en-US"/>
        </w:rPr>
        <w:t xml:space="preserve"> for increasing </w:t>
      </w:r>
      <w:r w:rsidR="003A0743" w:rsidRPr="00BB5275">
        <w:rPr>
          <w:i/>
          <w:iCs/>
          <w:lang w:val="en-US"/>
        </w:rPr>
        <w:t>f</w:t>
      </w:r>
      <w:r w:rsidR="003A0743" w:rsidRPr="00BB5275">
        <w:rPr>
          <w:i/>
          <w:iCs/>
          <w:vertAlign w:val="subscript"/>
          <w:lang w:val="en-US"/>
        </w:rPr>
        <w:t>g</w:t>
      </w:r>
      <w:r w:rsidR="003A0743" w:rsidRPr="00BB5275">
        <w:rPr>
          <w:lang w:val="en-US"/>
        </w:rPr>
        <w:t xml:space="preserve">, see Fig. 15e.  </w:t>
      </w:r>
    </w:p>
    <w:p w14:paraId="77CA30FE" w14:textId="12C46177" w:rsidR="00CB369D" w:rsidRPr="00BB5275" w:rsidRDefault="001B138D" w:rsidP="00CB369D">
      <w:pPr>
        <w:rPr>
          <w:lang w:val="en-US"/>
        </w:rPr>
      </w:pPr>
      <w:r w:rsidRPr="00BB5275">
        <w:rPr>
          <w:lang w:val="en-US"/>
        </w:rPr>
        <w:t>Fig. 15 shows that</w:t>
      </w:r>
      <w:r w:rsidR="00F22A29" w:rsidRPr="00BB5275">
        <w:rPr>
          <w:lang w:val="en-US"/>
        </w:rPr>
        <w:t>, in our experiment,</w:t>
      </w:r>
      <w:r w:rsidRPr="00BB5275">
        <w:rPr>
          <w:lang w:val="en-US"/>
        </w:rPr>
        <w:t xml:space="preserve"> the gas relative permeability</w:t>
      </w:r>
      <w:r w:rsidR="00F22A29" w:rsidRPr="00BB5275">
        <w:rPr>
          <w:lang w:val="en-US"/>
        </w:rPr>
        <w:t xml:space="preserve"> </w:t>
      </w:r>
      <w:r w:rsidRPr="00BB5275">
        <w:rPr>
          <w:lang w:val="en-US"/>
        </w:rPr>
        <w:t>is lower than</w:t>
      </w:r>
      <w:r w:rsidR="005804F0" w:rsidRPr="00BB5275">
        <w:rPr>
          <w:lang w:val="en-US"/>
        </w:rPr>
        <w:t xml:space="preserve"> the</w:t>
      </w:r>
      <w:r w:rsidRPr="00BB5275">
        <w:rPr>
          <w:lang w:val="en-US"/>
        </w:rPr>
        <w:t xml:space="preserve"> oil and water relative permeabilities</w:t>
      </w:r>
      <w:r w:rsidR="006B78F4" w:rsidRPr="00BB5275">
        <w:rPr>
          <w:lang w:val="en-US"/>
        </w:rPr>
        <w:t>,</w:t>
      </w:r>
      <w:r w:rsidR="00F22A29" w:rsidRPr="00BB5275">
        <w:rPr>
          <w:lang w:val="en-US"/>
        </w:rPr>
        <w:t xml:space="preserve"> despite gas occupying the larger </w:t>
      </w:r>
      <w:r w:rsidR="005804F0" w:rsidRPr="00BB5275">
        <w:rPr>
          <w:lang w:val="en-US"/>
        </w:rPr>
        <w:t>pores</w:t>
      </w:r>
      <w:r w:rsidR="00CB369D" w:rsidRPr="00BB5275">
        <w:rPr>
          <w:lang w:val="en-US"/>
        </w:rPr>
        <w:t xml:space="preserve">. </w:t>
      </w:r>
      <w:r w:rsidR="004250E3" w:rsidRPr="00BB5275">
        <w:rPr>
          <w:lang w:val="en-US"/>
        </w:rPr>
        <w:t>This counter</w:t>
      </w:r>
      <w:r w:rsidR="00F43EC1" w:rsidRPr="00BB5275">
        <w:rPr>
          <w:lang w:val="en-US"/>
        </w:rPr>
        <w:t>-</w:t>
      </w:r>
      <w:r w:rsidR="004250E3" w:rsidRPr="00BB5275">
        <w:rPr>
          <w:lang w:val="en-US"/>
        </w:rPr>
        <w:t xml:space="preserve">intuitive behaviour can be </w:t>
      </w:r>
      <w:r w:rsidR="005804F0" w:rsidRPr="00BB5275">
        <w:rPr>
          <w:lang w:val="en-US"/>
        </w:rPr>
        <w:t>explained</w:t>
      </w:r>
      <w:r w:rsidR="004250E3" w:rsidRPr="00BB5275">
        <w:rPr>
          <w:lang w:val="en-US"/>
        </w:rPr>
        <w:t xml:space="preserve"> </w:t>
      </w:r>
      <w:r w:rsidR="005804F0" w:rsidRPr="00BB5275">
        <w:rPr>
          <w:lang w:val="en-US"/>
        </w:rPr>
        <w:t>by</w:t>
      </w:r>
      <w:r w:rsidR="004250E3" w:rsidRPr="00BB5275">
        <w:rPr>
          <w:lang w:val="en-US"/>
        </w:rPr>
        <w:t xml:space="preserve"> the disconnected gas flow observed in section 3.4. </w:t>
      </w:r>
      <w:r w:rsidR="00CB369D" w:rsidRPr="00BB5275">
        <w:rPr>
          <w:lang w:val="en-US"/>
        </w:rPr>
        <w:t>Although both oil and water flow in connected layers, the oil relative permeability is still higher than the water one, Figs. 15a</w:t>
      </w:r>
      <w:r w:rsidR="00A30A96" w:rsidRPr="00BB5275">
        <w:rPr>
          <w:lang w:val="en-US"/>
        </w:rPr>
        <w:t xml:space="preserve">, 15b, 15c, and </w:t>
      </w:r>
      <w:r w:rsidR="00CB369D" w:rsidRPr="00BB5275">
        <w:rPr>
          <w:lang w:val="en-US"/>
        </w:rPr>
        <w:t xml:space="preserve">15d. This is </w:t>
      </w:r>
      <w:r w:rsidR="0095718E" w:rsidRPr="00BB5275">
        <w:rPr>
          <w:lang w:val="en-US"/>
        </w:rPr>
        <w:t>attributed</w:t>
      </w:r>
      <w:r w:rsidR="00CB369D" w:rsidRPr="00BB5275">
        <w:rPr>
          <w:lang w:val="en-US"/>
        </w:rPr>
        <w:t xml:space="preserve"> to oil flowing in medium-sized pores, while water flows in smaller pores </w:t>
      </w:r>
      <w:r w:rsidR="00BA618F" w:rsidRPr="00BB5275">
        <w:rPr>
          <w:lang w:val="en-US"/>
        </w:rPr>
        <w:t xml:space="preserve">and layers </w:t>
      </w:r>
      <w:r w:rsidR="00CB369D" w:rsidRPr="00BB5275">
        <w:rPr>
          <w:lang w:val="en-US"/>
        </w:rPr>
        <w:t>close to the solid surface.</w:t>
      </w:r>
    </w:p>
    <w:p w14:paraId="32A64C61" w14:textId="36DB0086" w:rsidR="00CB369D" w:rsidRPr="00BB5275" w:rsidRDefault="00CA12AD" w:rsidP="0081641E">
      <w:pPr>
        <w:rPr>
          <w:lang w:val="en-US"/>
        </w:rPr>
      </w:pPr>
      <w:r w:rsidRPr="00BB5275">
        <w:rPr>
          <w:lang w:val="en-US"/>
        </w:rPr>
        <w:t>O</w:t>
      </w:r>
      <w:r w:rsidR="00CB369D" w:rsidRPr="00BB5275">
        <w:rPr>
          <w:lang w:val="en-US"/>
        </w:rPr>
        <w:t xml:space="preserve">ur results show that the saturation history has </w:t>
      </w:r>
      <w:r w:rsidR="00BA618F" w:rsidRPr="00BB5275">
        <w:rPr>
          <w:lang w:val="en-US"/>
        </w:rPr>
        <w:t>little</w:t>
      </w:r>
      <w:r w:rsidR="00CB369D" w:rsidRPr="00BB5275">
        <w:rPr>
          <w:lang w:val="en-US"/>
        </w:rPr>
        <w:t xml:space="preserve"> impact on the water relative permeability, see Fig. S</w:t>
      </w:r>
      <w:r w:rsidR="00421A8B" w:rsidRPr="00BB5275">
        <w:rPr>
          <w:lang w:val="en-US"/>
        </w:rPr>
        <w:t>5</w:t>
      </w:r>
      <w:r w:rsidR="00EA19DF" w:rsidRPr="00BB5275">
        <w:rPr>
          <w:lang w:val="en-US"/>
        </w:rPr>
        <w:t>a</w:t>
      </w:r>
      <w:r w:rsidR="00CB369D" w:rsidRPr="00BB5275">
        <w:rPr>
          <w:lang w:val="en-US"/>
        </w:rPr>
        <w:t xml:space="preserve"> in the supplementary material. </w:t>
      </w:r>
      <w:r w:rsidRPr="00BB5275">
        <w:rPr>
          <w:lang w:val="en-US"/>
        </w:rPr>
        <w:t xml:space="preserve">This is expected since water is the most wetting phase in the pore space. </w:t>
      </w:r>
      <w:r w:rsidR="00BA618F" w:rsidRPr="00BB5275">
        <w:rPr>
          <w:lang w:val="en-US"/>
        </w:rPr>
        <w:t>However</w:t>
      </w:r>
      <w:r w:rsidRPr="00BB5275">
        <w:rPr>
          <w:lang w:val="en-US"/>
        </w:rPr>
        <w:t>, we observe a clear dependency of oil and gas relative permeabilities on the saturation history, see Figs. S</w:t>
      </w:r>
      <w:r w:rsidR="00EA19DF" w:rsidRPr="00BB5275">
        <w:rPr>
          <w:lang w:val="en-US"/>
        </w:rPr>
        <w:t>5b</w:t>
      </w:r>
      <w:r w:rsidRPr="00BB5275">
        <w:rPr>
          <w:lang w:val="en-US"/>
        </w:rPr>
        <w:t xml:space="preserve"> and </w:t>
      </w:r>
      <w:r w:rsidR="00EA19DF" w:rsidRPr="00BB5275">
        <w:rPr>
          <w:lang w:val="en-US"/>
        </w:rPr>
        <w:t>S5c</w:t>
      </w:r>
      <w:r w:rsidRPr="00BB5275">
        <w:rPr>
          <w:lang w:val="en-US"/>
        </w:rPr>
        <w:t xml:space="preserve"> in the supplementary material.</w:t>
      </w:r>
    </w:p>
    <w:p w14:paraId="5CF9BBD3" w14:textId="77777777" w:rsidR="00025E5A" w:rsidRPr="00BB5275" w:rsidRDefault="00025E5A" w:rsidP="00BC6209">
      <w:pPr>
        <w:rPr>
          <w:lang w:val="en-US"/>
        </w:rPr>
      </w:pPr>
    </w:p>
    <w:p w14:paraId="7CBDAA74" w14:textId="77777777" w:rsidR="00025E5A" w:rsidRPr="00BB5275" w:rsidRDefault="00025E5A" w:rsidP="00BC6209">
      <w:pPr>
        <w:rPr>
          <w:lang w:val="en-US"/>
        </w:rPr>
      </w:pPr>
    </w:p>
    <w:p w14:paraId="51EA2F61" w14:textId="18A67568" w:rsidR="00BC6209" w:rsidRPr="00BB5275" w:rsidRDefault="00025E5A" w:rsidP="00470BAA">
      <w:pPr>
        <w:rPr>
          <w:lang w:val="en-US"/>
        </w:rPr>
      </w:pPr>
      <w:r w:rsidRPr="00BB5275">
        <w:rPr>
          <w:lang w:val="en-US"/>
        </w:rPr>
        <w:t xml:space="preserve"> </w:t>
      </w:r>
      <w:r w:rsidR="00422F75" w:rsidRPr="00BB5275">
        <w:rPr>
          <w:lang w:val="en-US"/>
        </w:rPr>
        <w:t xml:space="preserve"> </w:t>
      </w:r>
    </w:p>
    <w:p w14:paraId="7175E99A" w14:textId="538FA54A" w:rsidR="00BC6209" w:rsidRPr="00BB5275" w:rsidRDefault="00BC6209" w:rsidP="00BC6209">
      <w:pPr>
        <w:rPr>
          <w:lang w:val="en-US"/>
        </w:rPr>
      </w:pPr>
    </w:p>
    <w:p w14:paraId="7A6CBAEA" w14:textId="1A4ACD32" w:rsidR="00025E5A" w:rsidRPr="00BB5275" w:rsidRDefault="00F921AA" w:rsidP="00025E5A">
      <w:pPr>
        <w:keepNext/>
        <w:jc w:val="center"/>
      </w:pPr>
      <w:r w:rsidRPr="00BB5275">
        <w:rPr>
          <w:noProof/>
        </w:rPr>
        <w:lastRenderedPageBreak/>
        <w:drawing>
          <wp:inline distT="0" distB="0" distL="0" distR="0" wp14:anchorId="168E349F" wp14:editId="019232DF">
            <wp:extent cx="3657600" cy="702115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57600" cy="7021152"/>
                    </a:xfrm>
                    <a:prstGeom prst="rect">
                      <a:avLst/>
                    </a:prstGeom>
                    <a:noFill/>
                  </pic:spPr>
                </pic:pic>
              </a:graphicData>
            </a:graphic>
          </wp:inline>
        </w:drawing>
      </w:r>
    </w:p>
    <w:p w14:paraId="6BF23560" w14:textId="2C935C39" w:rsidR="00E118EA" w:rsidRPr="00BB5275" w:rsidRDefault="00025E5A" w:rsidP="0098237F">
      <w:pPr>
        <w:pStyle w:val="Caption"/>
        <w:rPr>
          <w:b w:val="0"/>
          <w:bCs/>
        </w:rPr>
      </w:pPr>
      <w:r w:rsidRPr="00BB5275">
        <w:t xml:space="preserve">Figure </w:t>
      </w:r>
      <w:fldSimple w:instr=" SEQ Figure \* ARABIC ">
        <w:r w:rsidR="00EA735E" w:rsidRPr="00BB5275">
          <w:rPr>
            <w:noProof/>
          </w:rPr>
          <w:t>15</w:t>
        </w:r>
      </w:fldSimple>
      <w:r w:rsidRPr="00BB5275">
        <w:rPr>
          <w:lang w:val="en-US"/>
        </w:rPr>
        <w:t xml:space="preserve">. </w:t>
      </w:r>
      <w:r w:rsidR="0098237F" w:rsidRPr="00BB5275">
        <w:rPr>
          <w:lang w:val="en-US"/>
        </w:rPr>
        <w:t>The measured three-phase r</w:t>
      </w:r>
      <w:r w:rsidRPr="00BB5275">
        <w:rPr>
          <w:lang w:val="en-US"/>
        </w:rPr>
        <w:t xml:space="preserve">elative </w:t>
      </w:r>
      <w:r w:rsidR="00421A8B" w:rsidRPr="00BB5275">
        <w:rPr>
          <w:lang w:val="en-US"/>
        </w:rPr>
        <w:t>p</w:t>
      </w:r>
      <w:r w:rsidRPr="00BB5275">
        <w:rPr>
          <w:lang w:val="en-US"/>
        </w:rPr>
        <w:t>ermeabilit</w:t>
      </w:r>
      <w:r w:rsidR="0098237F" w:rsidRPr="00BB5275">
        <w:rPr>
          <w:lang w:val="en-US"/>
        </w:rPr>
        <w:t xml:space="preserve">y of (a) water, (c) oil, and (e) gas </w:t>
      </w:r>
      <w:bookmarkStart w:id="9" w:name="_Hlk72658201"/>
      <w:r w:rsidR="0098237F" w:rsidRPr="00BB5275">
        <w:rPr>
          <w:lang w:val="en-US"/>
        </w:rPr>
        <w:t>during increasing gas fractional flow – decreasing oil and water fractional flows – and of (b) water, (d) oil, and (f) gas during decreasing gas fractional flow – increasing oil and water</w:t>
      </w:r>
      <w:bookmarkEnd w:id="9"/>
      <w:r w:rsidR="0098237F" w:rsidRPr="00BB5275">
        <w:rPr>
          <w:lang w:val="en-US"/>
        </w:rPr>
        <w:t xml:space="preserve">. </w:t>
      </w:r>
      <w:r w:rsidR="0098237F" w:rsidRPr="00BB5275">
        <w:rPr>
          <w:b w:val="0"/>
          <w:bCs/>
          <w:lang w:val="en-US"/>
        </w:rPr>
        <w:t xml:space="preserve">Exp A and Exp B data from </w:t>
      </w:r>
      <w:hyperlink w:anchor="_ENREF_64" w:tooltip="Alizadeh, 2014 #46" w:history="1">
        <w:r w:rsidR="00F43EC1" w:rsidRPr="00BB5275">
          <w:rPr>
            <w:b w:val="0"/>
            <w:bCs/>
            <w:lang w:val="en-US"/>
          </w:rPr>
          <w:fldChar w:fldCharType="begin"/>
        </w:r>
        <w:r w:rsidR="00F43EC1" w:rsidRPr="00BB5275">
          <w:rPr>
            <w:b w:val="0"/>
            <w:bCs/>
            <w:lang w:val="en-US"/>
          </w:rPr>
          <w:instrText xml:space="preserve"> ADDIN EN.CITE &lt;EndNote&gt;&lt;Cite AuthorYear="1"&gt;&lt;Author&gt;Alizadeh&lt;/Author&gt;&lt;Year&gt;2014&lt;/Year&gt;&lt;RecNum&gt;46&lt;/RecNum&gt;&lt;DisplayText&gt;Alizadeh and Piri [64]&lt;/DisplayText&gt;&lt;record&gt;&lt;rec-number&gt;46&lt;/rec-number&gt;&lt;foreign-keys&gt;&lt;key app="EN" db-id="25aaxt5w9xv0tweedfov022ixwepe952x5d5" timestamp="1560352051"&gt;46&lt;/key&gt;&lt;/foreign-keys&gt;&lt;ref-type name="Journal Article"&gt;17&lt;/ref-type&gt;&lt;contributors&gt;&lt;authors&gt;&lt;author&gt;Alizadeh, AH&lt;/author&gt;&lt;author&gt;Piri, Mohammad %J Water Resources Research&lt;/author&gt;&lt;/authors&gt;&lt;/contributors&gt;&lt;titles&gt;&lt;title&gt;The effect of saturation history on three‐phase relative permeability: An experimental study&lt;/title&gt;&lt;/titles&gt;&lt;pages&gt;1636-1664&lt;/pages&gt;&lt;volume&gt;50&lt;/volume&gt;&lt;number&gt;2&lt;/number&gt;&lt;dates&gt;&lt;year&gt;2014&lt;/year&gt;&lt;/dates&gt;&lt;isbn&gt;1944-7973&lt;/isbn&gt;&lt;urls&gt;&lt;/urls&gt;&lt;/record&gt;&lt;/Cite&gt;&lt;/EndNote&gt;</w:instrText>
        </w:r>
        <w:r w:rsidR="00F43EC1" w:rsidRPr="00BB5275">
          <w:rPr>
            <w:b w:val="0"/>
            <w:bCs/>
            <w:lang w:val="en-US"/>
          </w:rPr>
          <w:fldChar w:fldCharType="separate"/>
        </w:r>
        <w:r w:rsidR="00F43EC1" w:rsidRPr="00BB5275">
          <w:rPr>
            <w:b w:val="0"/>
            <w:bCs/>
            <w:noProof/>
            <w:lang w:val="en-US"/>
          </w:rPr>
          <w:t>Alizadeh and Piri [64]</w:t>
        </w:r>
        <w:r w:rsidR="00F43EC1" w:rsidRPr="00BB5275">
          <w:rPr>
            <w:b w:val="0"/>
            <w:bCs/>
            <w:lang w:val="en-US"/>
          </w:rPr>
          <w:fldChar w:fldCharType="end"/>
        </w:r>
      </w:hyperlink>
      <w:r w:rsidR="0098237F" w:rsidRPr="00BB5275">
        <w:rPr>
          <w:b w:val="0"/>
          <w:bCs/>
          <w:lang w:val="en-US"/>
        </w:rPr>
        <w:t>. The upward and downward pointing arrows represent the saturation path where gas fractional flow (</w:t>
      </w:r>
      <w:r w:rsidR="0098237F" w:rsidRPr="00BB5275">
        <w:rPr>
          <w:b w:val="0"/>
          <w:bCs/>
          <w:i/>
          <w:iCs w:val="0"/>
          <w:lang w:val="en-US"/>
        </w:rPr>
        <w:t>f</w:t>
      </w:r>
      <w:r w:rsidR="0098237F" w:rsidRPr="00BB5275">
        <w:rPr>
          <w:b w:val="0"/>
          <w:bCs/>
          <w:i/>
          <w:iCs w:val="0"/>
          <w:vertAlign w:val="subscript"/>
          <w:lang w:val="en-US"/>
        </w:rPr>
        <w:t>g</w:t>
      </w:r>
      <w:r w:rsidR="0098237F" w:rsidRPr="00BB5275">
        <w:rPr>
          <w:b w:val="0"/>
          <w:bCs/>
          <w:lang w:val="en-US"/>
        </w:rPr>
        <w:t xml:space="preserve">) is increased and decreased respectively. </w:t>
      </w:r>
      <w:bookmarkStart w:id="10" w:name="_Hlk72658261"/>
      <w:r w:rsidR="005128A6" w:rsidRPr="00BB5275">
        <w:rPr>
          <w:b w:val="0"/>
          <w:bCs/>
        </w:rPr>
        <w:t>Error bars indicate the uncertainty in the measurements.</w:t>
      </w:r>
      <w:bookmarkEnd w:id="10"/>
    </w:p>
    <w:p w14:paraId="11AD44FB" w14:textId="3F3BFCA4" w:rsidR="000A7707" w:rsidRPr="00BB5275" w:rsidRDefault="000A7707" w:rsidP="000A7707"/>
    <w:p w14:paraId="7B5806E7" w14:textId="7B0DB843" w:rsidR="000A7707" w:rsidRPr="00BB5275" w:rsidRDefault="000A7707" w:rsidP="000A7707"/>
    <w:p w14:paraId="5862D55B" w14:textId="629FD701" w:rsidR="000A7707" w:rsidRPr="00BB5275" w:rsidRDefault="000A7707" w:rsidP="000A7707"/>
    <w:p w14:paraId="037C00B4" w14:textId="27920412" w:rsidR="00AC2A1F" w:rsidRPr="00BB5275" w:rsidRDefault="000A7707" w:rsidP="008417A2">
      <w:pPr>
        <w:pStyle w:val="Heading2"/>
      </w:pPr>
      <w:r w:rsidRPr="00BB5275">
        <w:lastRenderedPageBreak/>
        <w:t>Intermittency in three-phase flow</w:t>
      </w:r>
    </w:p>
    <w:p w14:paraId="1FAC9331" w14:textId="7FCCB514" w:rsidR="00B0497B" w:rsidRPr="00BB5275" w:rsidRDefault="00B433F9" w:rsidP="00B0497B">
      <w:r w:rsidRPr="00BB5275">
        <w:t>W</w:t>
      </w:r>
      <w:r w:rsidR="00E118EA" w:rsidRPr="00BB5275">
        <w:t>e observe</w:t>
      </w:r>
      <w:r w:rsidR="00B0497B" w:rsidRPr="00BB5275">
        <w:t xml:space="preserve"> </w:t>
      </w:r>
      <w:r w:rsidR="00E118EA" w:rsidRPr="00BB5275">
        <w:t xml:space="preserve">that a significant fraction of the pore space </w:t>
      </w:r>
      <w:r w:rsidR="00B0497B" w:rsidRPr="00BB5275">
        <w:t xml:space="preserve">is </w:t>
      </w:r>
      <w:r w:rsidR="00E118EA" w:rsidRPr="00BB5275">
        <w:t xml:space="preserve">filled with </w:t>
      </w:r>
      <w:r w:rsidR="004A2F8B" w:rsidRPr="00BB5275">
        <w:t xml:space="preserve">two fluid phases during </w:t>
      </w:r>
      <w:r w:rsidRPr="00BB5275">
        <w:t>the</w:t>
      </w:r>
      <w:r w:rsidR="004A2F8B" w:rsidRPr="00BB5275">
        <w:t xml:space="preserve"> scan time, </w:t>
      </w:r>
      <w:r w:rsidR="00B0497B" w:rsidRPr="00BB5275">
        <w:t xml:space="preserve">identified by an intermediate grey-scale level, </w:t>
      </w:r>
      <w:r w:rsidR="004A2F8B" w:rsidRPr="00BB5275">
        <w:t xml:space="preserve">see Fig. 16. </w:t>
      </w:r>
      <w:r w:rsidR="00B0497B" w:rsidRPr="00BB5275">
        <w:t xml:space="preserve">This pore-scale phenomenon, called intermittency, has been seen hitherto in two-phase flow and refers to the alternative filling of the same pore by two immiscible fluid phases </w:t>
      </w:r>
      <w:r w:rsidR="008230E0" w:rsidRPr="00BB5275">
        <w:fldChar w:fldCharType="begin">
          <w:fldData xml:space="preserve">PEVuZE5vdGU+PENpdGU+PEF1dGhvcj5HYW88L0F1dGhvcj48WWVhcj4yMDE3PC9ZZWFyPjxSZWNO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</w:fldData>
        </w:fldChar>
      </w:r>
      <w:r w:rsidR="00AE799F" w:rsidRPr="00BB5275">
        <w:instrText xml:space="preserve"> ADDIN EN.CITE </w:instrText>
      </w:r>
      <w:r w:rsidR="00AE799F" w:rsidRPr="00BB5275">
        <w:fldChar w:fldCharType="begin">
          <w:fldData xml:space="preserve">PEVuZE5vdGU+PENpdGU+PEF1dGhvcj5HYW88L0F1dGhvcj48WWVhcj4yMDE3PC9ZZWFyPjxSZWNO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</w:fldData>
        </w:fldChar>
      </w:r>
      <w:r w:rsidR="00AE799F" w:rsidRPr="00BB5275">
        <w:instrText xml:space="preserve"> ADDIN EN.CITE.DATA </w:instrText>
      </w:r>
      <w:r w:rsidR="00AE799F" w:rsidRPr="00BB5275">
        <w:fldChar w:fldCharType="end"/>
      </w:r>
      <w:r w:rsidR="008230E0" w:rsidRPr="00BB5275">
        <w:fldChar w:fldCharType="separate"/>
      </w:r>
      <w:r w:rsidR="00AE799F" w:rsidRPr="00BB5275">
        <w:rPr>
          <w:noProof/>
        </w:rPr>
        <w:t>[</w:t>
      </w:r>
      <w:hyperlink w:anchor="_ENREF_2" w:tooltip="Gao, 2017 #306" w:history="1">
        <w:r w:rsidR="00F43EC1" w:rsidRPr="00BB5275">
          <w:rPr>
            <w:noProof/>
          </w:rPr>
          <w:t>2</w:t>
        </w:r>
      </w:hyperlink>
      <w:r w:rsidR="00AE799F" w:rsidRPr="00BB5275">
        <w:rPr>
          <w:noProof/>
        </w:rPr>
        <w:t xml:space="preserve">, </w:t>
      </w:r>
      <w:hyperlink w:anchor="_ENREF_3" w:tooltip="Reynolds, 2017 #313" w:history="1">
        <w:r w:rsidR="00F43EC1" w:rsidRPr="00BB5275">
          <w:rPr>
            <w:noProof/>
          </w:rPr>
          <w:t>3</w:t>
        </w:r>
      </w:hyperlink>
      <w:r w:rsidR="00AE799F" w:rsidRPr="00BB5275">
        <w:rPr>
          <w:noProof/>
        </w:rPr>
        <w:t xml:space="preserve">, </w:t>
      </w:r>
      <w:hyperlink w:anchor="_ENREF_36" w:tooltip="Gao, 2019 #118" w:history="1">
        <w:r w:rsidR="00F43EC1" w:rsidRPr="00BB5275">
          <w:rPr>
            <w:noProof/>
          </w:rPr>
          <w:t>36</w:t>
        </w:r>
      </w:hyperlink>
      <w:r w:rsidR="00AE799F" w:rsidRPr="00BB5275">
        <w:rPr>
          <w:noProof/>
        </w:rPr>
        <w:t xml:space="preserve">, </w:t>
      </w:r>
      <w:hyperlink w:anchor="_ENREF_37" w:tooltip="Gao, 2020 #308" w:history="1">
        <w:r w:rsidR="00F43EC1" w:rsidRPr="00BB5275">
          <w:rPr>
            <w:noProof/>
          </w:rPr>
          <w:t>37</w:t>
        </w:r>
      </w:hyperlink>
      <w:r w:rsidR="00AE799F" w:rsidRPr="00BB5275">
        <w:rPr>
          <w:noProof/>
        </w:rPr>
        <w:t xml:space="preserve">, </w:t>
      </w:r>
      <w:hyperlink w:anchor="_ENREF_78" w:tooltip="Spurin, 2019 #311" w:history="1">
        <w:r w:rsidR="00F43EC1" w:rsidRPr="00BB5275">
          <w:rPr>
            <w:noProof/>
          </w:rPr>
          <w:t>78</w:t>
        </w:r>
      </w:hyperlink>
      <w:r w:rsidR="00AE799F" w:rsidRPr="00BB5275">
        <w:rPr>
          <w:noProof/>
        </w:rPr>
        <w:t xml:space="preserve">, </w:t>
      </w:r>
      <w:hyperlink w:anchor="_ENREF_79" w:tooltip="Spurin, 2019 #312" w:history="1">
        <w:r w:rsidR="00F43EC1" w:rsidRPr="00BB5275">
          <w:rPr>
            <w:noProof/>
          </w:rPr>
          <w:t>79</w:t>
        </w:r>
      </w:hyperlink>
      <w:r w:rsidR="00AE799F" w:rsidRPr="00BB5275">
        <w:rPr>
          <w:noProof/>
        </w:rPr>
        <w:t>]</w:t>
      </w:r>
      <w:r w:rsidR="008230E0" w:rsidRPr="00BB5275">
        <w:fldChar w:fldCharType="end"/>
      </w:r>
      <w:r w:rsidR="00B0497B" w:rsidRPr="00BB5275">
        <w:t>.</w:t>
      </w:r>
    </w:p>
    <w:p w14:paraId="729E05C1" w14:textId="77777777" w:rsidR="007C2F5C" w:rsidRPr="00BB5275" w:rsidRDefault="00D9535A" w:rsidP="007C2F5C">
      <w:pPr>
        <w:keepNext/>
        <w:jc w:val="center"/>
      </w:pPr>
      <w:r w:rsidRPr="00BB5275">
        <w:rPr>
          <w:noProof/>
        </w:rPr>
        <w:drawing>
          <wp:inline distT="0" distB="0" distL="0" distR="0" wp14:anchorId="20624ABF" wp14:editId="1B24342F">
            <wp:extent cx="5486400" cy="1843453"/>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1843453"/>
                    </a:xfrm>
                    <a:prstGeom prst="rect">
                      <a:avLst/>
                    </a:prstGeom>
                    <a:noFill/>
                  </pic:spPr>
                </pic:pic>
              </a:graphicData>
            </a:graphic>
          </wp:inline>
        </w:drawing>
      </w:r>
    </w:p>
    <w:p w14:paraId="3681C63D" w14:textId="7AA82BD5" w:rsidR="0011689E" w:rsidRPr="00BB5275" w:rsidRDefault="007C2F5C" w:rsidP="002C02C6">
      <w:pPr>
        <w:pStyle w:val="Caption"/>
        <w:rPr>
          <w:b w:val="0"/>
          <w:bCs/>
          <w:lang w:val="en-US"/>
        </w:rPr>
      </w:pPr>
      <w:r w:rsidRPr="00BB5275">
        <w:t xml:space="preserve">Figure </w:t>
      </w:r>
      <w:fldSimple w:instr=" SEQ Figure \* ARABIC ">
        <w:r w:rsidR="00EA735E" w:rsidRPr="00BB5275">
          <w:rPr>
            <w:noProof/>
          </w:rPr>
          <w:t>16</w:t>
        </w:r>
      </w:fldSimple>
      <w:r w:rsidRPr="00BB5275">
        <w:rPr>
          <w:lang w:val="en-US"/>
        </w:rPr>
        <w:t xml:space="preserve">. </w:t>
      </w:r>
      <w:r w:rsidR="00417FF9" w:rsidRPr="00BB5275">
        <w:rPr>
          <w:lang w:val="en-US"/>
        </w:rPr>
        <w:t xml:space="preserve">Two-dimensional </w:t>
      </w:r>
      <w:r w:rsidR="002C02C6" w:rsidRPr="00BB5275">
        <w:rPr>
          <w:lang w:val="en-US"/>
        </w:rPr>
        <w:t xml:space="preserve">unfiltered </w:t>
      </w:r>
      <w:r w:rsidR="00417FF9" w:rsidRPr="00BB5275">
        <w:rPr>
          <w:lang w:val="en-US"/>
        </w:rPr>
        <w:t xml:space="preserve">pore-scale images showing the occurrence of gas-oil and oil-water intermittency under three-phase flow conditions in the same pore at different fractional flows. </w:t>
      </w:r>
      <w:r w:rsidR="00417FF9" w:rsidRPr="00BB5275">
        <w:rPr>
          <w:b w:val="0"/>
          <w:bCs/>
          <w:lang w:val="en-US"/>
        </w:rPr>
        <w:t>The upward and downward pointing arrows represent the saturation path where gas fractional flow (</w:t>
      </w:r>
      <w:r w:rsidR="00417FF9" w:rsidRPr="00BB5275">
        <w:rPr>
          <w:b w:val="0"/>
          <w:bCs/>
          <w:i/>
          <w:iCs w:val="0"/>
          <w:lang w:val="en-US"/>
        </w:rPr>
        <w:t>f</w:t>
      </w:r>
      <w:r w:rsidR="00417FF9" w:rsidRPr="00BB5275">
        <w:rPr>
          <w:b w:val="0"/>
          <w:bCs/>
          <w:i/>
          <w:iCs w:val="0"/>
          <w:vertAlign w:val="subscript"/>
          <w:lang w:val="en-US"/>
        </w:rPr>
        <w:t>g</w:t>
      </w:r>
      <w:r w:rsidR="00417FF9" w:rsidRPr="00BB5275">
        <w:rPr>
          <w:b w:val="0"/>
          <w:bCs/>
          <w:lang w:val="en-US"/>
        </w:rPr>
        <w:t xml:space="preserve">) is increased and decreased respectively. Water is shown in white, rock in light grey, oil in dark grey, and gas in black. Intermittency </w:t>
      </w:r>
      <w:r w:rsidR="00333467" w:rsidRPr="00BB5275">
        <w:rPr>
          <w:b w:val="0"/>
          <w:bCs/>
          <w:lang w:val="en-US"/>
        </w:rPr>
        <w:t>appears</w:t>
      </w:r>
      <w:r w:rsidR="00417FF9" w:rsidRPr="00BB5275">
        <w:rPr>
          <w:b w:val="0"/>
          <w:bCs/>
          <w:lang w:val="en-US"/>
        </w:rPr>
        <w:t xml:space="preserve"> with </w:t>
      </w:r>
      <w:r w:rsidR="00417FF9" w:rsidRPr="00BB5275">
        <w:rPr>
          <w:b w:val="0"/>
          <w:bCs/>
        </w:rPr>
        <w:t>with a grey-scale value that is in between the grey-scale values of the two intermittent phases</w:t>
      </w:r>
      <w:r w:rsidR="00272214" w:rsidRPr="00BB5275">
        <w:rPr>
          <w:b w:val="0"/>
          <w:bCs/>
        </w:rPr>
        <w:t>.</w:t>
      </w:r>
      <w:r w:rsidR="00417FF9" w:rsidRPr="00BB5275">
        <w:rPr>
          <w:b w:val="0"/>
          <w:bCs/>
          <w:lang w:val="en-US"/>
        </w:rPr>
        <w:t xml:space="preserve"> </w:t>
      </w:r>
    </w:p>
    <w:p w14:paraId="2EEE9596" w14:textId="674C8760" w:rsidR="00EA735E" w:rsidRPr="00BB5275" w:rsidRDefault="00EA735E" w:rsidP="00EA735E">
      <w:r w:rsidRPr="00BB5275">
        <w:t xml:space="preserve">In two-phase flow, intermittency has only been observed </w:t>
      </w:r>
      <w:r w:rsidR="000A7707" w:rsidRPr="00BB5275">
        <w:t>at moderate to high flow rates</w:t>
      </w:r>
      <w:r w:rsidR="00F43EC1" w:rsidRPr="00BB5275">
        <w:t xml:space="preserve"> </w:t>
      </w:r>
      <w:r w:rsidR="00F43EC1" w:rsidRPr="00BB5275">
        <w:fldChar w:fldCharType="begin"/>
      </w:r>
      <w:r w:rsidR="00F43EC1" w:rsidRPr="00BB5275">
        <w:instrText xml:space="preserve"> ADDIN EN.CITE &lt;EndNote&gt;&lt;Cite&gt;&lt;Author&gt;Gao&lt;/Author&gt;&lt;Year&gt;2020&lt;/Year&gt;&lt;RecNum&gt;323&lt;/RecNum&gt;&lt;DisplayText&gt;[80]&lt;/DisplayText&gt;&lt;record&gt;&lt;rec-number&gt;323&lt;/rec-number&gt;&lt;foreign-keys&gt;&lt;key app="EN" db-id="25aaxt5w9xv0tweedfov022ixwepe952x5d5" timestamp="1625481741"&gt;323&lt;/key&gt;&lt;/foreign-keys&gt;&lt;ref-type name="Journal Article"&gt;17&lt;/ref-type&gt;&lt;contributors&gt;&lt;authors&gt;&lt;author&gt;Gao, Ying&lt;/author&gt;&lt;author&gt;Lin, Qingyang&lt;/author&gt;&lt;author&gt;Bijeljic, Branko&lt;/author&gt;&lt;author&gt;Blunt, Martin J.&lt;/author&gt;&lt;/authors&gt;&lt;/contributors&gt;&lt;titles&gt;&lt;title&gt;Pore-scale dynamics and the multiphase Darcy law&lt;/title&gt;&lt;secondary-title&gt;Physical Review Fluids&lt;/secondary-title&gt;&lt;/titles&gt;&lt;periodical&gt;&lt;full-title&gt;Physical Review Fluids&lt;/full-title&gt;&lt;/periodical&gt;&lt;pages&gt;013801&lt;/pages&gt;&lt;volume&gt;5&lt;/volume&gt;&lt;number&gt;1&lt;/number&gt;&lt;dates&gt;&lt;year&gt;2020&lt;/year&gt;&lt;pub-dates&gt;&lt;date&gt;01/16/&lt;/date&gt;&lt;/pub-dates&gt;&lt;/dates&gt;&lt;publisher&gt;American Physical Society&lt;/publisher&gt;&lt;urls&gt;&lt;related-urls&gt;&lt;url&gt;https://link.aps.org/doi/10.1103/PhysRevFluids.5.013801&lt;/url&gt;&lt;/related-urls&gt;&lt;/urls&gt;&lt;electronic-resource-num&gt;10.1103/PhysRevFluids.5.013801&lt;/electronic-resource-num&gt;&lt;/record&gt;&lt;/Cite&gt;&lt;/EndNote&gt;</w:instrText>
      </w:r>
      <w:r w:rsidR="00F43EC1" w:rsidRPr="00BB5275">
        <w:fldChar w:fldCharType="separate"/>
      </w:r>
      <w:r w:rsidR="00F43EC1" w:rsidRPr="00BB5275">
        <w:rPr>
          <w:noProof/>
        </w:rPr>
        <w:t>[</w:t>
      </w:r>
      <w:hyperlink w:anchor="_ENREF_80" w:tooltip="Gao, 2020 #323" w:history="1">
        <w:r w:rsidR="00F43EC1" w:rsidRPr="00BB5275">
          <w:rPr>
            <w:noProof/>
          </w:rPr>
          <w:t>80</w:t>
        </w:r>
      </w:hyperlink>
      <w:r w:rsidR="00F43EC1" w:rsidRPr="00BB5275">
        <w:rPr>
          <w:noProof/>
        </w:rPr>
        <w:t>]</w:t>
      </w:r>
      <w:r w:rsidR="00F43EC1" w:rsidRPr="00BB5275">
        <w:fldChar w:fldCharType="end"/>
      </w:r>
      <w:r w:rsidRPr="00BB5275">
        <w:t xml:space="preserve">, where the relationship between rate and pressure </w:t>
      </w:r>
      <w:r w:rsidR="000A7707" w:rsidRPr="00BB5275">
        <w:t xml:space="preserve">gradient </w:t>
      </w:r>
      <w:r w:rsidRPr="00BB5275">
        <w:t xml:space="preserve">is non-linear, far from the Darcy (capillary-dominated) regime. The onset of the transition from </w:t>
      </w:r>
      <w:r w:rsidR="00847F4C" w:rsidRPr="00BB5275">
        <w:t xml:space="preserve">the </w:t>
      </w:r>
      <w:r w:rsidRPr="00BB5275">
        <w:t xml:space="preserve">Darcy regime to the viscous one was quantified by </w:t>
      </w:r>
      <w:hyperlink w:anchor="_ENREF_81" w:tooltip="Zhang, 2021 #321" w:history="1">
        <w:r w:rsidR="00F43EC1" w:rsidRPr="00BB5275">
          <w:fldChar w:fldCharType="begin"/>
        </w:r>
        <w:r w:rsidR="00F43EC1" w:rsidRPr="00BB5275">
          <w:instrText xml:space="preserve"> ADDIN EN.CITE &lt;EndNote&gt;&lt;Cite AuthorYear="1"&gt;&lt;Author&gt;Zhang&lt;/Author&gt;&lt;Year&gt;2021&lt;/Year&gt;&lt;RecNum&gt;321&lt;/RecNum&gt;&lt;DisplayText&gt;Zhang, et al. [81]&lt;/DisplayText&gt;&lt;record&gt;&lt;rec-number&gt;321&lt;/rec-number&gt;&lt;foreign-keys&gt;&lt;key app="EN" db-id="25aaxt5w9xv0tweedfov022ixwepe952x5d5" timestamp="1621342545"&gt;321&lt;/key&gt;&lt;/foreign-keys&gt;&lt;ref-type name="Journal Article"&gt;17&lt;/ref-type&gt;&lt;contributors&gt;&lt;authors&gt;&lt;author&gt;Zhang, Yihuai&lt;/author&gt;&lt;author&gt;Bijeljic, Branko&lt;/author&gt;&lt;author&gt;Gao, Ying&lt;/author&gt;&lt;author&gt;Lin, Qingyang&lt;/author&gt;&lt;author&gt;Blunt, Martin J.&lt;/author&gt;&lt;/authors&gt;&lt;/contributors&gt;&lt;titles&gt;&lt;title&gt;Quantification of Nonlinear Multiphase Flow in Porous Media&lt;/title&gt;&lt;secondary-title&gt;Geophysical Research Letters&lt;/secondary-title&gt;&lt;/titles&gt;&lt;periodical&gt;&lt;full-title&gt;Geophysical Research Letters&lt;/full-title&gt;&lt;/periodical&gt;&lt;pages&gt;e2020GL090477&lt;/pages&gt;&lt;volume&gt;48&lt;/volume&gt;&lt;number&gt;5&lt;/number&gt;&lt;keywords&gt;&lt;keyword&gt;fluid dynamics&lt;/keyword&gt;&lt;keyword&gt;multiphase flow&lt;/keyword&gt;&lt;keyword&gt;porous media&lt;/keyword&gt;&lt;/keywords&gt;&lt;dates&gt;&lt;year&gt;2021&lt;/year&gt;&lt;pub-dates&gt;&lt;date&gt;2021/03/16&lt;/date&gt;&lt;/pub-dates&gt;&lt;/dates&gt;&lt;publisher&gt;John Wiley &amp;amp; Sons, Ltd&lt;/publisher&gt;&lt;isbn&gt;0094-8276&lt;/isbn&gt;&lt;work-type&gt;https://doi.org/10.1029/2020GL090477&lt;/work-type&gt;&lt;urls&gt;&lt;related-urls&gt;&lt;url&gt;https://doi.org/10.1029/2020GL090477&lt;/url&gt;&lt;/related-urls&gt;&lt;/urls&gt;&lt;electronic-resource-num&gt;https://doi.org/10.1029/2020GL090477&lt;/electronic-resource-num&gt;&lt;access-date&gt;2021/05/18&lt;/access-date&gt;&lt;/record&gt;&lt;/Cite&gt;&lt;/EndNote&gt;</w:instrText>
        </w:r>
        <w:r w:rsidR="00F43EC1" w:rsidRPr="00BB5275">
          <w:fldChar w:fldCharType="separate"/>
        </w:r>
        <w:r w:rsidR="00F43EC1" w:rsidRPr="00BB5275">
          <w:rPr>
            <w:noProof/>
          </w:rPr>
          <w:t>Zhang, et al. [81]</w:t>
        </w:r>
        <w:r w:rsidR="00F43EC1" w:rsidRPr="00BB5275">
          <w:fldChar w:fldCharType="end"/>
        </w:r>
      </w:hyperlink>
      <w:r w:rsidR="000A7707" w:rsidRPr="00BB5275">
        <w:t xml:space="preserve"> using a pore-scale energy balance</w:t>
      </w:r>
      <w:r w:rsidRPr="00BB5275">
        <w:t>. We use their approach, assuming two-phase flow between gas and oil, and oil and water, see Fig. S</w:t>
      </w:r>
      <w:r w:rsidR="00EA19DF" w:rsidRPr="00BB5275">
        <w:t>6</w:t>
      </w:r>
      <w:r w:rsidRPr="00BB5275">
        <w:t xml:space="preserve"> in the supplementary material.</w:t>
      </w:r>
      <w:r w:rsidR="000A7707" w:rsidRPr="00BB5275">
        <w:t xml:space="preserve"> For oil-water displacement the flow is clearly in the Darcy capillary-dominated regime, whereas for gas-oil flow, because of the lower gas viscosity, the experiments are on the predicted boundary between Darcy-like and intermittent flow.</w:t>
      </w:r>
      <w:r w:rsidRPr="00BB5275">
        <w:t xml:space="preserve"> T</w:t>
      </w:r>
      <w:r w:rsidR="00D35006" w:rsidRPr="00BB5275">
        <w:t xml:space="preserve">his </w:t>
      </w:r>
      <w:r w:rsidRPr="00BB5275">
        <w:t>suggest</w:t>
      </w:r>
      <w:r w:rsidR="00D35006" w:rsidRPr="00BB5275">
        <w:t>s</w:t>
      </w:r>
      <w:r w:rsidRPr="00BB5275">
        <w:t xml:space="preserve"> that the intermittent flow regions observed in our </w:t>
      </w:r>
      <w:r w:rsidR="00F7014E" w:rsidRPr="00BB5275">
        <w:t xml:space="preserve">three-phase </w:t>
      </w:r>
      <w:r w:rsidRPr="00BB5275">
        <w:t>experiment</w:t>
      </w:r>
      <w:r w:rsidR="000A7707" w:rsidRPr="00BB5275">
        <w:t xml:space="preserve"> can</w:t>
      </w:r>
      <w:r w:rsidRPr="00BB5275">
        <w:t xml:space="preserve"> occur </w:t>
      </w:r>
      <w:r w:rsidR="000A7707" w:rsidRPr="00BB5275">
        <w:t xml:space="preserve">even </w:t>
      </w:r>
      <w:r w:rsidRPr="00BB5275">
        <w:t>under</w:t>
      </w:r>
      <w:r w:rsidRPr="00BB5275">
        <w:rPr>
          <w:rFonts w:eastAsia="Times New Roman"/>
        </w:rPr>
        <w:t xml:space="preserve"> capillary-controlled flow conditions. Since gas, the most non-wetting phase, is disconnected in the pore space, it can only progress through the intermittent opening and closing of critical flow paths facilitated by double and multiple displacement events.</w:t>
      </w:r>
    </w:p>
    <w:p w14:paraId="20A682A4" w14:textId="5344F788" w:rsidR="00EA735E" w:rsidRPr="00BB5275" w:rsidRDefault="00EA735E" w:rsidP="00EA735E">
      <w:r w:rsidRPr="00BB5275">
        <w:t>We identify two intermittent regions in the pore-scale images: (i) a more dominant gas-oil region, and (ii) an oil-water region, see Fig. 16. No intermittent gas-water flow was observed since the two phases do not directly contact each other in the pore space. In Fig. 17 we quantify the intermittent gas-oil fraction of the pore space at different fractional flows and show that it occurs</w:t>
      </w:r>
      <w:r w:rsidR="008D69A0" w:rsidRPr="00BB5275">
        <w:t xml:space="preserve"> mostly</w:t>
      </w:r>
      <w:r w:rsidRPr="00BB5275">
        <w:t xml:space="preserve"> in intermediate-sized pores, smaller than those occupied by gas, which indicates that gas forges temporary pathways to increases its conductance in the pore space.</w:t>
      </w:r>
    </w:p>
    <w:p w14:paraId="6AE574F6" w14:textId="5A0CB4C0" w:rsidR="00EA735E" w:rsidRPr="00BB5275" w:rsidRDefault="000A7707" w:rsidP="00EA735E">
      <w:pPr>
        <w:keepNext/>
      </w:pPr>
      <w:r w:rsidRPr="00BB5275">
        <w:rPr>
          <w:noProof/>
        </w:rPr>
        <w:lastRenderedPageBreak/>
        <w:drawing>
          <wp:inline distT="0" distB="0" distL="0" distR="0" wp14:anchorId="75392697" wp14:editId="7731349F">
            <wp:extent cx="5616000" cy="2002949"/>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16000" cy="2002949"/>
                    </a:xfrm>
                    <a:prstGeom prst="rect">
                      <a:avLst/>
                    </a:prstGeom>
                    <a:noFill/>
                  </pic:spPr>
                </pic:pic>
              </a:graphicData>
            </a:graphic>
          </wp:inline>
        </w:drawing>
      </w:r>
    </w:p>
    <w:p w14:paraId="62DC90FE" w14:textId="64B873DD" w:rsidR="004A3C3A" w:rsidRPr="00BB5275" w:rsidRDefault="00EA735E" w:rsidP="00EA735E">
      <w:pPr>
        <w:pStyle w:val="Caption"/>
        <w:rPr>
          <w:lang w:val="en-US"/>
        </w:rPr>
      </w:pPr>
      <w:r w:rsidRPr="00BB5275">
        <w:t xml:space="preserve">Figure </w:t>
      </w:r>
      <w:fldSimple w:instr=" SEQ Figure \* ARABIC ">
        <w:r w:rsidRPr="00BB5275">
          <w:rPr>
            <w:noProof/>
          </w:rPr>
          <w:t>17</w:t>
        </w:r>
      </w:fldSimple>
      <w:r w:rsidRPr="00BB5275">
        <w:t xml:space="preserve">. (A) Quantification of the fraction of the pore space occupied by gas-oil intermittency at different gas to oil fractional flow ratios. (B) A bar chart showing the pore occupancy of </w:t>
      </w:r>
      <w:r w:rsidR="005A0941" w:rsidRPr="00BB5275">
        <w:t xml:space="preserve">gas-oil intermittency at flooding step 5, see Table 1. </w:t>
      </w:r>
    </w:p>
    <w:p w14:paraId="7D14A34E" w14:textId="43A4B826" w:rsidR="009F6504" w:rsidRPr="00BB5275" w:rsidRDefault="009F6504" w:rsidP="009F6504">
      <w:pPr>
        <w:pStyle w:val="Heading2"/>
        <w:rPr>
          <w:lang w:val="en-US"/>
        </w:rPr>
      </w:pPr>
      <w:r w:rsidRPr="00BB5275">
        <w:rPr>
          <w:lang w:val="en-US"/>
        </w:rPr>
        <w:t xml:space="preserve">Local </w:t>
      </w:r>
      <w:r w:rsidR="008417A2" w:rsidRPr="00BB5275">
        <w:rPr>
          <w:lang w:val="en-US"/>
        </w:rPr>
        <w:t>c</w:t>
      </w:r>
      <w:r w:rsidRPr="00BB5275">
        <w:rPr>
          <w:lang w:val="en-US"/>
        </w:rPr>
        <w:t xml:space="preserve">apillary </w:t>
      </w:r>
      <w:r w:rsidR="008417A2" w:rsidRPr="00BB5275">
        <w:rPr>
          <w:lang w:val="en-US"/>
        </w:rPr>
        <w:t>p</w:t>
      </w:r>
      <w:r w:rsidRPr="00BB5275">
        <w:rPr>
          <w:lang w:val="en-US"/>
        </w:rPr>
        <w:t xml:space="preserve">ressure </w:t>
      </w:r>
    </w:p>
    <w:p w14:paraId="0C4A0D13" w14:textId="10C7209D" w:rsidR="002936BB" w:rsidRPr="00BB5275" w:rsidRDefault="00A42305" w:rsidP="00A944F6">
      <w:pPr>
        <w:rPr>
          <w:lang w:val="en-US"/>
        </w:rPr>
      </w:pPr>
      <w:r w:rsidRPr="00BB5275">
        <w:rPr>
          <w:lang w:val="en-US"/>
        </w:rPr>
        <w:t>Using pore-scale imaging we were able to measure the local capillary pressures simultaneously with the steady-state three</w:t>
      </w:r>
      <w:r w:rsidR="00700EA4" w:rsidRPr="00BB5275">
        <w:rPr>
          <w:lang w:val="en-US"/>
        </w:rPr>
        <w:t>-</w:t>
      </w:r>
      <w:r w:rsidRPr="00BB5275">
        <w:rPr>
          <w:lang w:val="en-US"/>
        </w:rPr>
        <w:t>phase relative permeability. Fig. 1</w:t>
      </w:r>
      <w:r w:rsidR="00847F4C" w:rsidRPr="00BB5275">
        <w:rPr>
          <w:lang w:val="en-US"/>
        </w:rPr>
        <w:t>8</w:t>
      </w:r>
      <w:r w:rsidRPr="00BB5275">
        <w:rPr>
          <w:lang w:val="en-US"/>
        </w:rPr>
        <w:t xml:space="preserve"> shows the measured oil-water and gas-oil pressures using the curvature-based approach described in section 2.5.2.</w:t>
      </w:r>
      <w:r w:rsidR="008417A2" w:rsidRPr="00BB5275">
        <w:rPr>
          <w:lang w:val="en-US"/>
        </w:rPr>
        <w:t xml:space="preserve"> Again, intermittency was not considered in this analysis; we expect this to influence the </w:t>
      </w:r>
      <w:r w:rsidR="00D00E17" w:rsidRPr="00BB5275">
        <w:rPr>
          <w:lang w:val="en-US"/>
        </w:rPr>
        <w:t xml:space="preserve">trend of capillary pressure change with saturation. </w:t>
      </w:r>
      <w:r w:rsidR="008417A2" w:rsidRPr="00BB5275">
        <w:rPr>
          <w:lang w:val="en-US"/>
        </w:rPr>
        <w:t xml:space="preserve"> </w:t>
      </w:r>
    </w:p>
    <w:p w14:paraId="429DC0A5" w14:textId="577D7AE7" w:rsidR="00C06A8D" w:rsidRPr="00BB5275" w:rsidRDefault="0073661F" w:rsidP="00A82185">
      <w:pPr>
        <w:rPr>
          <w:lang w:val="en-US"/>
        </w:rPr>
      </w:pPr>
      <w:r w:rsidRPr="00BB5275">
        <w:rPr>
          <w:lang w:val="en-US"/>
        </w:rPr>
        <w:t xml:space="preserve">The two-phase oil-water capillary pressure is compared with the pressure measurements of </w:t>
      </w:r>
      <w:hyperlink w:anchor="_ENREF_77" w:tooltip="Lin, 2019 #104" w:history="1">
        <w:r w:rsidR="00F43EC1" w:rsidRPr="00BB5275">
          <w:rPr>
            <w:lang w:val="en-US"/>
          </w:rPr>
          <w:fldChar w:fldCharType="begin"/>
        </w:r>
        <w:r w:rsidR="00F43EC1" w:rsidRPr="00BB5275">
          <w:rPr>
            <w:lang w:val="en-US"/>
          </w:rPr>
          <w:instrText xml:space="preserve"> ADDIN EN.CITE &lt;EndNote&gt;&lt;Cite AuthorYear="1"&gt;&lt;Author&gt;Lin&lt;/Author&gt;&lt;Year&gt;2019&lt;/Year&gt;&lt;RecNum&gt;104&lt;/RecNum&gt;&lt;DisplayText&gt;Lin, et al. [77]&lt;/DisplayText&gt;&lt;record&gt;&lt;rec-number&gt;104&lt;/rec-number&gt;&lt;foreign-keys&gt;&lt;key app="EN" db-id="25aaxt5w9xv0tweedfov022ixwepe952x5d5" timestamp="1563970684"&gt;104&lt;/key&gt;&lt;/foreign-keys&gt;&lt;ref-type name="Journal Article"&gt;17&lt;/ref-type&gt;&lt;contributors&gt;&lt;authors&gt;&lt;author&gt;Lin, Qingyang&lt;/author&gt;&lt;author&gt;Bijeljic, Branko&lt;/author&gt;&lt;author&gt;Berg, Steffen&lt;/author&gt;&lt;author&gt;Pini, Ronny&lt;/author&gt;&lt;author&gt;Blunt, Martin J.&lt;/author&gt;&lt;author&gt;Krevor, Samuel&lt;/author&gt;&lt;/authors&gt;&lt;/contributors&gt;&lt;titles&gt;&lt;title&gt;Minimal surfaces in porous media: Pore-scale imaging of multiphase flow in an altered-wettability Bentheimer sandstone&lt;/title&gt;&lt;secondary-title&gt;Physical Review E&lt;/secondary-title&gt;&lt;/titles&gt;&lt;periodical&gt;&lt;full-title&gt;Physical Review E&lt;/full-title&gt;&lt;/periodical&gt;&lt;pages&gt;063105&lt;/pages&gt;&lt;volume&gt;99&lt;/volume&gt;&lt;number&gt;6&lt;/number&gt;&lt;dates&gt;&lt;year&gt;2019&lt;/year&gt;&lt;pub-dates&gt;&lt;date&gt;06/10/&lt;/date&gt;&lt;/pub-dates&gt;&lt;/dates&gt;&lt;publisher&gt;American Physical Society&lt;/publisher&gt;&lt;urls&gt;&lt;related-urls&gt;&lt;url&gt;https://link.aps.org/doi/10.1103/PhysRevE.99.063105&lt;/url&gt;&lt;/related-urls&gt;&lt;/urls&gt;&lt;electronic-resource-num&gt;10.1103/PhysRevE.99.063105&lt;/electronic-resource-num&gt;&lt;/record&gt;&lt;/Cite&gt;&lt;/EndNote&gt;</w:instrText>
        </w:r>
        <w:r w:rsidR="00F43EC1" w:rsidRPr="00BB5275">
          <w:rPr>
            <w:lang w:val="en-US"/>
          </w:rPr>
          <w:fldChar w:fldCharType="separate"/>
        </w:r>
        <w:r w:rsidR="00F43EC1" w:rsidRPr="00BB5275">
          <w:rPr>
            <w:noProof/>
            <w:lang w:val="en-US"/>
          </w:rPr>
          <w:t>Lin, et al. [77]</w:t>
        </w:r>
        <w:r w:rsidR="00F43EC1" w:rsidRPr="00BB5275">
          <w:rPr>
            <w:lang w:val="en-US"/>
          </w:rPr>
          <w:fldChar w:fldCharType="end"/>
        </w:r>
      </w:hyperlink>
      <w:r w:rsidRPr="00BB5275">
        <w:rPr>
          <w:lang w:val="en-US"/>
        </w:rPr>
        <w:t xml:space="preserve"> obtained using </w:t>
      </w:r>
      <w:r w:rsidR="00F7014E" w:rsidRPr="00BB5275">
        <w:rPr>
          <w:lang w:val="en-US"/>
        </w:rPr>
        <w:t xml:space="preserve">two-phase flow </w:t>
      </w:r>
      <w:r w:rsidRPr="00BB5275">
        <w:rPr>
          <w:lang w:val="en-US"/>
        </w:rPr>
        <w:t xml:space="preserve">imaging on a water-wet Bentheimer sandstone, see Fig. 18a. The measured oil-water capillary pressures are in the same range (+2.5 kPa ± 0.4 kPa) </w:t>
      </w:r>
      <w:r w:rsidR="00973875" w:rsidRPr="00BB5275">
        <w:rPr>
          <w:lang w:val="en-US"/>
        </w:rPr>
        <w:t xml:space="preserve">demonstrating the consistency of the curvature-based approach. </w:t>
      </w:r>
      <w:r w:rsidR="00C06A8D" w:rsidRPr="00BB5275">
        <w:rPr>
          <w:lang w:val="en-US"/>
        </w:rPr>
        <w:t xml:space="preserve">A positive </w:t>
      </w:r>
      <w:r w:rsidR="00A42305" w:rsidRPr="00BB5275">
        <w:rPr>
          <w:lang w:val="en-US"/>
        </w:rPr>
        <w:t>oil-water capillary pressure</w:t>
      </w:r>
      <w:r w:rsidR="00C06A8D" w:rsidRPr="00BB5275">
        <w:rPr>
          <w:lang w:val="en-US"/>
        </w:rPr>
        <w:t xml:space="preserve"> ind</w:t>
      </w:r>
      <w:r w:rsidR="002936BB" w:rsidRPr="00BB5275">
        <w:rPr>
          <w:lang w:val="en-US"/>
        </w:rPr>
        <w:t>icat</w:t>
      </w:r>
      <w:r w:rsidR="00C06A8D" w:rsidRPr="00BB5275">
        <w:rPr>
          <w:lang w:val="en-US"/>
        </w:rPr>
        <w:t>es</w:t>
      </w:r>
      <w:r w:rsidR="002936BB" w:rsidRPr="00BB5275">
        <w:rPr>
          <w:lang w:val="en-US"/>
        </w:rPr>
        <w:t xml:space="preserve"> that the rock surfaces are indeed water-wet. </w:t>
      </w:r>
      <w:r w:rsidR="00C06A8D" w:rsidRPr="00BB5275">
        <w:rPr>
          <w:lang w:val="en-US"/>
        </w:rPr>
        <w:t>There is little change in the oil-water capillary pressure with water saturation in both experiments; this is due to the relatively narrow pore size distribution of the Bentheimer sandstone, see Fig. S1 in the supplementary material.</w:t>
      </w:r>
    </w:p>
    <w:p w14:paraId="31D7D721" w14:textId="6D696AC0" w:rsidR="00A42305" w:rsidRPr="00BB5275" w:rsidRDefault="002936BB" w:rsidP="00A82185">
      <w:pPr>
        <w:rPr>
          <w:lang w:val="en-US"/>
        </w:rPr>
      </w:pPr>
      <w:r w:rsidRPr="00BB5275">
        <w:rPr>
          <w:lang w:val="en-US"/>
        </w:rPr>
        <w:t>Under three-phase flow conditions –</w:t>
      </w:r>
      <w:r w:rsidR="006355FD" w:rsidRPr="00BB5275">
        <w:rPr>
          <w:lang w:val="en-US"/>
        </w:rPr>
        <w:t xml:space="preserve"> </w:t>
      </w:r>
      <w:r w:rsidRPr="00BB5275">
        <w:rPr>
          <w:lang w:val="en-US"/>
        </w:rPr>
        <w:t>Fig. 1</w:t>
      </w:r>
      <w:r w:rsidR="006355FD" w:rsidRPr="00BB5275">
        <w:rPr>
          <w:lang w:val="en-US"/>
        </w:rPr>
        <w:t>8b</w:t>
      </w:r>
      <w:r w:rsidRPr="00BB5275">
        <w:rPr>
          <w:lang w:val="en-US"/>
        </w:rPr>
        <w:t xml:space="preserve"> – the oil-water capillary pressure decreased with increasing water saturation</w:t>
      </w:r>
      <w:r w:rsidR="006355FD" w:rsidRPr="00BB5275">
        <w:rPr>
          <w:lang w:val="en-US"/>
        </w:rPr>
        <w:t xml:space="preserve"> as expected</w:t>
      </w:r>
      <w:r w:rsidRPr="00BB5275">
        <w:rPr>
          <w:lang w:val="en-US"/>
        </w:rPr>
        <w:t>.</w:t>
      </w:r>
      <w:r w:rsidR="009516F2" w:rsidRPr="00BB5275">
        <w:rPr>
          <w:lang w:val="en-US"/>
        </w:rPr>
        <w:t xml:space="preserve"> The gas-oil capillary pressure is also positive, with an average value of +0.26 kPa</w:t>
      </w:r>
      <w:r w:rsidR="00B12A69" w:rsidRPr="00BB5275">
        <w:rPr>
          <w:lang w:val="en-US"/>
        </w:rPr>
        <w:t xml:space="preserve"> ± 0.4 kPa</w:t>
      </w:r>
      <w:r w:rsidR="009516F2" w:rsidRPr="00BB5275">
        <w:rPr>
          <w:lang w:val="en-US"/>
        </w:rPr>
        <w:t>, indicating that oil is wetting to gas</w:t>
      </w:r>
      <w:r w:rsidR="00B12A69" w:rsidRPr="00BB5275">
        <w:rPr>
          <w:lang w:val="en-US"/>
        </w:rPr>
        <w:t>, see Fig. 18c</w:t>
      </w:r>
      <w:r w:rsidR="009516F2" w:rsidRPr="00BB5275">
        <w:rPr>
          <w:lang w:val="en-US"/>
        </w:rPr>
        <w:t>. This confirms the expected wettability order, water-oil-gas from most to least wetting, for the water-wet system at immiscible conditions</w:t>
      </w:r>
      <w:r w:rsidR="00B523C0" w:rsidRPr="00BB5275">
        <w:rPr>
          <w:lang w:val="en-US"/>
        </w:rPr>
        <w:t>.</w:t>
      </w:r>
      <w:r w:rsidR="00646522" w:rsidRPr="00BB5275">
        <w:rPr>
          <w:lang w:val="en-US"/>
        </w:rPr>
        <w:t xml:space="preserve"> The gas-oil capillary pressure </w:t>
      </w:r>
      <w:r w:rsidR="00B12A69" w:rsidRPr="00BB5275">
        <w:rPr>
          <w:lang w:val="en-US"/>
        </w:rPr>
        <w:t>increased slightly with</w:t>
      </w:r>
      <w:r w:rsidR="00646522" w:rsidRPr="00BB5275">
        <w:rPr>
          <w:lang w:val="en-US"/>
        </w:rPr>
        <w:t xml:space="preserve"> gas saturation. Again, it was not possible to measure the gas-water capillary pressure due to oil spreading layers preventing their contact in the pore space. </w:t>
      </w:r>
      <w:r w:rsidR="00B523C0" w:rsidRPr="00BB5275">
        <w:rPr>
          <w:lang w:val="en-US"/>
        </w:rPr>
        <w:t xml:space="preserve"> </w:t>
      </w:r>
    </w:p>
    <w:p w14:paraId="23C87016" w14:textId="0A9E79FD" w:rsidR="00A42305" w:rsidRPr="00BB5275" w:rsidRDefault="004E1303" w:rsidP="00A42305">
      <w:pPr>
        <w:keepNext/>
        <w:jc w:val="center"/>
      </w:pPr>
      <w:r w:rsidRPr="00BB5275">
        <w:rPr>
          <w:noProof/>
        </w:rPr>
        <w:lastRenderedPageBreak/>
        <w:drawing>
          <wp:inline distT="0" distB="0" distL="0" distR="0" wp14:anchorId="00CA9351" wp14:editId="6A15E89A">
            <wp:extent cx="5616000" cy="4677684"/>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16000" cy="4677684"/>
                    </a:xfrm>
                    <a:prstGeom prst="rect">
                      <a:avLst/>
                    </a:prstGeom>
                    <a:noFill/>
                  </pic:spPr>
                </pic:pic>
              </a:graphicData>
            </a:graphic>
          </wp:inline>
        </w:drawing>
      </w:r>
    </w:p>
    <w:p w14:paraId="6458F230" w14:textId="1187E8B6" w:rsidR="00A42305" w:rsidRPr="00BB5275" w:rsidRDefault="00A42305" w:rsidP="003424A9">
      <w:pPr>
        <w:pStyle w:val="Caption"/>
        <w:rPr>
          <w:lang w:val="en-US"/>
        </w:rPr>
      </w:pPr>
      <w:r w:rsidRPr="00BB5275">
        <w:t xml:space="preserve">Figure </w:t>
      </w:r>
      <w:fldSimple w:instr=" SEQ Figure \* ARABIC ">
        <w:r w:rsidR="00EA735E" w:rsidRPr="00BB5275">
          <w:rPr>
            <w:noProof/>
          </w:rPr>
          <w:t>18</w:t>
        </w:r>
      </w:fldSimple>
      <w:r w:rsidRPr="00BB5275">
        <w:rPr>
          <w:lang w:val="en-US"/>
        </w:rPr>
        <w:t xml:space="preserve">. </w:t>
      </w:r>
      <w:r w:rsidR="00564454" w:rsidRPr="00BB5275">
        <w:rPr>
          <w:lang w:val="en-US"/>
        </w:rPr>
        <w:t xml:space="preserve">The curvature-based (a) </w:t>
      </w:r>
      <w:r w:rsidR="00B12A69" w:rsidRPr="00BB5275">
        <w:rPr>
          <w:lang w:val="en-US"/>
        </w:rPr>
        <w:t xml:space="preserve">two-phase </w:t>
      </w:r>
      <w:r w:rsidR="00564454" w:rsidRPr="00BB5275">
        <w:rPr>
          <w:lang w:val="en-US"/>
        </w:rPr>
        <w:t xml:space="preserve">oil-water, (b) </w:t>
      </w:r>
      <w:r w:rsidR="00B12A69" w:rsidRPr="00BB5275">
        <w:rPr>
          <w:lang w:val="en-US"/>
        </w:rPr>
        <w:t xml:space="preserve">three-phase oil-water, and (c) three-phase </w:t>
      </w:r>
      <w:r w:rsidR="00564454" w:rsidRPr="00BB5275">
        <w:rPr>
          <w:lang w:val="en-US"/>
        </w:rPr>
        <w:t xml:space="preserve">gas-oil capillary pressures plotted as a function of water and gas saturations. </w:t>
      </w:r>
      <w:r w:rsidR="00564454" w:rsidRPr="00BB5275">
        <w:rPr>
          <w:b w:val="0"/>
          <w:bCs/>
          <w:lang w:val="en-US"/>
        </w:rPr>
        <w:t xml:space="preserve">Increasing </w:t>
      </w:r>
      <w:r w:rsidR="00564454" w:rsidRPr="00BB5275">
        <w:rPr>
          <w:b w:val="0"/>
          <w:bCs/>
          <w:i/>
          <w:iCs w:val="0"/>
          <w:lang w:val="en-US"/>
        </w:rPr>
        <w:t>f</w:t>
      </w:r>
      <w:r w:rsidR="00564454" w:rsidRPr="00BB5275">
        <w:rPr>
          <w:b w:val="0"/>
          <w:bCs/>
          <w:i/>
          <w:iCs w:val="0"/>
          <w:vertAlign w:val="subscript"/>
          <w:lang w:val="en-US"/>
        </w:rPr>
        <w:t>g</w:t>
      </w:r>
      <w:r w:rsidR="00564454" w:rsidRPr="00BB5275">
        <w:rPr>
          <w:b w:val="0"/>
          <w:bCs/>
          <w:vertAlign w:val="subscript"/>
          <w:lang w:val="en-US"/>
        </w:rPr>
        <w:t xml:space="preserve"> </w:t>
      </w:r>
      <w:r w:rsidR="00564454" w:rsidRPr="00BB5275">
        <w:rPr>
          <w:b w:val="0"/>
          <w:bCs/>
          <w:lang w:val="en-US"/>
        </w:rPr>
        <w:t xml:space="preserve">represents the pressures obtained during the increasing gas fractional flow – decreasing oil and water fractional flows – saturation path, while decreasing </w:t>
      </w:r>
      <w:r w:rsidR="00564454" w:rsidRPr="00BB5275">
        <w:rPr>
          <w:b w:val="0"/>
          <w:bCs/>
          <w:i/>
          <w:iCs w:val="0"/>
          <w:lang w:val="en-US"/>
        </w:rPr>
        <w:t>f</w:t>
      </w:r>
      <w:r w:rsidR="00564454" w:rsidRPr="00BB5275">
        <w:rPr>
          <w:b w:val="0"/>
          <w:bCs/>
          <w:i/>
          <w:iCs w:val="0"/>
          <w:vertAlign w:val="subscript"/>
          <w:lang w:val="en-US"/>
        </w:rPr>
        <w:t>g</w:t>
      </w:r>
      <w:r w:rsidR="00564454" w:rsidRPr="00BB5275">
        <w:rPr>
          <w:b w:val="0"/>
          <w:bCs/>
          <w:lang w:val="en-US"/>
        </w:rPr>
        <w:t xml:space="preserve"> is of the decreasing gas fractional flow – increasing oil and water – path</w:t>
      </w:r>
      <w:r w:rsidR="00B12A69" w:rsidRPr="00BB5275">
        <w:rPr>
          <w:b w:val="0"/>
          <w:bCs/>
          <w:lang w:val="en-US"/>
        </w:rPr>
        <w:t xml:space="preserve">. The two-phase oil-water capillary pressures are compared to the measurements of </w:t>
      </w:r>
      <w:hyperlink w:anchor="_ENREF_77" w:tooltip="Lin, 2019 #104" w:history="1">
        <w:r w:rsidR="00F43EC1" w:rsidRPr="00BB5275">
          <w:rPr>
            <w:b w:val="0"/>
            <w:bCs/>
            <w:lang w:val="en-US"/>
          </w:rPr>
          <w:fldChar w:fldCharType="begin"/>
        </w:r>
        <w:r w:rsidR="00F43EC1" w:rsidRPr="00BB5275">
          <w:rPr>
            <w:b w:val="0"/>
            <w:bCs/>
            <w:lang w:val="en-US"/>
          </w:rPr>
          <w:instrText xml:space="preserve"> ADDIN EN.CITE &lt;EndNote&gt;&lt;Cite AuthorYear="1"&gt;&lt;Author&gt;Lin&lt;/Author&gt;&lt;Year&gt;2019&lt;/Year&gt;&lt;RecNum&gt;104&lt;/RecNum&gt;&lt;DisplayText&gt;Lin, et al. [77]&lt;/DisplayText&gt;&lt;record&gt;&lt;rec-number&gt;104&lt;/rec-number&gt;&lt;foreign-keys&gt;&lt;key app="EN" db-id="25aaxt5w9xv0tweedfov022ixwepe952x5d5" timestamp="1563970684"&gt;104&lt;/key&gt;&lt;/foreign-keys&gt;&lt;ref-type name="Journal Article"&gt;17&lt;/ref-type&gt;&lt;contributors&gt;&lt;authors&gt;&lt;author&gt;Lin, Qingyang&lt;/author&gt;&lt;author&gt;Bijeljic, Branko&lt;/author&gt;&lt;author&gt;Berg, Steffen&lt;/author&gt;&lt;author&gt;Pini, Ronny&lt;/author&gt;&lt;author&gt;Blunt, Martin J.&lt;/author&gt;&lt;author&gt;Krevor, Samuel&lt;/author&gt;&lt;/authors&gt;&lt;/contributors&gt;&lt;titles&gt;&lt;title&gt;Minimal surfaces in porous media: Pore-scale imaging of multiphase flow in an altered-wettability Bentheimer sandstone&lt;/title&gt;&lt;secondary-title&gt;Physical Review E&lt;/secondary-title&gt;&lt;/titles&gt;&lt;periodical&gt;&lt;full-title&gt;Physical Review E&lt;/full-title&gt;&lt;/periodical&gt;&lt;pages&gt;063105&lt;/pages&gt;&lt;volume&gt;99&lt;/volume&gt;&lt;number&gt;6&lt;/number&gt;&lt;dates&gt;&lt;year&gt;2019&lt;/year&gt;&lt;pub-dates&gt;&lt;date&gt;06/10/&lt;/date&gt;&lt;/pub-dates&gt;&lt;/dates&gt;&lt;publisher&gt;American Physical Society&lt;/publisher&gt;&lt;urls&gt;&lt;related-urls&gt;&lt;url&gt;https://link.aps.org/doi/10.1103/PhysRevE.99.063105&lt;/url&gt;&lt;/related-urls&gt;&lt;/urls&gt;&lt;electronic-resource-num&gt;10.1103/PhysRevE.99.063105&lt;/electronic-resource-num&gt;&lt;/record&gt;&lt;/Cite&gt;&lt;/EndNote&gt;</w:instrText>
        </w:r>
        <w:r w:rsidR="00F43EC1" w:rsidRPr="00BB5275">
          <w:rPr>
            <w:b w:val="0"/>
            <w:bCs/>
            <w:lang w:val="en-US"/>
          </w:rPr>
          <w:fldChar w:fldCharType="separate"/>
        </w:r>
        <w:r w:rsidR="00F43EC1" w:rsidRPr="00BB5275">
          <w:rPr>
            <w:b w:val="0"/>
            <w:bCs/>
            <w:noProof/>
            <w:lang w:val="en-US"/>
          </w:rPr>
          <w:t>Lin, et al. [77]</w:t>
        </w:r>
        <w:r w:rsidR="00F43EC1" w:rsidRPr="00BB5275">
          <w:rPr>
            <w:b w:val="0"/>
            <w:bCs/>
            <w:lang w:val="en-US"/>
          </w:rPr>
          <w:fldChar w:fldCharType="end"/>
        </w:r>
      </w:hyperlink>
      <w:r w:rsidR="00564454" w:rsidRPr="00BB5275">
        <w:rPr>
          <w:b w:val="0"/>
          <w:bCs/>
          <w:lang w:val="en-US"/>
        </w:rPr>
        <w:t>.</w:t>
      </w:r>
      <w:r w:rsidR="00B12A69" w:rsidRPr="00BB5275">
        <w:rPr>
          <w:rFonts w:ascii="Georgia" w:hAnsi="Georgia"/>
          <w:b w:val="0"/>
          <w:iCs w:val="0"/>
          <w:color w:val="323232"/>
          <w:sz w:val="22"/>
          <w:szCs w:val="22"/>
        </w:rPr>
        <w:t xml:space="preserve"> </w:t>
      </w:r>
      <w:r w:rsidR="00564454" w:rsidRPr="00BB5275">
        <w:rPr>
          <w:b w:val="0"/>
          <w:bCs/>
        </w:rPr>
        <w:t>Error bars indicate the uncertainty in the measurements.</w:t>
      </w:r>
    </w:p>
    <w:p w14:paraId="12E1A132" w14:textId="7AAA73FB" w:rsidR="009F6504" w:rsidRPr="00BB5275" w:rsidRDefault="009F6504" w:rsidP="009F6504">
      <w:pPr>
        <w:pStyle w:val="Heading2"/>
        <w:rPr>
          <w:lang w:val="en-US"/>
        </w:rPr>
      </w:pPr>
      <w:r w:rsidRPr="00BB5275">
        <w:rPr>
          <w:lang w:val="en-US"/>
        </w:rPr>
        <w:t xml:space="preserve">Double </w:t>
      </w:r>
      <w:r w:rsidR="00176974" w:rsidRPr="00BB5275">
        <w:rPr>
          <w:lang w:val="en-US"/>
        </w:rPr>
        <w:t xml:space="preserve">and multiple </w:t>
      </w:r>
      <w:r w:rsidRPr="00BB5275">
        <w:rPr>
          <w:lang w:val="en-US"/>
        </w:rPr>
        <w:t>displacement</w:t>
      </w:r>
    </w:p>
    <w:p w14:paraId="47CAE373" w14:textId="703576C5" w:rsidR="000316C3" w:rsidRPr="00BB5275" w:rsidRDefault="003424A9" w:rsidP="00B12ACF">
      <w:pPr>
        <w:rPr>
          <w:lang w:val="en-US"/>
        </w:rPr>
      </w:pPr>
      <w:r w:rsidRPr="00BB5275">
        <w:rPr>
          <w:lang w:val="en-US"/>
        </w:rPr>
        <w:t>As</w:t>
      </w:r>
      <w:r w:rsidR="00416E25" w:rsidRPr="00BB5275">
        <w:rPr>
          <w:lang w:val="en-US"/>
        </w:rPr>
        <w:t xml:space="preserve"> gas exists in</w:t>
      </w:r>
      <w:r w:rsidRPr="00BB5275">
        <w:rPr>
          <w:lang w:val="en-US"/>
        </w:rPr>
        <w:t xml:space="preserve"> the form of</w:t>
      </w:r>
      <w:r w:rsidR="00416E25" w:rsidRPr="00BB5275">
        <w:rPr>
          <w:lang w:val="en-US"/>
        </w:rPr>
        <w:t xml:space="preserve"> disconnected ganglia, it </w:t>
      </w:r>
      <w:r w:rsidR="000316C3" w:rsidRPr="00BB5275">
        <w:rPr>
          <w:lang w:val="en-US"/>
        </w:rPr>
        <w:t>can only propagate</w:t>
      </w:r>
      <w:r w:rsidR="00416E25" w:rsidRPr="00BB5275">
        <w:rPr>
          <w:lang w:val="en-US"/>
        </w:rPr>
        <w:t xml:space="preserve"> through the pore space by double and multiple displacement chains.</w:t>
      </w:r>
      <w:r w:rsidRPr="00BB5275">
        <w:rPr>
          <w:lang w:val="en-US"/>
        </w:rPr>
        <w:t xml:space="preserve"> </w:t>
      </w:r>
      <w:r w:rsidR="00B12ACF" w:rsidRPr="00BB5275">
        <w:rPr>
          <w:lang w:val="en-US"/>
        </w:rPr>
        <w:t>These displacements will always involve oil as a mediator between gas and water as the</w:t>
      </w:r>
      <w:r w:rsidR="00176974" w:rsidRPr="00BB5275">
        <w:rPr>
          <w:lang w:val="en-US"/>
        </w:rPr>
        <w:t xml:space="preserve"> two phases</w:t>
      </w:r>
      <w:r w:rsidR="00B12ACF" w:rsidRPr="00BB5275">
        <w:rPr>
          <w:lang w:val="en-US"/>
        </w:rPr>
        <w:t xml:space="preserve"> do not contact each other in the pore space.</w:t>
      </w:r>
    </w:p>
    <w:p w14:paraId="3CBD0514" w14:textId="14905EDE" w:rsidR="002A06DC" w:rsidRPr="00BB5275" w:rsidRDefault="002A06DC" w:rsidP="00700EA4">
      <w:pPr>
        <w:rPr>
          <w:lang w:val="en-US"/>
        </w:rPr>
      </w:pPr>
      <w:r w:rsidRPr="00BB5275">
        <w:rPr>
          <w:lang w:val="en-US"/>
        </w:rPr>
        <w:t xml:space="preserve">Two double displacement processes were observed in the </w:t>
      </w:r>
      <w:r w:rsidR="000316C3" w:rsidRPr="00BB5275">
        <w:rPr>
          <w:lang w:val="en-US"/>
        </w:rPr>
        <w:t xml:space="preserve">steady-state </w:t>
      </w:r>
      <w:r w:rsidRPr="00BB5275">
        <w:rPr>
          <w:lang w:val="en-US"/>
        </w:rPr>
        <w:t xml:space="preserve">pore-scale images: (i) a </w:t>
      </w:r>
      <w:r w:rsidR="00B12ACF" w:rsidRPr="00BB5275">
        <w:rPr>
          <w:lang w:val="en-US"/>
        </w:rPr>
        <w:t>gas</w:t>
      </w:r>
      <w:r w:rsidRPr="00BB5275">
        <w:rPr>
          <w:lang w:val="en-US"/>
        </w:rPr>
        <w:t>-oil-</w:t>
      </w:r>
      <w:r w:rsidR="00B12ACF" w:rsidRPr="00BB5275">
        <w:rPr>
          <w:lang w:val="en-US"/>
        </w:rPr>
        <w:t>water</w:t>
      </w:r>
      <w:r w:rsidRPr="00BB5275">
        <w:rPr>
          <w:lang w:val="en-US"/>
        </w:rPr>
        <w:t xml:space="preserve"> </w:t>
      </w:r>
      <w:r w:rsidR="00AB4B69" w:rsidRPr="00BB5275">
        <w:rPr>
          <w:lang w:val="en-US"/>
        </w:rPr>
        <w:t xml:space="preserve">double </w:t>
      </w:r>
      <w:r w:rsidRPr="00BB5275">
        <w:rPr>
          <w:lang w:val="en-US"/>
        </w:rPr>
        <w:t xml:space="preserve">displacement and (ii) a </w:t>
      </w:r>
      <w:r w:rsidR="00B12ACF" w:rsidRPr="00BB5275">
        <w:rPr>
          <w:lang w:val="en-US"/>
        </w:rPr>
        <w:t>water</w:t>
      </w:r>
      <w:r w:rsidRPr="00BB5275">
        <w:rPr>
          <w:lang w:val="en-US"/>
        </w:rPr>
        <w:t>-oil-</w:t>
      </w:r>
      <w:r w:rsidR="00B12ACF" w:rsidRPr="00BB5275">
        <w:rPr>
          <w:lang w:val="en-US"/>
        </w:rPr>
        <w:t>gas</w:t>
      </w:r>
      <w:r w:rsidRPr="00BB5275">
        <w:rPr>
          <w:lang w:val="en-US"/>
        </w:rPr>
        <w:t xml:space="preserve"> displacement</w:t>
      </w:r>
      <w:r w:rsidR="000316C3" w:rsidRPr="00BB5275">
        <w:rPr>
          <w:lang w:val="en-US"/>
        </w:rPr>
        <w:t>, see Fig. 1</w:t>
      </w:r>
      <w:r w:rsidR="000F6766" w:rsidRPr="00BB5275">
        <w:rPr>
          <w:lang w:val="en-US"/>
        </w:rPr>
        <w:t>9</w:t>
      </w:r>
      <w:r w:rsidRPr="00BB5275">
        <w:rPr>
          <w:lang w:val="en-US"/>
        </w:rPr>
        <w:t>. The</w:t>
      </w:r>
      <w:r w:rsidR="00B12ACF" w:rsidRPr="00BB5275">
        <w:rPr>
          <w:lang w:val="en-US"/>
        </w:rPr>
        <w:t xml:space="preserve"> same double</w:t>
      </w:r>
      <w:r w:rsidRPr="00BB5275">
        <w:rPr>
          <w:lang w:val="en-US"/>
        </w:rPr>
        <w:t xml:space="preserve"> displacements</w:t>
      </w:r>
      <w:r w:rsidR="00AB4B69" w:rsidRPr="00BB5275">
        <w:rPr>
          <w:lang w:val="en-US"/>
        </w:rPr>
        <w:t xml:space="preserve"> were previously </w:t>
      </w:r>
      <w:r w:rsidR="00B12ACF" w:rsidRPr="00BB5275">
        <w:rPr>
          <w:lang w:val="en-US"/>
        </w:rPr>
        <w:t>observed</w:t>
      </w:r>
      <w:r w:rsidR="00AB4B69" w:rsidRPr="00BB5275">
        <w:rPr>
          <w:lang w:val="en-US"/>
        </w:rPr>
        <w:t xml:space="preserve"> in </w:t>
      </w:r>
      <w:r w:rsidR="00B12ACF" w:rsidRPr="00BB5275">
        <w:rPr>
          <w:lang w:val="en-US"/>
        </w:rPr>
        <w:t xml:space="preserve">water-wet </w:t>
      </w:r>
      <w:r w:rsidR="00AB4B69" w:rsidRPr="00BB5275">
        <w:rPr>
          <w:lang w:val="en-US"/>
        </w:rPr>
        <w:t>unsteady-state experiments</w:t>
      </w:r>
      <w:r w:rsidR="00B12ACF" w:rsidRPr="00BB5275">
        <w:rPr>
          <w:lang w:val="en-US"/>
        </w:rPr>
        <w:t xml:space="preserve"> </w:t>
      </w:r>
      <w:r w:rsidR="00B12ACF" w:rsidRPr="00BB5275">
        <w:rPr>
          <w:lang w:val="en-US"/>
        </w:rPr>
        <w:fldChar w:fldCharType="begin">
          <w:fldData xml:space="preserve">PEVuZE5vdGU+PENpdGU+PEF1dGhvcj5PcmVuPC9BdXRob3I+PFllYXI+MTk5MjwvWWVhcj48UmVj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</w:fldData>
        </w:fldChar>
      </w:r>
      <w:r w:rsidR="006863C5" w:rsidRPr="00BB5275">
        <w:rPr>
          <w:lang w:val="en-US"/>
        </w:rPr>
        <w:instrText xml:space="preserve"> ADDIN EN.CITE </w:instrText>
      </w:r>
      <w:r w:rsidR="006863C5" w:rsidRPr="00BB5275">
        <w:rPr>
          <w:lang w:val="en-US"/>
        </w:rPr>
        <w:fldChar w:fldCharType="begin">
          <w:fldData xml:space="preserve">PEVuZE5vdGU+PENpdGU+PEF1dGhvcj5PcmVuPC9BdXRob3I+PFllYXI+MTk5MjwvWWVhcj48UmVj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</w:fldData>
        </w:fldChar>
      </w:r>
      <w:r w:rsidR="006863C5" w:rsidRPr="00BB5275">
        <w:rPr>
          <w:lang w:val="en-US"/>
        </w:rPr>
        <w:instrText xml:space="preserve"> ADDIN EN.CITE.DATA </w:instrText>
      </w:r>
      <w:r w:rsidR="006863C5" w:rsidRPr="00BB5275">
        <w:rPr>
          <w:lang w:val="en-US"/>
        </w:rPr>
      </w:r>
      <w:r w:rsidR="006863C5" w:rsidRPr="00BB5275">
        <w:rPr>
          <w:lang w:val="en-US"/>
        </w:rPr>
        <w:fldChar w:fldCharType="end"/>
      </w:r>
      <w:r w:rsidR="00B12ACF" w:rsidRPr="00BB5275">
        <w:rPr>
          <w:lang w:val="en-US"/>
        </w:rPr>
      </w:r>
      <w:r w:rsidR="00B12ACF" w:rsidRPr="00BB5275">
        <w:rPr>
          <w:lang w:val="en-US"/>
        </w:rPr>
        <w:fldChar w:fldCharType="separate"/>
      </w:r>
      <w:r w:rsidR="006863C5" w:rsidRPr="00BB5275">
        <w:rPr>
          <w:noProof/>
          <w:lang w:val="en-US"/>
        </w:rPr>
        <w:t>[</w:t>
      </w:r>
      <w:hyperlink w:anchor="_ENREF_5" w:tooltip="Oren, 1992 #183" w:history="1">
        <w:r w:rsidR="00F43EC1" w:rsidRPr="00BB5275">
          <w:rPr>
            <w:noProof/>
            <w:lang w:val="en-US"/>
          </w:rPr>
          <w:t>5</w:t>
        </w:r>
      </w:hyperlink>
      <w:r w:rsidR="006863C5" w:rsidRPr="00BB5275">
        <w:rPr>
          <w:noProof/>
          <w:lang w:val="en-US"/>
        </w:rPr>
        <w:t xml:space="preserve">, </w:t>
      </w:r>
      <w:hyperlink w:anchor="_ENREF_8" w:tooltip="Sohrabi, 2004 #184" w:history="1">
        <w:r w:rsidR="00F43EC1" w:rsidRPr="00BB5275">
          <w:rPr>
            <w:noProof/>
            <w:lang w:val="en-US"/>
          </w:rPr>
          <w:t>8</w:t>
        </w:r>
      </w:hyperlink>
      <w:r w:rsidR="006863C5" w:rsidRPr="00BB5275">
        <w:rPr>
          <w:noProof/>
          <w:lang w:val="en-US"/>
        </w:rPr>
        <w:t xml:space="preserve">, </w:t>
      </w:r>
      <w:hyperlink w:anchor="_ENREF_44" w:tooltip="Scanziani, 2018 #15" w:history="1">
        <w:r w:rsidR="00F43EC1" w:rsidRPr="00BB5275">
          <w:rPr>
            <w:noProof/>
            <w:lang w:val="en-US"/>
          </w:rPr>
          <w:t>44</w:t>
        </w:r>
      </w:hyperlink>
      <w:r w:rsidR="006863C5" w:rsidRPr="00BB5275">
        <w:rPr>
          <w:noProof/>
          <w:lang w:val="en-US"/>
        </w:rPr>
        <w:t xml:space="preserve">, </w:t>
      </w:r>
      <w:hyperlink w:anchor="_ENREF_50" w:tooltip="Alhosani, 2021 #309" w:history="1">
        <w:r w:rsidR="00F43EC1" w:rsidRPr="00BB5275">
          <w:rPr>
            <w:noProof/>
            <w:lang w:val="en-US"/>
          </w:rPr>
          <w:t>50</w:t>
        </w:r>
      </w:hyperlink>
      <w:r w:rsidR="006863C5" w:rsidRPr="00BB5275">
        <w:rPr>
          <w:noProof/>
          <w:lang w:val="en-US"/>
        </w:rPr>
        <w:t>]</w:t>
      </w:r>
      <w:r w:rsidR="00B12ACF" w:rsidRPr="00BB5275">
        <w:rPr>
          <w:lang w:val="en-US"/>
        </w:rPr>
        <w:fldChar w:fldCharType="end"/>
      </w:r>
      <w:r w:rsidR="00AB4B69" w:rsidRPr="00BB5275">
        <w:rPr>
          <w:lang w:val="en-US"/>
        </w:rPr>
        <w:t xml:space="preserve">. </w:t>
      </w:r>
      <w:r w:rsidR="00B073F2" w:rsidRPr="00BB5275">
        <w:rPr>
          <w:lang w:val="en-US"/>
        </w:rPr>
        <w:t>Fig. 1</w:t>
      </w:r>
      <w:r w:rsidR="000F6766" w:rsidRPr="00BB5275">
        <w:rPr>
          <w:lang w:val="en-US"/>
        </w:rPr>
        <w:t>9</w:t>
      </w:r>
      <w:r w:rsidR="00B073F2" w:rsidRPr="00BB5275">
        <w:rPr>
          <w:lang w:val="en-US"/>
        </w:rPr>
        <w:t>a shows images of a gas-oil-water double displacement</w:t>
      </w:r>
      <w:r w:rsidR="008679F5" w:rsidRPr="00BB5275">
        <w:rPr>
          <w:lang w:val="en-US"/>
        </w:rPr>
        <w:t xml:space="preserve"> process</w:t>
      </w:r>
      <w:r w:rsidR="00B073F2" w:rsidRPr="00BB5275">
        <w:rPr>
          <w:lang w:val="en-US"/>
        </w:rPr>
        <w:t xml:space="preserve"> in a single pore</w:t>
      </w:r>
      <w:r w:rsidR="008679F5" w:rsidRPr="00BB5275">
        <w:rPr>
          <w:lang w:val="en-US"/>
        </w:rPr>
        <w:t>.</w:t>
      </w:r>
      <w:r w:rsidR="00B073F2" w:rsidRPr="00BB5275">
        <w:rPr>
          <w:lang w:val="en-US"/>
        </w:rPr>
        <w:t xml:space="preserve"> </w:t>
      </w:r>
      <w:r w:rsidR="008679F5" w:rsidRPr="00BB5275">
        <w:rPr>
          <w:lang w:val="en-US"/>
        </w:rPr>
        <w:t xml:space="preserve">Water was first displaced by oil in a drainage process which was then displaced by gas in another drainage process. Notice that during a gas-oil-water double displacement, gas does not completely displace oil and water out of the pore space; oil and water remain connected in spreading and wetting layers respectively. </w:t>
      </w:r>
      <w:r w:rsidR="00D758E2" w:rsidRPr="00BB5275">
        <w:rPr>
          <w:lang w:val="en-US"/>
        </w:rPr>
        <w:t xml:space="preserve">However, during a water-oil-gas displacement, where oil first displaces gas in an </w:t>
      </w:r>
      <w:r w:rsidR="00D136D0" w:rsidRPr="00BB5275">
        <w:rPr>
          <w:lang w:val="en-US"/>
        </w:rPr>
        <w:t>i</w:t>
      </w:r>
      <w:r w:rsidR="00D758E2" w:rsidRPr="00BB5275">
        <w:rPr>
          <w:lang w:val="en-US"/>
        </w:rPr>
        <w:t>mbi</w:t>
      </w:r>
      <w:r w:rsidR="00D136D0" w:rsidRPr="00BB5275">
        <w:rPr>
          <w:lang w:val="en-US"/>
        </w:rPr>
        <w:t>bi</w:t>
      </w:r>
      <w:r w:rsidR="00D758E2" w:rsidRPr="00BB5275">
        <w:rPr>
          <w:lang w:val="en-US"/>
        </w:rPr>
        <w:t>tion process followed by another imbibition process when oil is displaced by water, the displaced phases completely exit the pore space; there is no re</w:t>
      </w:r>
      <w:r w:rsidR="000F6766" w:rsidRPr="00BB5275">
        <w:rPr>
          <w:lang w:val="en-US"/>
        </w:rPr>
        <w:t>maining</w:t>
      </w:r>
      <w:r w:rsidR="00D758E2" w:rsidRPr="00BB5275">
        <w:rPr>
          <w:lang w:val="en-US"/>
        </w:rPr>
        <w:t xml:space="preserve"> oil and gas</w:t>
      </w:r>
      <w:r w:rsidR="00C32A80" w:rsidRPr="00BB5275">
        <w:rPr>
          <w:lang w:val="en-US"/>
        </w:rPr>
        <w:t>, see Fig. 1</w:t>
      </w:r>
      <w:r w:rsidR="000F6766" w:rsidRPr="00BB5275">
        <w:rPr>
          <w:lang w:val="en-US"/>
        </w:rPr>
        <w:t>9</w:t>
      </w:r>
      <w:r w:rsidR="00C32A80" w:rsidRPr="00BB5275">
        <w:rPr>
          <w:lang w:val="en-US"/>
        </w:rPr>
        <w:t>b</w:t>
      </w:r>
      <w:r w:rsidR="00D758E2" w:rsidRPr="00BB5275">
        <w:rPr>
          <w:lang w:val="en-US"/>
        </w:rPr>
        <w:t>.</w:t>
      </w:r>
    </w:p>
    <w:p w14:paraId="1B679B6A" w14:textId="77777777" w:rsidR="00416E25" w:rsidRPr="00BB5275" w:rsidRDefault="00416E25" w:rsidP="00416E25">
      <w:pPr>
        <w:keepNext/>
        <w:jc w:val="center"/>
      </w:pPr>
      <w:r w:rsidRPr="00BB5275">
        <w:rPr>
          <w:noProof/>
          <w:lang w:val="en-US"/>
        </w:rPr>
        <w:lastRenderedPageBreak/>
        <w:drawing>
          <wp:inline distT="0" distB="0" distL="0" distR="0" wp14:anchorId="57DCA2FF" wp14:editId="0009763E">
            <wp:extent cx="5486400" cy="35485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6400" cy="3548510"/>
                    </a:xfrm>
                    <a:prstGeom prst="rect">
                      <a:avLst/>
                    </a:prstGeom>
                    <a:noFill/>
                  </pic:spPr>
                </pic:pic>
              </a:graphicData>
            </a:graphic>
          </wp:inline>
        </w:drawing>
      </w:r>
    </w:p>
    <w:p w14:paraId="045A8967" w14:textId="7C5DD287" w:rsidR="00E743B3" w:rsidRPr="00BB5275" w:rsidRDefault="00416E25" w:rsidP="000B12AD">
      <w:pPr>
        <w:pStyle w:val="Caption"/>
        <w:rPr>
          <w:lang w:val="en-US"/>
        </w:rPr>
      </w:pPr>
      <w:r w:rsidRPr="00BB5275">
        <w:t xml:space="preserve">Figure </w:t>
      </w:r>
      <w:fldSimple w:instr=" SEQ Figure \* ARABIC ">
        <w:r w:rsidR="00EA735E" w:rsidRPr="00BB5275">
          <w:rPr>
            <w:noProof/>
          </w:rPr>
          <w:t>19</w:t>
        </w:r>
      </w:fldSimple>
      <w:r w:rsidRPr="00BB5275">
        <w:rPr>
          <w:lang w:val="en-US"/>
        </w:rPr>
        <w:t xml:space="preserve">. </w:t>
      </w:r>
      <w:r w:rsidR="000B12AD" w:rsidRPr="00BB5275">
        <w:rPr>
          <w:lang w:val="en-US"/>
        </w:rPr>
        <w:t xml:space="preserve">Three-dimensional images showing the occurrence of (a) gas-oil-water double displacement, and (b) water-oil-gas double displacement in the water-wet rock under capillary-dominated conditions. </w:t>
      </w:r>
      <w:r w:rsidR="000B12AD" w:rsidRPr="00BB5275">
        <w:rPr>
          <w:b w:val="0"/>
          <w:bCs/>
          <w:lang w:val="en-US"/>
        </w:rPr>
        <w:t>Water is shown in blue, oil in red, gas in green, while the rock phase is rendered semi-transparent (grey).</w:t>
      </w:r>
    </w:p>
    <w:p w14:paraId="626EA216" w14:textId="1925A9F3" w:rsidR="009F6504" w:rsidRPr="00BB5275" w:rsidRDefault="009F6504" w:rsidP="009F6504">
      <w:pPr>
        <w:pStyle w:val="Heading1"/>
        <w:rPr>
          <w:lang w:val="en-US"/>
        </w:rPr>
      </w:pPr>
      <w:r w:rsidRPr="00BB5275">
        <w:rPr>
          <w:lang w:val="en-US"/>
        </w:rPr>
        <w:t xml:space="preserve">Conclusions </w:t>
      </w:r>
    </w:p>
    <w:p w14:paraId="083DF814" w14:textId="4908ADE3" w:rsidR="00516F0E" w:rsidRPr="00BB5275" w:rsidRDefault="00E46463" w:rsidP="006C44BF">
      <w:pPr>
        <w:rPr>
          <w:lang w:val="en-US"/>
        </w:rPr>
      </w:pPr>
      <w:r w:rsidRPr="00BB5275">
        <w:rPr>
          <w:lang w:val="en-US"/>
        </w:rPr>
        <w:t xml:space="preserve">We have </w:t>
      </w:r>
      <w:r w:rsidR="004E42A0" w:rsidRPr="00BB5275">
        <w:rPr>
          <w:lang w:val="en-US"/>
        </w:rPr>
        <w:t xml:space="preserve">developed a methodology to </w:t>
      </w:r>
      <w:r w:rsidRPr="00BB5275">
        <w:rPr>
          <w:lang w:val="en-US"/>
        </w:rPr>
        <w:t>couple</w:t>
      </w:r>
      <w:r w:rsidR="00F97A8E" w:rsidRPr="00BB5275">
        <w:rPr>
          <w:lang w:val="en-US"/>
        </w:rPr>
        <w:t xml:space="preserve"> </w:t>
      </w:r>
      <w:r w:rsidRPr="00BB5275">
        <w:rPr>
          <w:lang w:val="en-US"/>
        </w:rPr>
        <w:t>steady-state three-phase relative permeability measurements with high-resolution pore-scale X-ray imaging (5.3 µm per voxel). Three-phase relative permeability was determined simultaneously with capillary pressure</w:t>
      </w:r>
      <w:r w:rsidR="00516F0E" w:rsidRPr="00BB5275">
        <w:rPr>
          <w:lang w:val="en-US"/>
        </w:rPr>
        <w:t xml:space="preserve"> at different gas, oil, and water fractional flows</w:t>
      </w:r>
      <w:r w:rsidRPr="00BB5275">
        <w:rPr>
          <w:lang w:val="en-US"/>
        </w:rPr>
        <w:t xml:space="preserve"> in a water-wet sandstone rock under capillary dominated conditions.</w:t>
      </w:r>
      <w:r w:rsidR="00182019" w:rsidRPr="00BB5275">
        <w:rPr>
          <w:lang w:val="en-US"/>
        </w:rPr>
        <w:t xml:space="preserve"> </w:t>
      </w:r>
      <w:r w:rsidR="006C44BF" w:rsidRPr="00BB5275">
        <w:rPr>
          <w:lang w:val="en-US"/>
        </w:rPr>
        <w:t>In our water-wet system, at immiscible conditions, water i</w:t>
      </w:r>
      <w:r w:rsidR="0076647D" w:rsidRPr="00BB5275">
        <w:rPr>
          <w:lang w:val="en-US"/>
        </w:rPr>
        <w:t>s</w:t>
      </w:r>
      <w:r w:rsidR="006C44BF" w:rsidRPr="00BB5275">
        <w:rPr>
          <w:lang w:val="en-US"/>
        </w:rPr>
        <w:t xml:space="preserve"> the most wetting phase, residing in small pores and wetting layers, gas is the most non-wetting phase, occupying the large pores, while oil is the intermediate-wet phase, forming spreading layers in the medium-sized pores. </w:t>
      </w:r>
      <w:r w:rsidR="008E5268" w:rsidRPr="00BB5275">
        <w:rPr>
          <w:lang w:val="en-US"/>
        </w:rPr>
        <w:t>Combining macroscopic measurements of flow properties with pore-scale imaging allowed the following discoveries to be made:</w:t>
      </w:r>
    </w:p>
    <w:p w14:paraId="49302E7C" w14:textId="2EBA01B4" w:rsidR="00E743B3" w:rsidRPr="00BB5275" w:rsidRDefault="0076647D" w:rsidP="006C44BF">
      <w:pPr>
        <w:pStyle w:val="ListParagraph"/>
        <w:numPr>
          <w:ilvl w:val="0"/>
          <w:numId w:val="26"/>
        </w:numPr>
        <w:rPr>
          <w:lang w:val="en-US"/>
        </w:rPr>
      </w:pPr>
      <w:r w:rsidRPr="00BB5275">
        <w:rPr>
          <w:b/>
          <w:bCs/>
          <w:lang w:val="en-US"/>
        </w:rPr>
        <w:t>Disconnect</w:t>
      </w:r>
      <w:r w:rsidR="007C46A5" w:rsidRPr="00BB5275">
        <w:rPr>
          <w:b/>
          <w:bCs/>
          <w:lang w:val="en-US"/>
        </w:rPr>
        <w:t>ed</w:t>
      </w:r>
      <w:r w:rsidRPr="00BB5275">
        <w:rPr>
          <w:b/>
          <w:bCs/>
          <w:lang w:val="en-US"/>
        </w:rPr>
        <w:t xml:space="preserve"> g</w:t>
      </w:r>
      <w:r w:rsidR="006C44BF" w:rsidRPr="00BB5275">
        <w:rPr>
          <w:b/>
          <w:bCs/>
          <w:lang w:val="en-US"/>
        </w:rPr>
        <w:t>as</w:t>
      </w:r>
      <w:r w:rsidRPr="00BB5275">
        <w:rPr>
          <w:b/>
          <w:bCs/>
          <w:lang w:val="en-US"/>
        </w:rPr>
        <w:t xml:space="preserve"> flow</w:t>
      </w:r>
      <w:r w:rsidR="006C44BF" w:rsidRPr="00BB5275">
        <w:rPr>
          <w:b/>
          <w:bCs/>
          <w:lang w:val="en-US"/>
        </w:rPr>
        <w:t xml:space="preserve"> at steady-state conditions</w:t>
      </w:r>
      <w:r w:rsidRPr="00BB5275">
        <w:rPr>
          <w:lang w:val="en-US"/>
        </w:rPr>
        <w:t xml:space="preserve">: </w:t>
      </w:r>
      <w:r w:rsidR="006E2D54" w:rsidRPr="00BB5275">
        <w:rPr>
          <w:lang w:val="en-US"/>
        </w:rPr>
        <w:t>We observed a unique gas flow pattern</w:t>
      </w:r>
      <w:r w:rsidR="00855567" w:rsidRPr="00BB5275">
        <w:rPr>
          <w:lang w:val="en-US"/>
        </w:rPr>
        <w:t xml:space="preserve"> at steady-state conditions</w:t>
      </w:r>
      <w:r w:rsidR="006E2D54" w:rsidRPr="00BB5275">
        <w:rPr>
          <w:lang w:val="en-US"/>
        </w:rPr>
        <w:t>, where gas advances through the pore space in the form of disconnect</w:t>
      </w:r>
      <w:r w:rsidR="00855567" w:rsidRPr="00BB5275">
        <w:rPr>
          <w:lang w:val="en-US"/>
        </w:rPr>
        <w:t>ed</w:t>
      </w:r>
      <w:r w:rsidR="006E2D54" w:rsidRPr="00BB5275">
        <w:rPr>
          <w:lang w:val="en-US"/>
        </w:rPr>
        <w:t xml:space="preserve"> ganglia mediated by double and multiple displacement</w:t>
      </w:r>
      <w:r w:rsidR="00FF66C2" w:rsidRPr="00BB5275">
        <w:rPr>
          <w:lang w:val="en-US"/>
        </w:rPr>
        <w:t xml:space="preserve"> processes</w:t>
      </w:r>
      <w:r w:rsidR="006E2D54" w:rsidRPr="00BB5275">
        <w:rPr>
          <w:lang w:val="en-US"/>
        </w:rPr>
        <w:t>.</w:t>
      </w:r>
      <w:r w:rsidR="00FF66C2" w:rsidRPr="00BB5275">
        <w:rPr>
          <w:lang w:val="en-US"/>
        </w:rPr>
        <w:t xml:space="preserve"> </w:t>
      </w:r>
      <w:r w:rsidR="00E743B3" w:rsidRPr="00BB5275">
        <w:rPr>
          <w:lang w:val="en-US"/>
        </w:rPr>
        <w:t xml:space="preserve">This behaviour was attributed to the </w:t>
      </w:r>
      <w:r w:rsidR="004A415A" w:rsidRPr="00BB5275">
        <w:rPr>
          <w:lang w:val="en-US"/>
        </w:rPr>
        <w:t xml:space="preserve">continuous </w:t>
      </w:r>
      <w:r w:rsidR="00E743B3" w:rsidRPr="00BB5275">
        <w:rPr>
          <w:lang w:val="en-US"/>
        </w:rPr>
        <w:t>swelling of water and oil layers in the throats, trapping gas in the</w:t>
      </w:r>
      <w:r w:rsidR="004A415A" w:rsidRPr="00BB5275">
        <w:rPr>
          <w:lang w:val="en-US"/>
        </w:rPr>
        <w:t xml:space="preserve"> pore</w:t>
      </w:r>
      <w:r w:rsidR="00E743B3" w:rsidRPr="00BB5275">
        <w:rPr>
          <w:lang w:val="en-US"/>
        </w:rPr>
        <w:t xml:space="preserve"> </w:t>
      </w:r>
      <w:proofErr w:type="spellStart"/>
      <w:r w:rsidR="00E743B3" w:rsidRPr="00BB5275">
        <w:rPr>
          <w:lang w:val="en-US"/>
        </w:rPr>
        <w:t>centre</w:t>
      </w:r>
      <w:r w:rsidR="004A415A" w:rsidRPr="00BB5275">
        <w:rPr>
          <w:lang w:val="en-US"/>
        </w:rPr>
        <w:t>s</w:t>
      </w:r>
      <w:proofErr w:type="spellEnd"/>
      <w:r w:rsidR="00E743B3" w:rsidRPr="00BB5275">
        <w:rPr>
          <w:lang w:val="en-US"/>
        </w:rPr>
        <w:t>.</w:t>
      </w:r>
      <w:r w:rsidR="00855567" w:rsidRPr="00BB5275">
        <w:rPr>
          <w:lang w:val="en-US"/>
        </w:rPr>
        <w:t xml:space="preserve"> Gas was only connected</w:t>
      </w:r>
      <w:r w:rsidR="000A606E" w:rsidRPr="00BB5275">
        <w:rPr>
          <w:lang w:val="en-US"/>
        </w:rPr>
        <w:t xml:space="preserve"> in the pore space</w:t>
      </w:r>
      <w:r w:rsidR="00855567" w:rsidRPr="00BB5275">
        <w:rPr>
          <w:lang w:val="en-US"/>
        </w:rPr>
        <w:t xml:space="preserve"> when injected at a gas fractional flow of one.</w:t>
      </w:r>
    </w:p>
    <w:p w14:paraId="3BF1EF1A" w14:textId="657A2322" w:rsidR="006C44BF" w:rsidRPr="00BB5275" w:rsidRDefault="004A415A" w:rsidP="006C44BF">
      <w:pPr>
        <w:pStyle w:val="ListParagraph"/>
        <w:numPr>
          <w:ilvl w:val="0"/>
          <w:numId w:val="26"/>
        </w:numPr>
        <w:rPr>
          <w:lang w:val="en-US"/>
        </w:rPr>
      </w:pPr>
      <w:r w:rsidRPr="00BB5275">
        <w:rPr>
          <w:b/>
          <w:bCs/>
          <w:lang w:val="en-US"/>
        </w:rPr>
        <w:t>Intermittent flow</w:t>
      </w:r>
      <w:r w:rsidRPr="00BB5275">
        <w:rPr>
          <w:lang w:val="en-US"/>
        </w:rPr>
        <w:t xml:space="preserve">: We </w:t>
      </w:r>
      <w:r w:rsidR="00855567" w:rsidRPr="00BB5275">
        <w:rPr>
          <w:lang w:val="en-US"/>
        </w:rPr>
        <w:t>identified intermittent gas-oil and gas-water regions, where both phases interchangeably occupied the same pores during the scan time</w:t>
      </w:r>
      <w:r w:rsidR="00712C0D" w:rsidRPr="00BB5275">
        <w:rPr>
          <w:lang w:val="en-US"/>
        </w:rPr>
        <w:t>.</w:t>
      </w:r>
      <w:r w:rsidR="001805A5" w:rsidRPr="00BB5275">
        <w:rPr>
          <w:lang w:val="en-US"/>
        </w:rPr>
        <w:t xml:space="preserve"> </w:t>
      </w:r>
      <w:r w:rsidR="00695A22" w:rsidRPr="00BB5275">
        <w:rPr>
          <w:lang w:val="en-US"/>
        </w:rPr>
        <w:t xml:space="preserve">Gas-oil intermittency was more dominant. </w:t>
      </w:r>
      <w:r w:rsidR="001805A5" w:rsidRPr="00BB5275">
        <w:rPr>
          <w:lang w:val="en-US"/>
        </w:rPr>
        <w:t xml:space="preserve">No gas-water intermittency was observed since the direct contact of the two phases is prevented by oil spreading layers. </w:t>
      </w:r>
      <w:r w:rsidR="00974858" w:rsidRPr="00BB5275">
        <w:rPr>
          <w:lang w:val="en-US"/>
        </w:rPr>
        <w:t xml:space="preserve">This intermittency is similar to that observed at moderate to high flow rates in two-phase </w:t>
      </w:r>
      <w:r w:rsidR="00C3538C" w:rsidRPr="00BB5275">
        <w:rPr>
          <w:lang w:val="en-US"/>
        </w:rPr>
        <w:t>flow but</w:t>
      </w:r>
      <w:r w:rsidR="00974858" w:rsidRPr="00BB5275">
        <w:rPr>
          <w:lang w:val="en-US"/>
        </w:rPr>
        <w:t xml:space="preserve"> is observed in three-phase flow even under capillary-dominated displacement conditions. The periodic opening and closing of flow paths to gas facilitates its flow: gas ganglia are not advected through the pore space, but undergo a stop-start type transport, akin to cars controlled by traffic lights.</w:t>
      </w:r>
    </w:p>
    <w:p w14:paraId="5C83DBE3" w14:textId="475764BE" w:rsidR="00A51242" w:rsidRPr="00BB5275" w:rsidRDefault="00A51242" w:rsidP="006C44BF">
      <w:pPr>
        <w:pStyle w:val="ListParagraph"/>
        <w:numPr>
          <w:ilvl w:val="0"/>
          <w:numId w:val="26"/>
        </w:numPr>
        <w:rPr>
          <w:lang w:val="en-US"/>
        </w:rPr>
      </w:pPr>
      <w:r w:rsidRPr="00BB5275">
        <w:rPr>
          <w:b/>
          <w:bCs/>
          <w:lang w:val="en-US"/>
        </w:rPr>
        <w:t>High residual gas saturation</w:t>
      </w:r>
      <w:r w:rsidRPr="00BB5275">
        <w:rPr>
          <w:lang w:val="en-US"/>
        </w:rPr>
        <w:t xml:space="preserve">: </w:t>
      </w:r>
      <w:r w:rsidR="00597F3F" w:rsidRPr="00BB5275">
        <w:rPr>
          <w:lang w:val="en-US"/>
        </w:rPr>
        <w:t xml:space="preserve">A high residual gas saturation was observed in the flooding experiment; </w:t>
      </w:r>
      <w:r w:rsidR="0071335B" w:rsidRPr="00BB5275">
        <w:rPr>
          <w:lang w:val="en-US"/>
        </w:rPr>
        <w:t>once gas invaded the pore space it was not possible to displace it</w:t>
      </w:r>
      <w:r w:rsidR="0029061A" w:rsidRPr="00BB5275">
        <w:rPr>
          <w:lang w:val="en-US"/>
        </w:rPr>
        <w:t>,</w:t>
      </w:r>
      <w:r w:rsidR="00730190" w:rsidRPr="00BB5275">
        <w:rPr>
          <w:lang w:val="en-US"/>
        </w:rPr>
        <w:t xml:space="preserve"> </w:t>
      </w:r>
      <w:r w:rsidR="00A30A4C" w:rsidRPr="00BB5275">
        <w:rPr>
          <w:lang w:val="en-US"/>
        </w:rPr>
        <w:t>when</w:t>
      </w:r>
      <w:r w:rsidR="00730190" w:rsidRPr="00BB5275">
        <w:rPr>
          <w:lang w:val="en-US"/>
        </w:rPr>
        <w:t xml:space="preserve"> water and </w:t>
      </w:r>
      <w:r w:rsidR="00730190" w:rsidRPr="00BB5275">
        <w:rPr>
          <w:lang w:val="en-US"/>
        </w:rPr>
        <w:lastRenderedPageBreak/>
        <w:t xml:space="preserve">oil fractional flows </w:t>
      </w:r>
      <w:r w:rsidR="00A30A4C" w:rsidRPr="00BB5275">
        <w:rPr>
          <w:lang w:val="en-US"/>
        </w:rPr>
        <w:t>were subsequently increased</w:t>
      </w:r>
      <w:r w:rsidR="0071335B" w:rsidRPr="00BB5275">
        <w:rPr>
          <w:lang w:val="en-US"/>
        </w:rPr>
        <w:t xml:space="preserve">. </w:t>
      </w:r>
      <w:r w:rsidR="00A30A4C" w:rsidRPr="00BB5275">
        <w:rPr>
          <w:lang w:val="en-US"/>
        </w:rPr>
        <w:t>This is due</w:t>
      </w:r>
      <w:r w:rsidR="0071335B" w:rsidRPr="00BB5275">
        <w:rPr>
          <w:lang w:val="en-US"/>
        </w:rPr>
        <w:t xml:space="preserve"> to double capillary trapping, where gas </w:t>
      </w:r>
      <w:r w:rsidR="00A30A4C" w:rsidRPr="00BB5275">
        <w:rPr>
          <w:lang w:val="en-US"/>
        </w:rPr>
        <w:t>i</w:t>
      </w:r>
      <w:r w:rsidR="0071335B" w:rsidRPr="00BB5275">
        <w:rPr>
          <w:lang w:val="en-US"/>
        </w:rPr>
        <w:t xml:space="preserve">s trapped in the </w:t>
      </w:r>
      <w:proofErr w:type="spellStart"/>
      <w:r w:rsidR="0071335B" w:rsidRPr="00BB5275">
        <w:rPr>
          <w:lang w:val="en-US"/>
        </w:rPr>
        <w:t>centre</w:t>
      </w:r>
      <w:proofErr w:type="spellEnd"/>
      <w:r w:rsidR="00730190" w:rsidRPr="00BB5275">
        <w:rPr>
          <w:lang w:val="en-US"/>
        </w:rPr>
        <w:t xml:space="preserve"> of</w:t>
      </w:r>
      <w:r w:rsidR="0071335B" w:rsidRPr="00BB5275">
        <w:rPr>
          <w:lang w:val="en-US"/>
        </w:rPr>
        <w:t xml:space="preserve"> the pores by oil and water layers; </w:t>
      </w:r>
      <w:r w:rsidR="00730190" w:rsidRPr="00BB5275">
        <w:rPr>
          <w:lang w:val="en-US"/>
        </w:rPr>
        <w:t xml:space="preserve">when more water and oil are injected, they imbibe in the corners of the pore space surrounding the gas phase in the </w:t>
      </w:r>
      <w:proofErr w:type="spellStart"/>
      <w:r w:rsidR="00730190" w:rsidRPr="00BB5275">
        <w:rPr>
          <w:lang w:val="en-US"/>
        </w:rPr>
        <w:t>centres</w:t>
      </w:r>
      <w:proofErr w:type="spellEnd"/>
      <w:r w:rsidR="0029061A" w:rsidRPr="00BB5275">
        <w:rPr>
          <w:lang w:val="en-US"/>
        </w:rPr>
        <w:t>, keeping it trapped</w:t>
      </w:r>
      <w:r w:rsidR="00730190" w:rsidRPr="00BB5275">
        <w:rPr>
          <w:lang w:val="en-US"/>
        </w:rPr>
        <w:t xml:space="preserve">. </w:t>
      </w:r>
      <w:r w:rsidR="0029061A" w:rsidRPr="00BB5275">
        <w:rPr>
          <w:lang w:val="en-US"/>
        </w:rPr>
        <w:t xml:space="preserve">This has huge implications for gas storage applications in water-wet oil reservoirs, as it ensures that once gas is injected it remains trapped </w:t>
      </w:r>
      <w:r w:rsidR="00A30A4C" w:rsidRPr="00BB5275">
        <w:rPr>
          <w:lang w:val="en-US"/>
        </w:rPr>
        <w:t xml:space="preserve">and does not flow once injection ceases. </w:t>
      </w:r>
    </w:p>
    <w:p w14:paraId="12D1CA32" w14:textId="6B614211" w:rsidR="005C25FF" w:rsidRPr="00BB5275" w:rsidRDefault="00FF4E8B" w:rsidP="006C44BF">
      <w:pPr>
        <w:pStyle w:val="ListParagraph"/>
        <w:numPr>
          <w:ilvl w:val="0"/>
          <w:numId w:val="26"/>
        </w:numPr>
        <w:rPr>
          <w:lang w:val="en-US"/>
        </w:rPr>
      </w:pPr>
      <w:r w:rsidRPr="00BB5275">
        <w:rPr>
          <w:b/>
          <w:bCs/>
          <w:lang w:val="en-US"/>
        </w:rPr>
        <w:t>Understanding</w:t>
      </w:r>
      <w:r w:rsidR="00E14852" w:rsidRPr="00BB5275">
        <w:rPr>
          <w:b/>
          <w:bCs/>
          <w:lang w:val="en-US"/>
        </w:rPr>
        <w:t xml:space="preserve"> three-phase</w:t>
      </w:r>
      <w:r w:rsidRPr="00BB5275">
        <w:rPr>
          <w:b/>
          <w:bCs/>
          <w:lang w:val="en-US"/>
        </w:rPr>
        <w:t xml:space="preserve"> relative permeability</w:t>
      </w:r>
      <w:r w:rsidRPr="00BB5275">
        <w:rPr>
          <w:lang w:val="en-US"/>
        </w:rPr>
        <w:t xml:space="preserve">: </w:t>
      </w:r>
      <w:r w:rsidR="00A51242" w:rsidRPr="00BB5275">
        <w:rPr>
          <w:lang w:val="en-US"/>
        </w:rPr>
        <w:t xml:space="preserve">The low gas relative permeability seen in water-wet systems, </w:t>
      </w:r>
      <w:r w:rsidR="00B36DCF" w:rsidRPr="00BB5275">
        <w:rPr>
          <w:lang w:val="en-US"/>
        </w:rPr>
        <w:t>albeit</w:t>
      </w:r>
      <w:r w:rsidR="00A51242" w:rsidRPr="00BB5275">
        <w:rPr>
          <w:lang w:val="en-US"/>
        </w:rPr>
        <w:t xml:space="preserve"> occupying the largest pores, can </w:t>
      </w:r>
      <w:r w:rsidR="003D0C8A" w:rsidRPr="00BB5275">
        <w:rPr>
          <w:lang w:val="en-US"/>
        </w:rPr>
        <w:t>now</w:t>
      </w:r>
      <w:r w:rsidR="00A51242" w:rsidRPr="00BB5275">
        <w:rPr>
          <w:lang w:val="en-US"/>
        </w:rPr>
        <w:t xml:space="preserve"> be attributed to disconnected gas flow. </w:t>
      </w:r>
      <w:r w:rsidR="00A30A4C" w:rsidRPr="00BB5275">
        <w:rPr>
          <w:lang w:val="en-US"/>
        </w:rPr>
        <w:t>Even though</w:t>
      </w:r>
      <w:r w:rsidR="00B36DCF" w:rsidRPr="00BB5275">
        <w:rPr>
          <w:lang w:val="en-US"/>
        </w:rPr>
        <w:t xml:space="preserve"> both water and oil exist in layers, oil has higher relative permeability which is ascribed to water occupying smaller pores tha</w:t>
      </w:r>
      <w:r w:rsidR="00EB25F2" w:rsidRPr="00BB5275">
        <w:rPr>
          <w:lang w:val="en-US"/>
        </w:rPr>
        <w:t>n</w:t>
      </w:r>
      <w:r w:rsidR="00B36DCF" w:rsidRPr="00BB5275">
        <w:rPr>
          <w:lang w:val="en-US"/>
        </w:rPr>
        <w:t xml:space="preserve"> oil. </w:t>
      </w:r>
      <w:r w:rsidR="00292059" w:rsidRPr="00BB5275">
        <w:rPr>
          <w:lang w:val="en-US"/>
        </w:rPr>
        <w:t xml:space="preserve">The impact of saturation history on gas and oil relative permeabilities was larger than its impact on </w:t>
      </w:r>
      <w:r w:rsidR="00EB25F2" w:rsidRPr="00BB5275">
        <w:rPr>
          <w:lang w:val="en-US"/>
        </w:rPr>
        <w:t xml:space="preserve">the </w:t>
      </w:r>
      <w:r w:rsidR="00292059" w:rsidRPr="00BB5275">
        <w:rPr>
          <w:lang w:val="en-US"/>
        </w:rPr>
        <w:t>water relative permeability.</w:t>
      </w:r>
      <w:r w:rsidR="00E62583" w:rsidRPr="00BB5275">
        <w:rPr>
          <w:lang w:val="en-US"/>
        </w:rPr>
        <w:t xml:space="preserve"> Our relative permeability results were in agreement with core-scale three-phase relative permeability measurements indicating the accuracy of our method.</w:t>
      </w:r>
    </w:p>
    <w:p w14:paraId="5EE2EA87" w14:textId="57C9625A" w:rsidR="004C43DB" w:rsidRPr="00BB5275" w:rsidRDefault="005C25FF" w:rsidP="006C44BF">
      <w:pPr>
        <w:pStyle w:val="ListParagraph"/>
        <w:numPr>
          <w:ilvl w:val="0"/>
          <w:numId w:val="26"/>
        </w:numPr>
        <w:rPr>
          <w:lang w:val="en-US"/>
        </w:rPr>
      </w:pPr>
      <w:r w:rsidRPr="00BB5275">
        <w:rPr>
          <w:b/>
          <w:bCs/>
          <w:lang w:val="en-US"/>
        </w:rPr>
        <w:t>Capillary pressures</w:t>
      </w:r>
      <w:r w:rsidRPr="00BB5275">
        <w:rPr>
          <w:lang w:val="en-US"/>
        </w:rPr>
        <w:t xml:space="preserve">: </w:t>
      </w:r>
      <w:r w:rsidR="00840C23" w:rsidRPr="00BB5275">
        <w:rPr>
          <w:lang w:val="en-US"/>
        </w:rPr>
        <w:t xml:space="preserve">The capillary pressure measurements displayed a positive oil-water and gas-oil capillary pressures consistent with a wettability order of water-oil-gas, from most to least wetting. </w:t>
      </w:r>
    </w:p>
    <w:p w14:paraId="5713D5B5" w14:textId="1A1303D1" w:rsidR="008162C3" w:rsidRPr="00BB5275" w:rsidRDefault="00C24ABC" w:rsidP="006C44BF">
      <w:pPr>
        <w:pStyle w:val="ListParagraph"/>
        <w:numPr>
          <w:ilvl w:val="0"/>
          <w:numId w:val="26"/>
        </w:numPr>
        <w:rPr>
          <w:lang w:val="en-US"/>
        </w:rPr>
      </w:pPr>
      <w:r w:rsidRPr="00BB5275">
        <w:rPr>
          <w:b/>
          <w:bCs/>
          <w:lang w:val="en-US"/>
        </w:rPr>
        <w:t>Double displacements in steady-state flow</w:t>
      </w:r>
      <w:r w:rsidRPr="00BB5275">
        <w:rPr>
          <w:lang w:val="en-US"/>
        </w:rPr>
        <w:t xml:space="preserve">: </w:t>
      </w:r>
      <w:r w:rsidR="008E411F" w:rsidRPr="00BB5275">
        <w:rPr>
          <w:lang w:val="en-US"/>
        </w:rPr>
        <w:t>Two double displacement process</w:t>
      </w:r>
      <w:r w:rsidR="003D0C8A" w:rsidRPr="00BB5275">
        <w:rPr>
          <w:lang w:val="en-US"/>
        </w:rPr>
        <w:t>es</w:t>
      </w:r>
      <w:r w:rsidR="008E411F" w:rsidRPr="00BB5275">
        <w:rPr>
          <w:lang w:val="en-US"/>
        </w:rPr>
        <w:t xml:space="preserve"> were observed: (i) gas-oil-water, and (ii) water-oil-gas. The latter is essential for gas to progress through the pore space since it exists in disconnected ganglia. </w:t>
      </w:r>
      <w:r w:rsidR="008162C3" w:rsidRPr="00BB5275">
        <w:rPr>
          <w:lang w:val="en-US"/>
        </w:rPr>
        <w:t xml:space="preserve">During a gas-oil-water double displacement, oil and water remain connected in the corners of the invaded pore, while no </w:t>
      </w:r>
      <w:r w:rsidR="00EB25F2" w:rsidRPr="00BB5275">
        <w:rPr>
          <w:lang w:val="en-US"/>
        </w:rPr>
        <w:t xml:space="preserve">residual </w:t>
      </w:r>
      <w:r w:rsidR="008162C3" w:rsidRPr="00BB5275">
        <w:rPr>
          <w:lang w:val="en-US"/>
        </w:rPr>
        <w:t xml:space="preserve">gas and oil phases are left during a water-oil-gas displacement. </w:t>
      </w:r>
    </w:p>
    <w:p w14:paraId="52D93CCC" w14:textId="6689DAC9" w:rsidR="00A30A4C" w:rsidRPr="00BB5275" w:rsidRDefault="00A30A4C" w:rsidP="00A30A4C">
      <w:pPr>
        <w:ind w:left="360"/>
        <w:rPr>
          <w:rFonts w:eastAsia="Times New Roman"/>
          <w:lang w:val="en-US"/>
        </w:rPr>
      </w:pPr>
      <w:r w:rsidRPr="00BB5275">
        <w:rPr>
          <w:rFonts w:eastAsia="Times New Roman"/>
          <w:lang w:val="en-US"/>
        </w:rPr>
        <w:t>This analysis uncovers several topics for future work. (i) We need to quantify the apparent relative permeability for different flow rates. Is there a linear relationship between flow rate and pressure gradient and for what range of capillary number? (ii) The analysis could be extended to mixed-wet and oil-wet rocks, and for a wider range of rock types. (iii) The implications for modelling need to be explored. It is evident that the current quasi-static assumptions of pore network models that compute relative permeability based on the connected network of each phase through the pore space is flawed. For empirical models that use two-phase analogies to predict three-phase properties, again the predictions are likely to be significantly in error since they do not encapsulate the unique nature of three-phase flow.</w:t>
      </w:r>
    </w:p>
    <w:p w14:paraId="23E2F99B" w14:textId="398A4B38" w:rsidR="003E31B1" w:rsidRPr="00BB5275" w:rsidRDefault="00F54A7C" w:rsidP="004868A6">
      <w:pPr>
        <w:pStyle w:val="Heading1"/>
        <w:rPr>
          <w:lang w:val="en-US"/>
        </w:rPr>
      </w:pPr>
      <w:r w:rsidRPr="00BB5275">
        <w:rPr>
          <w:lang w:val="en-US"/>
        </w:rPr>
        <w:t>References</w:t>
      </w:r>
    </w:p>
    <w:p w14:paraId="5F441AAC" w14:textId="77777777" w:rsidR="00F43EC1" w:rsidRPr="00BB5275" w:rsidRDefault="003E31B1" w:rsidP="00F43EC1">
      <w:pPr>
        <w:pStyle w:val="EndNoteBibliography"/>
        <w:spacing w:after="0"/>
        <w:ind w:left="720" w:hanging="720"/>
      </w:pPr>
      <w:r w:rsidRPr="00BB5275">
        <w:fldChar w:fldCharType="begin"/>
      </w:r>
      <w:r w:rsidRPr="00BB5275">
        <w:instrText xml:space="preserve"> ADDIN EN.REFLIST </w:instrText>
      </w:r>
      <w:r w:rsidRPr="00BB5275">
        <w:fldChar w:fldCharType="separate"/>
      </w:r>
      <w:bookmarkStart w:id="11" w:name="_ENREF_1"/>
      <w:r w:rsidR="00F43EC1" w:rsidRPr="00BB5275">
        <w:t>[1]</w:t>
      </w:r>
      <w:r w:rsidR="00F43EC1" w:rsidRPr="00BB5275">
        <w:tab/>
        <w:t xml:space="preserve">R. D. Wyckoff and H. G. Botset, "The Flow of Gas‐Liquid Mixtures Through Unconsolidated Sands," </w:t>
      </w:r>
      <w:r w:rsidR="00F43EC1" w:rsidRPr="00BB5275">
        <w:rPr>
          <w:i/>
        </w:rPr>
        <w:t xml:space="preserve">Physics, </w:t>
      </w:r>
      <w:r w:rsidR="00F43EC1" w:rsidRPr="00BB5275">
        <w:t>vol. 7, no. 9, pp. 325-345, 1936/09/01 1936, doi: 10.1063/1.1745402.</w:t>
      </w:r>
      <w:bookmarkEnd w:id="11"/>
    </w:p>
    <w:p w14:paraId="60A7DC35" w14:textId="2D0AA360" w:rsidR="00F43EC1" w:rsidRPr="00BB5275" w:rsidRDefault="00F43EC1" w:rsidP="00F43EC1">
      <w:pPr>
        <w:pStyle w:val="EndNoteBibliography"/>
        <w:spacing w:after="0"/>
        <w:ind w:left="720" w:hanging="720"/>
      </w:pPr>
      <w:bookmarkStart w:id="12" w:name="_ENREF_2"/>
      <w:r w:rsidRPr="00BB5275">
        <w:t>[2]</w:t>
      </w:r>
      <w:r w:rsidRPr="00BB5275">
        <w:tab/>
        <w:t xml:space="preserve">Y. Gao, Q. Lin, B. Bijeljic, and M. J. Blunt, "X-ray Microtomography of Intermittency in Multiphase Flow at Steady State Using a Differential Imaging Method," </w:t>
      </w:r>
      <w:r w:rsidRPr="00BB5275">
        <w:rPr>
          <w:i/>
        </w:rPr>
        <w:t xml:space="preserve">Water Resources Research, </w:t>
      </w:r>
      <w:hyperlink r:id="rId33" w:history="1">
        <w:r w:rsidRPr="00BB5275">
          <w:rPr>
            <w:rStyle w:val="Hyperlink"/>
          </w:rPr>
          <w:t>https://doi.org/10.1002/2017WR021736</w:t>
        </w:r>
      </w:hyperlink>
      <w:r w:rsidRPr="00BB5275">
        <w:t xml:space="preserve"> vol. 53, no. 12, pp. 10274-10292, 2017/12/01 2017, doi: </w:t>
      </w:r>
      <w:hyperlink r:id="rId34" w:history="1">
        <w:r w:rsidRPr="00BB5275">
          <w:rPr>
            <w:rStyle w:val="Hyperlink"/>
          </w:rPr>
          <w:t>https://doi.org/10.1002/2017WR021736</w:t>
        </w:r>
      </w:hyperlink>
      <w:r w:rsidRPr="00BB5275">
        <w:t>.</w:t>
      </w:r>
      <w:bookmarkEnd w:id="12"/>
    </w:p>
    <w:p w14:paraId="4EB19376" w14:textId="77777777" w:rsidR="00F43EC1" w:rsidRPr="00BB5275" w:rsidRDefault="00F43EC1" w:rsidP="00F43EC1">
      <w:pPr>
        <w:pStyle w:val="EndNoteBibliography"/>
        <w:spacing w:after="0"/>
        <w:ind w:left="720" w:hanging="720"/>
      </w:pPr>
      <w:bookmarkStart w:id="13" w:name="_ENREF_3"/>
      <w:r w:rsidRPr="00BB5275">
        <w:t>[3]</w:t>
      </w:r>
      <w:r w:rsidRPr="00BB5275">
        <w:tab/>
        <w:t xml:space="preserve">C. A. Reynolds, H. Menke, M. Andrew, M. J. Blunt, and S. Krevor, "Dynamic fluid connectivity during steady-state multiphase flow in a sandstone," </w:t>
      </w:r>
      <w:r w:rsidRPr="00BB5275">
        <w:rPr>
          <w:i/>
        </w:rPr>
        <w:t xml:space="preserve">Proceedings of the National Academy of Sciences, </w:t>
      </w:r>
      <w:r w:rsidRPr="00BB5275">
        <w:t>vol. 114, no. 31, p. 8187, 2017, doi: 10.1073/pnas.1702834114.</w:t>
      </w:r>
      <w:bookmarkEnd w:id="13"/>
    </w:p>
    <w:p w14:paraId="23B8CD45" w14:textId="77777777" w:rsidR="00F43EC1" w:rsidRPr="00BB5275" w:rsidRDefault="00F43EC1" w:rsidP="00F43EC1">
      <w:pPr>
        <w:pStyle w:val="EndNoteBibliography"/>
        <w:spacing w:after="0"/>
        <w:ind w:left="720" w:hanging="720"/>
      </w:pPr>
      <w:bookmarkStart w:id="14" w:name="_ENREF_4"/>
      <w:r w:rsidRPr="00BB5275">
        <w:t>[4]</w:t>
      </w:r>
      <w:r w:rsidRPr="00BB5275">
        <w:tab/>
        <w:t xml:space="preserve">M. A. Gjennestad, M. Winkler, and A. Hansen, "Pore Network Modeling of the Effects of Viscosity Ratio and Pressure Gradient on Steady-State Incompressible Two-Phase Flow in Porous Media," </w:t>
      </w:r>
      <w:r w:rsidRPr="00BB5275">
        <w:rPr>
          <w:i/>
        </w:rPr>
        <w:t xml:space="preserve">Transport in Porous Media, </w:t>
      </w:r>
      <w:r w:rsidRPr="00BB5275">
        <w:t>vol. 132, no. 2, pp. 355-379, 2020/03/01 2020, doi: 10.1007/s11242-020-01395-z.</w:t>
      </w:r>
      <w:bookmarkEnd w:id="14"/>
    </w:p>
    <w:p w14:paraId="19E67D38" w14:textId="77777777" w:rsidR="00F43EC1" w:rsidRPr="00BB5275" w:rsidRDefault="00F43EC1" w:rsidP="00F43EC1">
      <w:pPr>
        <w:pStyle w:val="EndNoteBibliography"/>
        <w:spacing w:after="0"/>
        <w:ind w:left="720" w:hanging="720"/>
      </w:pPr>
      <w:bookmarkStart w:id="15" w:name="_ENREF_5"/>
      <w:r w:rsidRPr="00BB5275">
        <w:t>[5]</w:t>
      </w:r>
      <w:r w:rsidRPr="00BB5275">
        <w:tab/>
        <w:t xml:space="preserve">P. E. Oren, J. Billiotte, and W. V. Pinczewski, "Mobilization of Waterflood Residual Oil by Gas Injection for Water-Wet Conditions," </w:t>
      </w:r>
      <w:r w:rsidRPr="00BB5275">
        <w:rPr>
          <w:i/>
        </w:rPr>
        <w:t xml:space="preserve">SPE-20185-PA, </w:t>
      </w:r>
      <w:r w:rsidRPr="00BB5275">
        <w:t>vol. 7, no. 01, pp. 70-78, 1992/3/1/ 1992, doi: 10.2118/20185-PA.</w:t>
      </w:r>
      <w:bookmarkEnd w:id="15"/>
    </w:p>
    <w:p w14:paraId="55CBB21C" w14:textId="45602339" w:rsidR="00F43EC1" w:rsidRPr="00BB5275" w:rsidRDefault="00F43EC1" w:rsidP="00F43EC1">
      <w:pPr>
        <w:pStyle w:val="EndNoteBibliography"/>
        <w:spacing w:after="0"/>
        <w:ind w:left="720" w:hanging="720"/>
      </w:pPr>
      <w:bookmarkStart w:id="16" w:name="_ENREF_6"/>
      <w:r w:rsidRPr="00BB5275">
        <w:t>[6]</w:t>
      </w:r>
      <w:r w:rsidRPr="00BB5275">
        <w:tab/>
        <w:t xml:space="preserve">K. S. Sorbie and M. I. van Dijke, "The Mechanism of Oil Recovery by Water-Alternating-Gas Injection at Near-Miscible Conditions in Mixed Wet Systems," 2010. [Online]. Available: </w:t>
      </w:r>
      <w:hyperlink r:id="rId35" w:history="1">
        <w:r w:rsidRPr="00BB5275">
          <w:rPr>
            <w:rStyle w:val="Hyperlink"/>
          </w:rPr>
          <w:t>https://doi.org/10.2118/129837-MS</w:t>
        </w:r>
      </w:hyperlink>
      <w:r w:rsidRPr="00BB5275">
        <w:t>.</w:t>
      </w:r>
      <w:bookmarkEnd w:id="16"/>
    </w:p>
    <w:p w14:paraId="5EFAF7E6" w14:textId="77777777" w:rsidR="00F43EC1" w:rsidRPr="00BB5275" w:rsidRDefault="00F43EC1" w:rsidP="00F43EC1">
      <w:pPr>
        <w:pStyle w:val="EndNoteBibliography"/>
        <w:spacing w:after="0"/>
        <w:ind w:left="720" w:hanging="720"/>
      </w:pPr>
      <w:bookmarkStart w:id="17" w:name="_ENREF_7"/>
      <w:r w:rsidRPr="00BB5275">
        <w:lastRenderedPageBreak/>
        <w:t>[7]</w:t>
      </w:r>
      <w:r w:rsidRPr="00BB5275">
        <w:tab/>
        <w:t xml:space="preserve">M. I. J. van Dijke and K. S. Sorbie, "An Analysis of Three-Phase Pore Occupancies and Relative Permeabilities in Porous Media with Variable Wettability," </w:t>
      </w:r>
      <w:r w:rsidRPr="00BB5275">
        <w:rPr>
          <w:i/>
        </w:rPr>
        <w:t xml:space="preserve">Transport in Porous Media, </w:t>
      </w:r>
      <w:r w:rsidRPr="00BB5275">
        <w:t>vol. 48, no. 2, pp. 159-185, 2002/08/01 2002, doi: 10.1023/A:1015692630733.</w:t>
      </w:r>
      <w:bookmarkEnd w:id="17"/>
    </w:p>
    <w:p w14:paraId="103D19BA" w14:textId="77777777" w:rsidR="00F43EC1" w:rsidRPr="00BB5275" w:rsidRDefault="00F43EC1" w:rsidP="00F43EC1">
      <w:pPr>
        <w:pStyle w:val="EndNoteBibliography"/>
        <w:spacing w:after="0"/>
        <w:ind w:left="720" w:hanging="720"/>
      </w:pPr>
      <w:bookmarkStart w:id="18" w:name="_ENREF_8"/>
      <w:r w:rsidRPr="00BB5275">
        <w:t>[8]</w:t>
      </w:r>
      <w:r w:rsidRPr="00BB5275">
        <w:tab/>
        <w:t xml:space="preserve">M. Sohrabi, D. H. Tehrani, A. Danesh, and G. D. Henderson, "Visualization of Oil Recovery by Water-Alternating-Gas Injection Using High-Pressure Micromodels," </w:t>
      </w:r>
      <w:r w:rsidRPr="00BB5275">
        <w:rPr>
          <w:i/>
        </w:rPr>
        <w:t xml:space="preserve">SPE-60767-PA, </w:t>
      </w:r>
      <w:r w:rsidRPr="00BB5275">
        <w:t>vol. 9, no. 03, pp. 290-301, 2004/9/1/ 2004, doi: 10.2118/89000-PA.</w:t>
      </w:r>
      <w:bookmarkEnd w:id="18"/>
    </w:p>
    <w:p w14:paraId="7DD3B2BB" w14:textId="77777777" w:rsidR="00F43EC1" w:rsidRPr="00BB5275" w:rsidRDefault="00F43EC1" w:rsidP="00F43EC1">
      <w:pPr>
        <w:pStyle w:val="EndNoteBibliography"/>
        <w:spacing w:after="0"/>
        <w:ind w:left="720" w:hanging="720"/>
      </w:pPr>
      <w:bookmarkStart w:id="19" w:name="_ENREF_9"/>
      <w:r w:rsidRPr="00BB5275">
        <w:t>[9]</w:t>
      </w:r>
      <w:r w:rsidRPr="00BB5275">
        <w:tab/>
        <w:t xml:space="preserve">M. J. Blunt, </w:t>
      </w:r>
      <w:r w:rsidRPr="00BB5275">
        <w:rPr>
          <w:i/>
        </w:rPr>
        <w:t>Multiphase flow in permeable media: A pore-scale perspective</w:t>
      </w:r>
      <w:r w:rsidRPr="00BB5275">
        <w:t>. Cambridge University Press, 2017.</w:t>
      </w:r>
      <w:bookmarkEnd w:id="19"/>
    </w:p>
    <w:p w14:paraId="6379F892" w14:textId="7D5C1620" w:rsidR="00F43EC1" w:rsidRPr="00BB5275" w:rsidRDefault="00F43EC1" w:rsidP="00F43EC1">
      <w:pPr>
        <w:pStyle w:val="EndNoteBibliography"/>
        <w:spacing w:after="0"/>
        <w:ind w:left="720" w:hanging="720"/>
      </w:pPr>
      <w:bookmarkStart w:id="20" w:name="_ENREF_10"/>
      <w:r w:rsidRPr="00BB5275">
        <w:t>[10]</w:t>
      </w:r>
      <w:r w:rsidRPr="00BB5275">
        <w:tab/>
        <w:t xml:space="preserve">M. J. Oak, "Three-Phase Relative Permeability of Water-Wet Berea," presented at the SPE/DOE Enhanced Oil Recovery Symposium, Tulsa, Oklahoma, 1990/1/1/, 1990. [Online]. Available: </w:t>
      </w:r>
      <w:hyperlink r:id="rId36" w:history="1">
        <w:r w:rsidRPr="00BB5275">
          <w:rPr>
            <w:rStyle w:val="Hyperlink"/>
          </w:rPr>
          <w:t>https://doi.org/10.2118/20183-MS</w:t>
        </w:r>
      </w:hyperlink>
      <w:r w:rsidRPr="00BB5275">
        <w:t>.</w:t>
      </w:r>
      <w:bookmarkEnd w:id="20"/>
    </w:p>
    <w:p w14:paraId="4FD335EC" w14:textId="77777777" w:rsidR="00F43EC1" w:rsidRPr="00BB5275" w:rsidRDefault="00F43EC1" w:rsidP="00F43EC1">
      <w:pPr>
        <w:pStyle w:val="EndNoteBibliography"/>
        <w:spacing w:after="0"/>
        <w:ind w:left="720" w:hanging="720"/>
      </w:pPr>
      <w:bookmarkStart w:id="21" w:name="_ENREF_11"/>
      <w:r w:rsidRPr="00BB5275">
        <w:t>[11]</w:t>
      </w:r>
      <w:r w:rsidRPr="00BB5275">
        <w:tab/>
        <w:t xml:space="preserve">D. Kramer, "Negative carbon dioxide emissions," </w:t>
      </w:r>
      <w:r w:rsidRPr="00BB5275">
        <w:rPr>
          <w:i/>
        </w:rPr>
        <w:t xml:space="preserve">Physics today, </w:t>
      </w:r>
      <w:r w:rsidRPr="00BB5275">
        <w:t>vol. 73, no. 1, pp. 44-51, 2020.</w:t>
      </w:r>
      <w:bookmarkEnd w:id="21"/>
    </w:p>
    <w:p w14:paraId="46C9CF85" w14:textId="53AB187D" w:rsidR="00F43EC1" w:rsidRPr="00BB5275" w:rsidRDefault="00F43EC1" w:rsidP="00F43EC1">
      <w:pPr>
        <w:pStyle w:val="EndNoteBibliography"/>
        <w:spacing w:after="0"/>
        <w:ind w:left="720" w:hanging="720"/>
      </w:pPr>
      <w:bookmarkStart w:id="22" w:name="_ENREF_12"/>
      <w:r w:rsidRPr="00BB5275">
        <w:t>[12]</w:t>
      </w:r>
      <w:r w:rsidRPr="00BB5275">
        <w:tab/>
        <w:t xml:space="preserve">R. J. Stewart, G. Johnson, N. Heinemann, M. Wilkinson, and R. S. Haszeldine, "Low carbon oil production: Enhanced oil recovery with CO2 from North Sea residual oil zones," </w:t>
      </w:r>
      <w:r w:rsidRPr="00BB5275">
        <w:rPr>
          <w:i/>
        </w:rPr>
        <w:t xml:space="preserve">International Journal of Greenhouse Gas Control, </w:t>
      </w:r>
      <w:r w:rsidRPr="00BB5275">
        <w:t xml:space="preserve">vol. 75, pp. 235-242, 2018/08/01/ 2018, doi: </w:t>
      </w:r>
      <w:hyperlink r:id="rId37" w:history="1">
        <w:r w:rsidRPr="00BB5275">
          <w:rPr>
            <w:rStyle w:val="Hyperlink"/>
          </w:rPr>
          <w:t>https://doi.org/10.1016/j.ijggc.2018.06.009</w:t>
        </w:r>
      </w:hyperlink>
      <w:r w:rsidRPr="00BB5275">
        <w:t>.</w:t>
      </w:r>
      <w:bookmarkEnd w:id="22"/>
    </w:p>
    <w:p w14:paraId="4FDFEB54" w14:textId="77777777" w:rsidR="00F43EC1" w:rsidRPr="00BB5275" w:rsidRDefault="00F43EC1" w:rsidP="00F43EC1">
      <w:pPr>
        <w:pStyle w:val="EndNoteBibliography"/>
        <w:spacing w:after="0"/>
        <w:ind w:left="720" w:hanging="720"/>
        <w:rPr>
          <w:lang w:val="it-IT"/>
        </w:rPr>
      </w:pPr>
      <w:bookmarkStart w:id="23" w:name="_ENREF_13"/>
      <w:r w:rsidRPr="00BB5275">
        <w:rPr>
          <w:lang w:val="it-IT"/>
        </w:rPr>
        <w:t>[13]</w:t>
      </w:r>
      <w:r w:rsidRPr="00BB5275">
        <w:rPr>
          <w:lang w:val="it-IT"/>
        </w:rPr>
        <w:tab/>
        <w:t xml:space="preserve">M. J. Bickle, "Geological carbon storage," </w:t>
      </w:r>
      <w:r w:rsidRPr="00BB5275">
        <w:rPr>
          <w:i/>
          <w:lang w:val="it-IT"/>
        </w:rPr>
        <w:t xml:space="preserve">Nature Geoscience, </w:t>
      </w:r>
      <w:r w:rsidRPr="00BB5275">
        <w:rPr>
          <w:lang w:val="it-IT"/>
        </w:rPr>
        <w:t>vol. 2, no. 12, pp. 815-818, 2009/12/01 2009, doi: 10.1038/ngeo687.</w:t>
      </w:r>
      <w:bookmarkEnd w:id="23"/>
    </w:p>
    <w:p w14:paraId="6A21A185" w14:textId="14F065BE" w:rsidR="00F43EC1" w:rsidRPr="00BB5275" w:rsidRDefault="00F43EC1" w:rsidP="00F43EC1">
      <w:pPr>
        <w:pStyle w:val="EndNoteBibliography"/>
        <w:spacing w:after="0"/>
        <w:ind w:left="720" w:hanging="720"/>
      </w:pPr>
      <w:bookmarkStart w:id="24" w:name="_ENREF_14"/>
      <w:r w:rsidRPr="00BB5275">
        <w:t>[14]</w:t>
      </w:r>
      <w:r w:rsidRPr="00BB5275">
        <w:tab/>
        <w:t xml:space="preserve">C. Descorme, "Catalytic wastewater treatment: Oxidation and reduction processes. Recent studies on chlorophenols," </w:t>
      </w:r>
      <w:r w:rsidRPr="00BB5275">
        <w:rPr>
          <w:i/>
        </w:rPr>
        <w:t xml:space="preserve">Catalysis Today, </w:t>
      </w:r>
      <w:r w:rsidRPr="00BB5275">
        <w:t xml:space="preserve">vol. 297, pp. 324-334, 2017/11/15/ 2017, doi: </w:t>
      </w:r>
      <w:hyperlink r:id="rId38" w:history="1">
        <w:r w:rsidRPr="00BB5275">
          <w:rPr>
            <w:rStyle w:val="Hyperlink"/>
          </w:rPr>
          <w:t>https://doi.org/10.1016/j.cattod.2017.03.039</w:t>
        </w:r>
      </w:hyperlink>
      <w:r w:rsidRPr="00BB5275">
        <w:t>.</w:t>
      </w:r>
      <w:bookmarkEnd w:id="24"/>
    </w:p>
    <w:p w14:paraId="45EA282F" w14:textId="77777777" w:rsidR="00F43EC1" w:rsidRPr="00BB5275" w:rsidRDefault="00F43EC1" w:rsidP="00F43EC1">
      <w:pPr>
        <w:pStyle w:val="EndNoteBibliography"/>
        <w:spacing w:after="0"/>
        <w:ind w:left="720" w:hanging="720"/>
      </w:pPr>
      <w:bookmarkStart w:id="25" w:name="_ENREF_15"/>
      <w:r w:rsidRPr="00BB5275">
        <w:t>[15]</w:t>
      </w:r>
      <w:r w:rsidRPr="00BB5275">
        <w:tab/>
        <w:t xml:space="preserve">A. S. Mayer and C. T. Miller, "An experimental investigation of pore-scale distributions of nonaqueous phase liquids at residual saturation," </w:t>
      </w:r>
      <w:r w:rsidRPr="00BB5275">
        <w:rPr>
          <w:i/>
        </w:rPr>
        <w:t xml:space="preserve">Transport in Porous Media, </w:t>
      </w:r>
      <w:r w:rsidRPr="00BB5275">
        <w:t>vol. 10, no. 1, pp. 57-80, 1993/01/01 1993, doi: 10.1007/BF00617511.</w:t>
      </w:r>
      <w:bookmarkEnd w:id="25"/>
    </w:p>
    <w:p w14:paraId="00ABE9CE" w14:textId="77777777" w:rsidR="00F43EC1" w:rsidRPr="00BB5275" w:rsidRDefault="00F43EC1" w:rsidP="00F43EC1">
      <w:pPr>
        <w:pStyle w:val="EndNoteBibliography"/>
        <w:spacing w:after="0"/>
        <w:ind w:left="720" w:hanging="720"/>
      </w:pPr>
      <w:bookmarkStart w:id="26" w:name="_ENREF_16"/>
      <w:r w:rsidRPr="00BB5275">
        <w:t>[16]</w:t>
      </w:r>
      <w:r w:rsidRPr="00BB5275">
        <w:tab/>
        <w:t>L. W. Lake, "Enhanced oil recovery," 1989.</w:t>
      </w:r>
      <w:bookmarkEnd w:id="26"/>
    </w:p>
    <w:p w14:paraId="640B1177" w14:textId="719781E8" w:rsidR="00F43EC1" w:rsidRPr="00BB5275" w:rsidRDefault="00F43EC1" w:rsidP="00F43EC1">
      <w:pPr>
        <w:pStyle w:val="EndNoteBibliography"/>
        <w:spacing w:after="0"/>
        <w:ind w:left="720" w:hanging="720"/>
      </w:pPr>
      <w:bookmarkStart w:id="27" w:name="_ENREF_17"/>
      <w:r w:rsidRPr="00BB5275">
        <w:t>[17]</w:t>
      </w:r>
      <w:r w:rsidRPr="00BB5275">
        <w:tab/>
        <w:t xml:space="preserve">M. Blunt, F. J. Fayers, and F. M. Orr, "Carbon dioxide in enhanced oil recovery," </w:t>
      </w:r>
      <w:r w:rsidRPr="00BB5275">
        <w:rPr>
          <w:i/>
        </w:rPr>
        <w:t xml:space="preserve">Energy Conversion and Management, </w:t>
      </w:r>
      <w:r w:rsidRPr="00BB5275">
        <w:t xml:space="preserve">vol. 34, no. 9, pp. 1197-1204, 1993/09/01/ 1993, doi: </w:t>
      </w:r>
      <w:hyperlink r:id="rId39" w:history="1">
        <w:r w:rsidRPr="00BB5275">
          <w:rPr>
            <w:rStyle w:val="Hyperlink"/>
          </w:rPr>
          <w:t>https://doi.org/10.1016/0196-8904(93)90069-M</w:t>
        </w:r>
      </w:hyperlink>
      <w:r w:rsidRPr="00BB5275">
        <w:t>.</w:t>
      </w:r>
      <w:bookmarkEnd w:id="27"/>
    </w:p>
    <w:p w14:paraId="58912A3D" w14:textId="77777777" w:rsidR="00F43EC1" w:rsidRPr="00BB5275" w:rsidRDefault="00F43EC1" w:rsidP="00F43EC1">
      <w:pPr>
        <w:pStyle w:val="EndNoteBibliography"/>
        <w:spacing w:after="0"/>
        <w:ind w:left="720" w:hanging="720"/>
      </w:pPr>
      <w:bookmarkStart w:id="28" w:name="_ENREF_18"/>
      <w:r w:rsidRPr="00BB5275">
        <w:t>[18]</w:t>
      </w:r>
      <w:r w:rsidRPr="00BB5275">
        <w:tab/>
        <w:t xml:space="preserve">F. A. Abdulkareem and E. Padmanabhan, "Applied techniques for residual oil recovery from source rocks: A review of current challenges and possible developments," </w:t>
      </w:r>
      <w:r w:rsidRPr="00BB5275">
        <w:rPr>
          <w:i/>
        </w:rPr>
        <w:t xml:space="preserve">The Canadian Journal of Chemical Engineering, </w:t>
      </w:r>
      <w:r w:rsidRPr="00BB5275">
        <w:t>vol. 99, no. 1, pp. 251-267, 2021.</w:t>
      </w:r>
      <w:bookmarkEnd w:id="28"/>
    </w:p>
    <w:p w14:paraId="06C36FD0" w14:textId="77777777" w:rsidR="00F43EC1" w:rsidRPr="00BB5275" w:rsidRDefault="00F43EC1" w:rsidP="00F43EC1">
      <w:pPr>
        <w:pStyle w:val="EndNoteBibliography"/>
        <w:spacing w:after="0"/>
        <w:ind w:left="720" w:hanging="720"/>
      </w:pPr>
      <w:bookmarkStart w:id="29" w:name="_ENREF_19"/>
      <w:r w:rsidRPr="00BB5275">
        <w:t>[19]</w:t>
      </w:r>
      <w:r w:rsidRPr="00BB5275">
        <w:tab/>
        <w:t xml:space="preserve">A. H. Alizadeh and M. Piri, "Three-phase flow in porous media: A review of experimental studies on relative permeability," </w:t>
      </w:r>
      <w:r w:rsidRPr="00BB5275">
        <w:rPr>
          <w:i/>
        </w:rPr>
        <w:t xml:space="preserve">Reviews of Geophysics, </w:t>
      </w:r>
      <w:r w:rsidRPr="00BB5275">
        <w:t>vol. 52, no. 3, pp. 468-521, 2014/09/01 2014, doi: 10.1002/2013RG000433.</w:t>
      </w:r>
      <w:bookmarkEnd w:id="29"/>
    </w:p>
    <w:p w14:paraId="64E26DCC" w14:textId="77777777" w:rsidR="00F43EC1" w:rsidRPr="00BB5275" w:rsidRDefault="00F43EC1" w:rsidP="00F43EC1">
      <w:pPr>
        <w:pStyle w:val="EndNoteBibliography"/>
        <w:spacing w:after="0"/>
        <w:ind w:left="720" w:hanging="720"/>
      </w:pPr>
      <w:bookmarkStart w:id="30" w:name="_ENREF_20"/>
      <w:r w:rsidRPr="00BB5275">
        <w:t>[20]</w:t>
      </w:r>
      <w:r w:rsidRPr="00BB5275">
        <w:tab/>
        <w:t xml:space="preserve">M. M. Honarpour, F. Koederitz, and A. Herbert, </w:t>
      </w:r>
      <w:r w:rsidRPr="00BB5275">
        <w:rPr>
          <w:i/>
        </w:rPr>
        <w:t>Relative permeability of petroleum reservoirs</w:t>
      </w:r>
      <w:r w:rsidRPr="00BB5275">
        <w:t>. United States: CRC Press Inc,Boca Raton, FL (in English), 1986.</w:t>
      </w:r>
      <w:bookmarkEnd w:id="30"/>
    </w:p>
    <w:p w14:paraId="52BBE118" w14:textId="01F3D7C1" w:rsidR="00F43EC1" w:rsidRPr="00BB5275" w:rsidRDefault="00F43EC1" w:rsidP="00F43EC1">
      <w:pPr>
        <w:pStyle w:val="EndNoteBibliography"/>
        <w:spacing w:after="0"/>
        <w:ind w:left="720" w:hanging="720"/>
      </w:pPr>
      <w:bookmarkStart w:id="31" w:name="_ENREF_21"/>
      <w:r w:rsidRPr="00BB5275">
        <w:t>[21]</w:t>
      </w:r>
      <w:r w:rsidRPr="00BB5275">
        <w:tab/>
        <w:t xml:space="preserve">D. Wildenschild and A. P. Sheppard, "X-ray imaging and analysis techniques for quantifying pore-scale structure and processes in subsurface porous medium systems," </w:t>
      </w:r>
      <w:r w:rsidRPr="00BB5275">
        <w:rPr>
          <w:i/>
        </w:rPr>
        <w:t xml:space="preserve">Advances in Water Resources, </w:t>
      </w:r>
      <w:r w:rsidRPr="00BB5275">
        <w:t xml:space="preserve">vol. 51, pp. 217-246, 2013/01/01/ 2013, doi: </w:t>
      </w:r>
      <w:hyperlink r:id="rId40" w:history="1">
        <w:r w:rsidRPr="00BB5275">
          <w:rPr>
            <w:rStyle w:val="Hyperlink"/>
          </w:rPr>
          <w:t>https://doi.org/10.1016/j.advwatres.2012.07.018</w:t>
        </w:r>
      </w:hyperlink>
      <w:r w:rsidRPr="00BB5275">
        <w:t>.</w:t>
      </w:r>
      <w:bookmarkEnd w:id="31"/>
    </w:p>
    <w:p w14:paraId="0D2CC63A" w14:textId="3EAE16F2" w:rsidR="00F43EC1" w:rsidRPr="00BB5275" w:rsidRDefault="00F43EC1" w:rsidP="00F43EC1">
      <w:pPr>
        <w:pStyle w:val="EndNoteBibliography"/>
        <w:spacing w:after="0"/>
        <w:ind w:left="720" w:hanging="720"/>
      </w:pPr>
      <w:bookmarkStart w:id="32" w:name="_ENREF_22"/>
      <w:r w:rsidRPr="00BB5275">
        <w:t>[22]</w:t>
      </w:r>
      <w:r w:rsidRPr="00BB5275">
        <w:tab/>
        <w:t>M. J. Blunt</w:t>
      </w:r>
      <w:r w:rsidRPr="00BB5275">
        <w:rPr>
          <w:i/>
        </w:rPr>
        <w:t xml:space="preserve"> et al.</w:t>
      </w:r>
      <w:r w:rsidRPr="00BB5275">
        <w:t xml:space="preserve">, "Pore-scale imaging and modelling," </w:t>
      </w:r>
      <w:r w:rsidRPr="00BB5275">
        <w:rPr>
          <w:i/>
        </w:rPr>
        <w:t xml:space="preserve">Advances in Water Resources, </w:t>
      </w:r>
      <w:r w:rsidRPr="00BB5275">
        <w:t xml:space="preserve">vol. 51, pp. 197-216, 2013/01/01/ 2013, doi: </w:t>
      </w:r>
      <w:hyperlink r:id="rId41" w:history="1">
        <w:r w:rsidRPr="00BB5275">
          <w:rPr>
            <w:rStyle w:val="Hyperlink"/>
          </w:rPr>
          <w:t>https://doi.org/10.1016/j.advwatres.2012.03.003</w:t>
        </w:r>
      </w:hyperlink>
      <w:r w:rsidRPr="00BB5275">
        <w:t>.</w:t>
      </w:r>
      <w:bookmarkEnd w:id="32"/>
    </w:p>
    <w:p w14:paraId="356C00F4" w14:textId="339D98DD" w:rsidR="00F43EC1" w:rsidRPr="00BB5275" w:rsidRDefault="00F43EC1" w:rsidP="00F43EC1">
      <w:pPr>
        <w:pStyle w:val="EndNoteBibliography"/>
        <w:spacing w:after="0"/>
        <w:ind w:left="720" w:hanging="720"/>
      </w:pPr>
      <w:bookmarkStart w:id="33" w:name="_ENREF_23"/>
      <w:r w:rsidRPr="00BB5275">
        <w:t>[23]</w:t>
      </w:r>
      <w:r w:rsidRPr="00BB5275">
        <w:tab/>
        <w:t xml:space="preserve">V. Cnudde and M. N. Boone, "High-resolution X-ray computed tomography in geosciences: A review of the current technology and applications," </w:t>
      </w:r>
      <w:r w:rsidRPr="00BB5275">
        <w:rPr>
          <w:i/>
        </w:rPr>
        <w:t xml:space="preserve">Earth-Science Reviews, </w:t>
      </w:r>
      <w:r w:rsidRPr="00BB5275">
        <w:t xml:space="preserve">vol. 123, pp. 1-17, 2013/08/01/ 2013, doi: </w:t>
      </w:r>
      <w:hyperlink r:id="rId42" w:history="1">
        <w:r w:rsidRPr="00BB5275">
          <w:rPr>
            <w:rStyle w:val="Hyperlink"/>
          </w:rPr>
          <w:t>https://doi.org/10.1016/j.earscirev.2013.04.003</w:t>
        </w:r>
      </w:hyperlink>
      <w:r w:rsidRPr="00BB5275">
        <w:t>.</w:t>
      </w:r>
      <w:bookmarkEnd w:id="33"/>
    </w:p>
    <w:p w14:paraId="523A422B" w14:textId="7FB373E6" w:rsidR="00F43EC1" w:rsidRPr="00BB5275" w:rsidRDefault="00F43EC1" w:rsidP="00F43EC1">
      <w:pPr>
        <w:pStyle w:val="EndNoteBibliography"/>
        <w:spacing w:after="0"/>
        <w:ind w:left="720" w:hanging="720"/>
      </w:pPr>
      <w:bookmarkStart w:id="34" w:name="_ENREF_24"/>
      <w:r w:rsidRPr="00BB5275">
        <w:t>[24]</w:t>
      </w:r>
      <w:r w:rsidRPr="00BB5275">
        <w:tab/>
        <w:t xml:space="preserve">R. T. Armstrong, M. L. Porter, and D. Wildenschild, "Linking pore-scale interfacial curvature to column-scale capillary pressure," </w:t>
      </w:r>
      <w:r w:rsidRPr="00BB5275">
        <w:rPr>
          <w:i/>
        </w:rPr>
        <w:t xml:space="preserve">Advances in Water Resources, </w:t>
      </w:r>
      <w:r w:rsidRPr="00BB5275">
        <w:t xml:space="preserve">vol. 46, pp. 55-62, 2012/09/01/ 2012, doi: </w:t>
      </w:r>
      <w:hyperlink r:id="rId43" w:history="1">
        <w:r w:rsidRPr="00BB5275">
          <w:rPr>
            <w:rStyle w:val="Hyperlink"/>
          </w:rPr>
          <w:t>https://doi.org/10.1016/j.advwatres.2012.05.009</w:t>
        </w:r>
      </w:hyperlink>
      <w:r w:rsidRPr="00BB5275">
        <w:t>.</w:t>
      </w:r>
      <w:bookmarkEnd w:id="34"/>
    </w:p>
    <w:p w14:paraId="54A3B227" w14:textId="77777777" w:rsidR="00F43EC1" w:rsidRPr="00BB5275" w:rsidRDefault="00F43EC1" w:rsidP="00F43EC1">
      <w:pPr>
        <w:pStyle w:val="EndNoteBibliography"/>
        <w:spacing w:after="0"/>
        <w:ind w:left="720" w:hanging="720"/>
      </w:pPr>
      <w:bookmarkStart w:id="35" w:name="_ENREF_25"/>
      <w:r w:rsidRPr="00BB5275">
        <w:t>[25]</w:t>
      </w:r>
      <w:r w:rsidRPr="00BB5275">
        <w:tab/>
        <w:t>S. Berg</w:t>
      </w:r>
      <w:r w:rsidRPr="00BB5275">
        <w:rPr>
          <w:i/>
        </w:rPr>
        <w:t xml:space="preserve"> et al.</w:t>
      </w:r>
      <w:r w:rsidRPr="00BB5275">
        <w:t xml:space="preserve">, "Real-time 3D imaging of Haines jumps in porous media flow," </w:t>
      </w:r>
      <w:r w:rsidRPr="00BB5275">
        <w:rPr>
          <w:i/>
        </w:rPr>
        <w:t xml:space="preserve">Proceedings of the National Academy of Sciences, </w:t>
      </w:r>
      <w:r w:rsidRPr="00BB5275">
        <w:t>vol. 110, no. 10, p. 3755, 2013, doi: 10.1073/pnas.1221373110.</w:t>
      </w:r>
      <w:bookmarkEnd w:id="35"/>
    </w:p>
    <w:p w14:paraId="0443D388" w14:textId="4D409118" w:rsidR="00F43EC1" w:rsidRPr="00BB5275" w:rsidRDefault="00F43EC1" w:rsidP="00F43EC1">
      <w:pPr>
        <w:pStyle w:val="EndNoteBibliography"/>
        <w:spacing w:after="0"/>
        <w:ind w:left="720" w:hanging="720"/>
      </w:pPr>
      <w:bookmarkStart w:id="36" w:name="_ENREF_26"/>
      <w:r w:rsidRPr="00BB5275">
        <w:t>[26]</w:t>
      </w:r>
      <w:r w:rsidRPr="00BB5275">
        <w:tab/>
        <w:t xml:space="preserve">M. Andrew, B. Bijeljic, and M. J. Blunt, "Pore-scale contact angle measurements at reservoir conditions using X-ray microtomography," </w:t>
      </w:r>
      <w:r w:rsidRPr="00BB5275">
        <w:rPr>
          <w:i/>
        </w:rPr>
        <w:t xml:space="preserve">Advances in Water Resources, </w:t>
      </w:r>
      <w:r w:rsidRPr="00BB5275">
        <w:t xml:space="preserve">vol. 68, pp. 24-31, 2014/06/01/ 2014, doi: </w:t>
      </w:r>
      <w:hyperlink r:id="rId44" w:history="1">
        <w:r w:rsidRPr="00BB5275">
          <w:rPr>
            <w:rStyle w:val="Hyperlink"/>
          </w:rPr>
          <w:t>https://doi.org/10.1016/j.advwatres.2014.02.014</w:t>
        </w:r>
      </w:hyperlink>
      <w:r w:rsidRPr="00BB5275">
        <w:t>.</w:t>
      </w:r>
      <w:bookmarkEnd w:id="36"/>
    </w:p>
    <w:p w14:paraId="5377D1AB" w14:textId="60FA51C0" w:rsidR="00F43EC1" w:rsidRPr="00BB5275" w:rsidRDefault="00F43EC1" w:rsidP="00F43EC1">
      <w:pPr>
        <w:pStyle w:val="EndNoteBibliography"/>
        <w:spacing w:after="0"/>
        <w:ind w:left="720" w:hanging="720"/>
      </w:pPr>
      <w:bookmarkStart w:id="37" w:name="_ENREF_27"/>
      <w:r w:rsidRPr="00BB5275">
        <w:lastRenderedPageBreak/>
        <w:t>[27]</w:t>
      </w:r>
      <w:r w:rsidRPr="00BB5275">
        <w:tab/>
        <w:t xml:space="preserve">M. Andrew, B. Bijeljic, and M. J. Blunt, "Pore-scale imaging of trapped supercritical carbon dioxide in sandstones and carbonates," </w:t>
      </w:r>
      <w:r w:rsidRPr="00BB5275">
        <w:rPr>
          <w:i/>
        </w:rPr>
        <w:t xml:space="preserve">International Journal of Greenhouse Gas Control, </w:t>
      </w:r>
      <w:r w:rsidRPr="00BB5275">
        <w:t xml:space="preserve">vol. 22, pp. 1-14, 2014/03/01/ 2014, doi: </w:t>
      </w:r>
      <w:hyperlink r:id="rId45" w:history="1">
        <w:r w:rsidRPr="00BB5275">
          <w:rPr>
            <w:rStyle w:val="Hyperlink"/>
          </w:rPr>
          <w:t>https://doi.org/10.1016/j.ijggc.2013.12.018</w:t>
        </w:r>
      </w:hyperlink>
      <w:r w:rsidRPr="00BB5275">
        <w:t>.</w:t>
      </w:r>
      <w:bookmarkEnd w:id="37"/>
    </w:p>
    <w:p w14:paraId="7E159CB4" w14:textId="6FF2AC09" w:rsidR="00F43EC1" w:rsidRPr="00BB5275" w:rsidRDefault="00F43EC1" w:rsidP="00F43EC1">
      <w:pPr>
        <w:pStyle w:val="EndNoteBibliography"/>
        <w:spacing w:after="0"/>
        <w:ind w:left="720" w:hanging="720"/>
      </w:pPr>
      <w:bookmarkStart w:id="38" w:name="_ENREF_28"/>
      <w:r w:rsidRPr="00BB5275">
        <w:t>[28]</w:t>
      </w:r>
      <w:r w:rsidRPr="00BB5275">
        <w:tab/>
        <w:t xml:space="preserve">A. L. Herring, J. Middleton, R. Walsh, A. Kingston, and A. Sheppard, "Flow rate impacts on capillary pressure and interface curvature of connected and disconnected fluid phases during multiphase flow in sandstone," </w:t>
      </w:r>
      <w:r w:rsidRPr="00BB5275">
        <w:rPr>
          <w:i/>
        </w:rPr>
        <w:t xml:space="preserve">Advances in Water Resources, </w:t>
      </w:r>
      <w:r w:rsidRPr="00BB5275">
        <w:t xml:space="preserve">vol. 107, pp. 460-469, 2017/09/01/ 2017, doi: </w:t>
      </w:r>
      <w:hyperlink r:id="rId46" w:history="1">
        <w:r w:rsidRPr="00BB5275">
          <w:rPr>
            <w:rStyle w:val="Hyperlink"/>
          </w:rPr>
          <w:t>https://doi.org/10.1016/j.advwatres.2017.05.011</w:t>
        </w:r>
      </w:hyperlink>
      <w:r w:rsidRPr="00BB5275">
        <w:t>.</w:t>
      </w:r>
      <w:bookmarkEnd w:id="38"/>
    </w:p>
    <w:p w14:paraId="0B4C3967" w14:textId="77777777" w:rsidR="00F43EC1" w:rsidRPr="00BB5275" w:rsidRDefault="00F43EC1" w:rsidP="00F43EC1">
      <w:pPr>
        <w:pStyle w:val="EndNoteBibliography"/>
        <w:spacing w:after="0"/>
        <w:ind w:left="720" w:hanging="720"/>
      </w:pPr>
      <w:bookmarkStart w:id="39" w:name="_ENREF_29"/>
      <w:r w:rsidRPr="00BB5275">
        <w:t>[29]</w:t>
      </w:r>
      <w:r w:rsidRPr="00BB5275">
        <w:tab/>
        <w:t>K. Singh</w:t>
      </w:r>
      <w:r w:rsidRPr="00BB5275">
        <w:rPr>
          <w:i/>
        </w:rPr>
        <w:t xml:space="preserve"> et al.</w:t>
      </w:r>
      <w:r w:rsidRPr="00BB5275">
        <w:t xml:space="preserve">, "Dynamics of snap-off and pore-filling events during two-phase fluid flow in permeable media," </w:t>
      </w:r>
      <w:r w:rsidRPr="00BB5275">
        <w:rPr>
          <w:i/>
        </w:rPr>
        <w:t xml:space="preserve">Scientific Reports, </w:t>
      </w:r>
      <w:r w:rsidRPr="00BB5275">
        <w:t>vol. 7, no. 1, p. 5192, 2017/07/12 2017, doi: 10.1038/s41598-017-05204-4.</w:t>
      </w:r>
      <w:bookmarkEnd w:id="39"/>
    </w:p>
    <w:p w14:paraId="0D1ADD35" w14:textId="77777777" w:rsidR="00F43EC1" w:rsidRPr="00BB5275" w:rsidRDefault="00F43EC1" w:rsidP="00F43EC1">
      <w:pPr>
        <w:pStyle w:val="EndNoteBibliography"/>
        <w:spacing w:after="0"/>
        <w:ind w:left="720" w:hanging="720"/>
      </w:pPr>
      <w:bookmarkStart w:id="40" w:name="_ENREF_30"/>
      <w:r w:rsidRPr="00BB5275">
        <w:t>[30]</w:t>
      </w:r>
      <w:r w:rsidRPr="00BB5275">
        <w:tab/>
        <w:t xml:space="preserve">A. M. Alhammadi, A. AlRatrout, K. Singh, B. Bijeljic, and M. J. Blunt, "In situ characterization of mixed-wettability in a reservoir rock at subsurface conditions," </w:t>
      </w:r>
      <w:r w:rsidRPr="00BB5275">
        <w:rPr>
          <w:i/>
        </w:rPr>
        <w:t xml:space="preserve">Scientific Reports, </w:t>
      </w:r>
      <w:r w:rsidRPr="00BB5275">
        <w:t>vol. 7, no. 1, p. 10753, 2017/09/07 2017, doi: 10.1038/s41598-017-10992-w.</w:t>
      </w:r>
      <w:bookmarkEnd w:id="40"/>
    </w:p>
    <w:p w14:paraId="13479D4F" w14:textId="77777777" w:rsidR="00F43EC1" w:rsidRPr="00BB5275" w:rsidRDefault="00F43EC1" w:rsidP="00F43EC1">
      <w:pPr>
        <w:pStyle w:val="EndNoteBibliography"/>
        <w:spacing w:after="0"/>
        <w:ind w:left="720" w:hanging="720"/>
      </w:pPr>
      <w:bookmarkStart w:id="41" w:name="_ENREF_31"/>
      <w:r w:rsidRPr="00BB5275">
        <w:t>[31]</w:t>
      </w:r>
      <w:r w:rsidRPr="00BB5275">
        <w:tab/>
        <w:t xml:space="preserve">K. Singh, B. Bijeljic, and M. J. Blunt, "Imaging of oil layers, curvature and contact angle in a mixed-wet and a water-wet carbonate rock," </w:t>
      </w:r>
      <w:r w:rsidRPr="00BB5275">
        <w:rPr>
          <w:i/>
        </w:rPr>
        <w:t xml:space="preserve">Water Resources Research, </w:t>
      </w:r>
      <w:r w:rsidRPr="00BB5275">
        <w:t>vol. 52, no. 3, pp. 1716-1728, 2016/03/01 2016, doi: 10.1002/2015WR018072.</w:t>
      </w:r>
      <w:bookmarkEnd w:id="41"/>
    </w:p>
    <w:p w14:paraId="218CBF37" w14:textId="77777777" w:rsidR="00F43EC1" w:rsidRPr="00BB5275" w:rsidRDefault="00F43EC1" w:rsidP="00F43EC1">
      <w:pPr>
        <w:pStyle w:val="EndNoteBibliography"/>
        <w:spacing w:after="0"/>
        <w:ind w:left="720" w:hanging="720"/>
      </w:pPr>
      <w:bookmarkStart w:id="42" w:name="_ENREF_32"/>
      <w:r w:rsidRPr="00BB5275">
        <w:t>[32]</w:t>
      </w:r>
      <w:r w:rsidRPr="00BB5275">
        <w:tab/>
        <w:t>A. Alhosani</w:t>
      </w:r>
      <w:r w:rsidRPr="00BB5275">
        <w:rPr>
          <w:i/>
        </w:rPr>
        <w:t xml:space="preserve"> et al.</w:t>
      </w:r>
      <w:r w:rsidRPr="00BB5275">
        <w:t xml:space="preserve">, "Dynamics of water injection in an oil-wet reservoir rock at subsurface conditions: Invasion patterns and pore-filling events," </w:t>
      </w:r>
      <w:r w:rsidRPr="00BB5275">
        <w:rPr>
          <w:i/>
        </w:rPr>
        <w:t xml:space="preserve">Physical Review E, </w:t>
      </w:r>
      <w:r w:rsidRPr="00BB5275">
        <w:t>vol. 102, no. 2, p. 023110, 08/14/ 2020, doi: 10.1103/PhysRevE.102.023110.</w:t>
      </w:r>
      <w:bookmarkEnd w:id="42"/>
    </w:p>
    <w:p w14:paraId="3F636FB4" w14:textId="77777777" w:rsidR="00F43EC1" w:rsidRPr="00BB5275" w:rsidRDefault="00F43EC1" w:rsidP="00F43EC1">
      <w:pPr>
        <w:pStyle w:val="EndNoteBibliography"/>
        <w:spacing w:after="0"/>
        <w:ind w:left="720" w:hanging="720"/>
      </w:pPr>
      <w:bookmarkStart w:id="43" w:name="_ENREF_33"/>
      <w:r w:rsidRPr="00BB5275">
        <w:t>[33]</w:t>
      </w:r>
      <w:r w:rsidRPr="00BB5275">
        <w:tab/>
        <w:t xml:space="preserve">Q. Lin, B. Bijeljic, R. Pini, M. J. Blunt, and S. Krevor, "Imaging and Measurement of Pore-Scale Interfacial Curvature to Determine Capillary Pressure Simultaneously With Relative Permeability," </w:t>
      </w:r>
      <w:r w:rsidRPr="00BB5275">
        <w:rPr>
          <w:i/>
        </w:rPr>
        <w:t xml:space="preserve">Water Resources Research, </w:t>
      </w:r>
      <w:r w:rsidRPr="00BB5275">
        <w:t>vol. 54, no. 9, pp. 7046-7060, 2018/09/01 2018, doi: 10.1029/2018WR023214.</w:t>
      </w:r>
      <w:bookmarkEnd w:id="43"/>
    </w:p>
    <w:p w14:paraId="111344EE" w14:textId="365CF1A7" w:rsidR="00F43EC1" w:rsidRPr="00BB5275" w:rsidRDefault="00F43EC1" w:rsidP="00F43EC1">
      <w:pPr>
        <w:pStyle w:val="EndNoteBibliography"/>
        <w:spacing w:after="0"/>
        <w:ind w:left="720" w:hanging="720"/>
      </w:pPr>
      <w:bookmarkStart w:id="44" w:name="_ENREF_34"/>
      <w:r w:rsidRPr="00BB5275">
        <w:t>[34]</w:t>
      </w:r>
      <w:r w:rsidRPr="00BB5275">
        <w:tab/>
        <w:t xml:space="preserve">S. Zou, R. T. Armstrong, J.-Y. Arns, C. H. Arns, and F. Hussain, "Experimental and Theoretical Evidence for Increased Ganglion Dynamics During Fractional Flow in Mixed-Wet Porous Media," </w:t>
      </w:r>
      <w:r w:rsidRPr="00BB5275">
        <w:rPr>
          <w:i/>
        </w:rPr>
        <w:t xml:space="preserve">Water Resources Research, </w:t>
      </w:r>
      <w:hyperlink r:id="rId47" w:history="1">
        <w:r w:rsidRPr="00BB5275">
          <w:rPr>
            <w:rStyle w:val="Hyperlink"/>
          </w:rPr>
          <w:t>https://doi.org/10.1029/2017WR022433</w:t>
        </w:r>
      </w:hyperlink>
      <w:r w:rsidRPr="00BB5275">
        <w:t xml:space="preserve"> vol. 54, no. 5, pp. 3277-3289, 2018/05/01 2018, doi: </w:t>
      </w:r>
      <w:hyperlink r:id="rId48" w:history="1">
        <w:r w:rsidRPr="00BB5275">
          <w:rPr>
            <w:rStyle w:val="Hyperlink"/>
          </w:rPr>
          <w:t>https://doi.org/10.1029/2017WR022433</w:t>
        </w:r>
      </w:hyperlink>
      <w:r w:rsidRPr="00BB5275">
        <w:t>.</w:t>
      </w:r>
      <w:bookmarkEnd w:id="44"/>
    </w:p>
    <w:p w14:paraId="2A15111A" w14:textId="3A769A02" w:rsidR="00F43EC1" w:rsidRPr="00BB5275" w:rsidRDefault="00F43EC1" w:rsidP="00F43EC1">
      <w:pPr>
        <w:pStyle w:val="EndNoteBibliography"/>
        <w:spacing w:after="0"/>
        <w:ind w:left="720" w:hanging="720"/>
      </w:pPr>
      <w:bookmarkStart w:id="45" w:name="_ENREF_35"/>
      <w:r w:rsidRPr="00BB5275">
        <w:t>[35]</w:t>
      </w:r>
      <w:r w:rsidRPr="00BB5275">
        <w:tab/>
        <w:t xml:space="preserve">A. M. Alhammadi, Y. Gao, T. Akai, M. J. Blunt, and B. Bijeljic, "Pore-scale X-ray imaging with measurement of relative permeability, capillary pressure and oil recovery in a mixed-wet micro-porous carbonate reservoir rock," </w:t>
      </w:r>
      <w:r w:rsidRPr="00BB5275">
        <w:rPr>
          <w:i/>
        </w:rPr>
        <w:t xml:space="preserve">Fuel, </w:t>
      </w:r>
      <w:r w:rsidRPr="00BB5275">
        <w:t xml:space="preserve">vol. 268, p. 117018, 2020/05/15/ 2020, doi: </w:t>
      </w:r>
      <w:hyperlink r:id="rId49" w:history="1">
        <w:r w:rsidRPr="00BB5275">
          <w:rPr>
            <w:rStyle w:val="Hyperlink"/>
          </w:rPr>
          <w:t>https://doi.org/10.1016/j.fuel.2020.117018</w:t>
        </w:r>
      </w:hyperlink>
      <w:r w:rsidRPr="00BB5275">
        <w:t>.</w:t>
      </w:r>
      <w:bookmarkEnd w:id="45"/>
    </w:p>
    <w:p w14:paraId="5ADF840A" w14:textId="01172ACA" w:rsidR="00F43EC1" w:rsidRPr="00BB5275" w:rsidRDefault="00F43EC1" w:rsidP="00F43EC1">
      <w:pPr>
        <w:pStyle w:val="EndNoteBibliography"/>
        <w:spacing w:after="0"/>
        <w:ind w:left="720" w:hanging="720"/>
      </w:pPr>
      <w:bookmarkStart w:id="46" w:name="_ENREF_36"/>
      <w:r w:rsidRPr="00BB5275">
        <w:t>[36]</w:t>
      </w:r>
      <w:r w:rsidRPr="00BB5275">
        <w:tab/>
        <w:t xml:space="preserve">Y. Gao, A. Qaseminejad Raeini, M. J. Blunt, and B. Bijeljic, "Pore occupancy, relative permeability and flow intermittency measurements using X-ray micro-tomography in a complex carbonate," </w:t>
      </w:r>
      <w:r w:rsidRPr="00BB5275">
        <w:rPr>
          <w:i/>
        </w:rPr>
        <w:t xml:space="preserve">Advances in Water Resources, </w:t>
      </w:r>
      <w:r w:rsidRPr="00BB5275">
        <w:t xml:space="preserve">vol. 129, pp. 56-69, 2019/07/01/ 2019, doi: </w:t>
      </w:r>
      <w:hyperlink r:id="rId50" w:history="1">
        <w:r w:rsidRPr="00BB5275">
          <w:rPr>
            <w:rStyle w:val="Hyperlink"/>
          </w:rPr>
          <w:t>https://doi.org/10.1016/j.advwatres.2019.04.007</w:t>
        </w:r>
      </w:hyperlink>
      <w:r w:rsidRPr="00BB5275">
        <w:t>.</w:t>
      </w:r>
      <w:bookmarkEnd w:id="46"/>
    </w:p>
    <w:p w14:paraId="70D68B2A" w14:textId="166C814E" w:rsidR="00F43EC1" w:rsidRPr="00BB5275" w:rsidRDefault="00F43EC1" w:rsidP="00F43EC1">
      <w:pPr>
        <w:pStyle w:val="EndNoteBibliography"/>
        <w:spacing w:after="0"/>
        <w:ind w:left="720" w:hanging="720"/>
      </w:pPr>
      <w:bookmarkStart w:id="47" w:name="_ENREF_37"/>
      <w:r w:rsidRPr="00BB5275">
        <w:t>[37]</w:t>
      </w:r>
      <w:r w:rsidRPr="00BB5275">
        <w:tab/>
        <w:t xml:space="preserve">Y. Gao, A. Q. Raeini, A. M. Selem, I. Bondino, M. J. Blunt, and B. Bijeljic, "Pore-scale imaging with measurement of relative permeability and capillary pressure on the same reservoir sandstone sample under water-wet and mixed-wet conditions," </w:t>
      </w:r>
      <w:r w:rsidRPr="00BB5275">
        <w:rPr>
          <w:i/>
        </w:rPr>
        <w:t xml:space="preserve">Advances in Water Resources, </w:t>
      </w:r>
      <w:r w:rsidRPr="00BB5275">
        <w:t xml:space="preserve">vol. 146, p. 103786, 2020/12/01/ 2020, doi: </w:t>
      </w:r>
      <w:hyperlink r:id="rId51" w:history="1">
        <w:r w:rsidRPr="00BB5275">
          <w:rPr>
            <w:rStyle w:val="Hyperlink"/>
          </w:rPr>
          <w:t>https://doi.org/10.1016/j.advwatres.2020.103786</w:t>
        </w:r>
      </w:hyperlink>
      <w:r w:rsidRPr="00BB5275">
        <w:t>.</w:t>
      </w:r>
      <w:bookmarkEnd w:id="47"/>
    </w:p>
    <w:p w14:paraId="5D636D3C" w14:textId="13FDC5FB" w:rsidR="00F43EC1" w:rsidRPr="00BB5275" w:rsidRDefault="00F43EC1" w:rsidP="00F43EC1">
      <w:pPr>
        <w:pStyle w:val="EndNoteBibliography"/>
        <w:spacing w:after="0"/>
        <w:ind w:left="720" w:hanging="720"/>
      </w:pPr>
      <w:bookmarkStart w:id="48" w:name="_ENREF_38"/>
      <w:r w:rsidRPr="00BB5275">
        <w:t>[38]</w:t>
      </w:r>
      <w:r w:rsidRPr="00BB5275">
        <w:tab/>
        <w:t xml:space="preserve">A. Alhosani, A. Scanziani, Q. Lin, Z. Pan, B. Bijeljic, and M. J. Blunt, "In situ pore-scale analysis of oil recovery during three-phase near-miscible CO2 injection in a water-wet carbonate rock," </w:t>
      </w:r>
      <w:r w:rsidRPr="00BB5275">
        <w:rPr>
          <w:i/>
        </w:rPr>
        <w:t xml:space="preserve">Advances in Water Resources, </w:t>
      </w:r>
      <w:r w:rsidRPr="00BB5275">
        <w:t xml:space="preserve">vol. 134, p. 103432, 2019/12/01/ 2019, doi: </w:t>
      </w:r>
      <w:hyperlink r:id="rId52" w:history="1">
        <w:r w:rsidRPr="00BB5275">
          <w:rPr>
            <w:rStyle w:val="Hyperlink"/>
          </w:rPr>
          <w:t>https://doi.org/10.1016/j.advwatres.2019.103432</w:t>
        </w:r>
      </w:hyperlink>
      <w:r w:rsidRPr="00BB5275">
        <w:t>.</w:t>
      </w:r>
      <w:bookmarkEnd w:id="48"/>
    </w:p>
    <w:p w14:paraId="2E315806" w14:textId="77777777" w:rsidR="00F43EC1" w:rsidRPr="00BB5275" w:rsidRDefault="00F43EC1" w:rsidP="00F43EC1">
      <w:pPr>
        <w:pStyle w:val="EndNoteBibliography"/>
        <w:spacing w:after="0"/>
        <w:ind w:left="720" w:hanging="720"/>
      </w:pPr>
      <w:bookmarkStart w:id="49" w:name="_ENREF_39"/>
      <w:r w:rsidRPr="00BB5275">
        <w:t>[39]</w:t>
      </w:r>
      <w:r w:rsidRPr="00BB5275">
        <w:tab/>
        <w:t xml:space="preserve">A. Alhosani, A. Scanziani, Q. Lin, A. Q. Raeini, B. Bijeljic, and M. J. Blunt, "Pore-scale mechanisms of CO2 storage in oilfields," </w:t>
      </w:r>
      <w:r w:rsidRPr="00BB5275">
        <w:rPr>
          <w:i/>
        </w:rPr>
        <w:t xml:space="preserve">Scientific Reports, </w:t>
      </w:r>
      <w:r w:rsidRPr="00BB5275">
        <w:t>vol. 10, no. 1, p. 8534, 2020/05/22 2020, doi: 10.1038/s41598-020-65416-z.</w:t>
      </w:r>
      <w:bookmarkEnd w:id="49"/>
    </w:p>
    <w:p w14:paraId="7D6D78AA" w14:textId="77777777" w:rsidR="00F43EC1" w:rsidRPr="00BB5275" w:rsidRDefault="00F43EC1" w:rsidP="00F43EC1">
      <w:pPr>
        <w:pStyle w:val="EndNoteBibliography"/>
        <w:spacing w:after="0"/>
        <w:ind w:left="720" w:hanging="720"/>
      </w:pPr>
      <w:bookmarkStart w:id="50" w:name="_ENREF_40"/>
      <w:r w:rsidRPr="00BB5275">
        <w:t>[40]</w:t>
      </w:r>
      <w:r w:rsidRPr="00BB5275">
        <w:tab/>
        <w:t xml:space="preserve">A. Scanziani, Q. Lin, A. Alhosani, M. J. Blunt, and B. Bijeljic, "Dynamics of fluid displacement in mixed-wet porous media," </w:t>
      </w:r>
      <w:r w:rsidRPr="00BB5275">
        <w:rPr>
          <w:i/>
        </w:rPr>
        <w:t xml:space="preserve">Proceedings of the Royal Society A: Mathematical, Physical and Engineering Sciences, </w:t>
      </w:r>
      <w:r w:rsidRPr="00BB5275">
        <w:t>vol. 476, no. 2240, p. 20200040, 2020/08/26 2020, doi: 10.1098/rspa.2020.0040.</w:t>
      </w:r>
      <w:bookmarkEnd w:id="50"/>
    </w:p>
    <w:p w14:paraId="267E726F" w14:textId="61BCA396" w:rsidR="00F43EC1" w:rsidRPr="00BB5275" w:rsidRDefault="00F43EC1" w:rsidP="00F43EC1">
      <w:pPr>
        <w:pStyle w:val="EndNoteBibliography"/>
        <w:spacing w:after="0"/>
        <w:ind w:left="720" w:hanging="720"/>
      </w:pPr>
      <w:bookmarkStart w:id="51" w:name="_ENREF_41"/>
      <w:r w:rsidRPr="00BB5275">
        <w:t>[41]</w:t>
      </w:r>
      <w:r w:rsidRPr="00BB5275">
        <w:tab/>
        <w:t>A. Scanziani</w:t>
      </w:r>
      <w:r w:rsidRPr="00BB5275">
        <w:rPr>
          <w:i/>
        </w:rPr>
        <w:t xml:space="preserve"> et al.</w:t>
      </w:r>
      <w:r w:rsidRPr="00BB5275">
        <w:t xml:space="preserve">, "In Situ Characterization of Three-Phase Flow in Mixed-Wet Porous Media Using Synchrotron Imaging," </w:t>
      </w:r>
      <w:r w:rsidRPr="00BB5275">
        <w:rPr>
          <w:i/>
        </w:rPr>
        <w:t xml:space="preserve">Water Resources Research, </w:t>
      </w:r>
      <w:hyperlink r:id="rId53" w:history="1">
        <w:r w:rsidRPr="00BB5275">
          <w:rPr>
            <w:rStyle w:val="Hyperlink"/>
          </w:rPr>
          <w:t>https://doi.org/10.1029/2020WR027873</w:t>
        </w:r>
      </w:hyperlink>
      <w:r w:rsidRPr="00BB5275">
        <w:t xml:space="preserve"> vol. 56, no. 9, p. e2020WR027873, 2020/09/01 2020, doi: </w:t>
      </w:r>
      <w:hyperlink r:id="rId54" w:history="1">
        <w:r w:rsidRPr="00BB5275">
          <w:rPr>
            <w:rStyle w:val="Hyperlink"/>
          </w:rPr>
          <w:t>https://doi.org/10.1029/2020WR027873</w:t>
        </w:r>
      </w:hyperlink>
      <w:r w:rsidRPr="00BB5275">
        <w:t>.</w:t>
      </w:r>
      <w:bookmarkEnd w:id="51"/>
    </w:p>
    <w:p w14:paraId="1CBBF345" w14:textId="77777777" w:rsidR="00F43EC1" w:rsidRPr="00BB5275" w:rsidRDefault="00F43EC1" w:rsidP="00F43EC1">
      <w:pPr>
        <w:pStyle w:val="EndNoteBibliography"/>
        <w:spacing w:after="0"/>
        <w:ind w:left="720" w:hanging="720"/>
      </w:pPr>
      <w:bookmarkStart w:id="52" w:name="_ENREF_42"/>
      <w:r w:rsidRPr="00BB5275">
        <w:lastRenderedPageBreak/>
        <w:t>[42]</w:t>
      </w:r>
      <w:r w:rsidRPr="00BB5275">
        <w:tab/>
        <w:t>A. Alhosani</w:t>
      </w:r>
      <w:r w:rsidRPr="00BB5275">
        <w:rPr>
          <w:i/>
        </w:rPr>
        <w:t xml:space="preserve"> et al.</w:t>
      </w:r>
      <w:r w:rsidRPr="00BB5275">
        <w:t xml:space="preserve">, "Three-phase flow displacement dynamics and Haines jumps in a hydrophobic porous medium," </w:t>
      </w:r>
      <w:r w:rsidRPr="00BB5275">
        <w:rPr>
          <w:i/>
        </w:rPr>
        <w:t xml:space="preserve">Proceedings of the Royal Society A: Mathematical, Physical and Engineering Sciences, </w:t>
      </w:r>
      <w:r w:rsidRPr="00BB5275">
        <w:t>vol. 476, no. 2244, p. 20200671, 2020/12/23 2020, doi: 10.1098/rspa.2020.0671.</w:t>
      </w:r>
      <w:bookmarkEnd w:id="52"/>
    </w:p>
    <w:p w14:paraId="0609083C" w14:textId="1CDA3EA9" w:rsidR="00F43EC1" w:rsidRPr="00BB5275" w:rsidRDefault="00F43EC1" w:rsidP="00F43EC1">
      <w:pPr>
        <w:pStyle w:val="EndNoteBibliography"/>
        <w:spacing w:after="0"/>
        <w:ind w:left="720" w:hanging="720"/>
      </w:pPr>
      <w:bookmarkStart w:id="53" w:name="_ENREF_43"/>
      <w:r w:rsidRPr="00BB5275">
        <w:t>[43]</w:t>
      </w:r>
      <w:r w:rsidRPr="00BB5275">
        <w:tab/>
        <w:t>A. Alhosani</w:t>
      </w:r>
      <w:r w:rsidRPr="00BB5275">
        <w:rPr>
          <w:i/>
        </w:rPr>
        <w:t xml:space="preserve"> et al.</w:t>
      </w:r>
      <w:r w:rsidRPr="00BB5275">
        <w:t xml:space="preserve">, "Pore-scale characterization of carbon dioxide storage at immiscible and near-miscible conditions in altered-wettability reservoir rocks," </w:t>
      </w:r>
      <w:r w:rsidRPr="00BB5275">
        <w:rPr>
          <w:i/>
        </w:rPr>
        <w:t xml:space="preserve">International Journal of Greenhouse Gas Control, </w:t>
      </w:r>
      <w:r w:rsidRPr="00BB5275">
        <w:t xml:space="preserve">vol. 105, p. 103232, 2021/02/01/ 2021, doi: </w:t>
      </w:r>
      <w:hyperlink r:id="rId55" w:history="1">
        <w:r w:rsidRPr="00BB5275">
          <w:rPr>
            <w:rStyle w:val="Hyperlink"/>
          </w:rPr>
          <w:t>https://doi.org/10.1016/j.ijggc.2020.103232</w:t>
        </w:r>
      </w:hyperlink>
      <w:r w:rsidRPr="00BB5275">
        <w:t>.</w:t>
      </w:r>
      <w:bookmarkEnd w:id="53"/>
    </w:p>
    <w:p w14:paraId="0D1C0718" w14:textId="22F65893" w:rsidR="00F43EC1" w:rsidRPr="00BB5275" w:rsidRDefault="00F43EC1" w:rsidP="00F43EC1">
      <w:pPr>
        <w:pStyle w:val="EndNoteBibliography"/>
        <w:spacing w:after="0"/>
        <w:ind w:left="720" w:hanging="720"/>
      </w:pPr>
      <w:bookmarkStart w:id="54" w:name="_ENREF_44"/>
      <w:r w:rsidRPr="00BB5275">
        <w:t>[44]</w:t>
      </w:r>
      <w:r w:rsidRPr="00BB5275">
        <w:tab/>
        <w:t xml:space="preserve">A. Scanziani, K. Singh, T. Bultreys, B. Bijeljic, and M. J. Blunt, "In situ characterization of immiscible three-phase flow at the pore scale for a water-wet carbonate rock," </w:t>
      </w:r>
      <w:r w:rsidRPr="00BB5275">
        <w:rPr>
          <w:i/>
        </w:rPr>
        <w:t xml:space="preserve">Advances in Water Resources, </w:t>
      </w:r>
      <w:r w:rsidRPr="00BB5275">
        <w:t xml:space="preserve">vol. 121, pp. 446-455, 2018/11/01/ 2018, doi: </w:t>
      </w:r>
      <w:hyperlink r:id="rId56" w:history="1">
        <w:r w:rsidRPr="00BB5275">
          <w:rPr>
            <w:rStyle w:val="Hyperlink"/>
          </w:rPr>
          <w:t>https://doi.org/10.1016/j.advwatres.2018.09.010</w:t>
        </w:r>
      </w:hyperlink>
      <w:r w:rsidRPr="00BB5275">
        <w:t>.</w:t>
      </w:r>
      <w:bookmarkEnd w:id="54"/>
    </w:p>
    <w:p w14:paraId="689CC583" w14:textId="6B4F1DC6" w:rsidR="00F43EC1" w:rsidRPr="00BB5275" w:rsidRDefault="00F43EC1" w:rsidP="00F43EC1">
      <w:pPr>
        <w:pStyle w:val="EndNoteBibliography"/>
        <w:spacing w:after="0"/>
        <w:ind w:left="720" w:hanging="720"/>
      </w:pPr>
      <w:bookmarkStart w:id="55" w:name="_ENREF_45"/>
      <w:r w:rsidRPr="00BB5275">
        <w:t>[45]</w:t>
      </w:r>
      <w:r w:rsidRPr="00BB5275">
        <w:tab/>
        <w:t xml:space="preserve">A. Scanziani, K. Singh, H. Menke, B. Bijeljic, and M. J. Blunt, "Dynamics of enhanced gas trapping applied to CO2 storage in the presence of oil using synchrotron X-ray micro tomography," </w:t>
      </w:r>
      <w:r w:rsidRPr="00BB5275">
        <w:rPr>
          <w:i/>
        </w:rPr>
        <w:t xml:space="preserve">Applied Energy, </w:t>
      </w:r>
      <w:r w:rsidRPr="00BB5275">
        <w:t xml:space="preserve">p. 114136, 2019/11/23/ 2019, doi: </w:t>
      </w:r>
      <w:hyperlink r:id="rId57" w:history="1">
        <w:r w:rsidRPr="00BB5275">
          <w:rPr>
            <w:rStyle w:val="Hyperlink"/>
          </w:rPr>
          <w:t>https://doi.org/10.1016/j.apenergy.2019.114136</w:t>
        </w:r>
      </w:hyperlink>
      <w:r w:rsidRPr="00BB5275">
        <w:t>.</w:t>
      </w:r>
      <w:bookmarkEnd w:id="55"/>
    </w:p>
    <w:p w14:paraId="26185A16" w14:textId="5DCAC6A9" w:rsidR="00F43EC1" w:rsidRPr="00BB5275" w:rsidRDefault="00F43EC1" w:rsidP="00F43EC1">
      <w:pPr>
        <w:pStyle w:val="EndNoteBibliography"/>
        <w:spacing w:after="0"/>
        <w:ind w:left="720" w:hanging="720"/>
      </w:pPr>
      <w:bookmarkStart w:id="56" w:name="_ENREF_46"/>
      <w:r w:rsidRPr="00BB5275">
        <w:t>[46]</w:t>
      </w:r>
      <w:r w:rsidRPr="00BB5275">
        <w:tab/>
        <w:t xml:space="preserve">A. Scanziani, A. Alhammadi, B. Bijeljic, and M. J. Blunt, "Three-Phase Flow Visualization and Characterization for a Mixed-Wet Carbonate Rock," presented at the Abu Dhabi International Petroleum Exhibition &amp; Conference, Abu Dhabi, UAE, 2018/11/12/, 2018. [Online]. Available: </w:t>
      </w:r>
      <w:hyperlink r:id="rId58" w:history="1">
        <w:r w:rsidRPr="00BB5275">
          <w:rPr>
            <w:rStyle w:val="Hyperlink"/>
          </w:rPr>
          <w:t>https://doi.org/10.2118/192666-MS</w:t>
        </w:r>
      </w:hyperlink>
      <w:r w:rsidRPr="00BB5275">
        <w:t>.</w:t>
      </w:r>
      <w:bookmarkEnd w:id="56"/>
    </w:p>
    <w:p w14:paraId="65302F33" w14:textId="77777777" w:rsidR="00F43EC1" w:rsidRPr="00BB5275" w:rsidRDefault="00F43EC1" w:rsidP="00F43EC1">
      <w:pPr>
        <w:pStyle w:val="EndNoteBibliography"/>
        <w:spacing w:after="0"/>
        <w:ind w:left="720" w:hanging="720"/>
      </w:pPr>
      <w:bookmarkStart w:id="57" w:name="_ENREF_47"/>
      <w:r w:rsidRPr="00BB5275">
        <w:t>[47]</w:t>
      </w:r>
      <w:r w:rsidRPr="00BB5275">
        <w:tab/>
        <w:t>M. Feali</w:t>
      </w:r>
      <w:r w:rsidRPr="00BB5275">
        <w:rPr>
          <w:i/>
        </w:rPr>
        <w:t xml:space="preserve"> et al.</w:t>
      </w:r>
      <w:r w:rsidRPr="00BB5275">
        <w:t xml:space="preserve">, "Qualitative and Quantitative Analyses of the Three-Phase Distribution of Oil, Water, and Gas in Bentheimer Sandstone by Use of Micro-CT Imaging," </w:t>
      </w:r>
      <w:r w:rsidRPr="00BB5275">
        <w:rPr>
          <w:i/>
        </w:rPr>
        <w:t xml:space="preserve">SPE-151609-PA, </w:t>
      </w:r>
      <w:r w:rsidRPr="00BB5275">
        <w:t>vol. 15, no. 06, pp. 706-711, 2012/12/1/ 2012, doi: 10.2118/151609-PA.</w:t>
      </w:r>
      <w:bookmarkEnd w:id="57"/>
    </w:p>
    <w:p w14:paraId="4F3E201B" w14:textId="77777777" w:rsidR="00F43EC1" w:rsidRPr="00BB5275" w:rsidRDefault="00F43EC1" w:rsidP="00F43EC1">
      <w:pPr>
        <w:pStyle w:val="EndNoteBibliography"/>
        <w:spacing w:after="0"/>
        <w:ind w:left="720" w:hanging="720"/>
      </w:pPr>
      <w:bookmarkStart w:id="58" w:name="_ENREF_48"/>
      <w:r w:rsidRPr="00BB5275">
        <w:t>[48]</w:t>
      </w:r>
      <w:r w:rsidRPr="00BB5275">
        <w:tab/>
        <w:t xml:space="preserve">S. Iglauer, A. Paluszny, T. Rahman, Y. Zhang, W. Wülling, and M. Lebedev, "Residual Trapping of CO2 in an Oil-Filled, Oil-Wet Sandstone Core: Results of Three-Phase Pore-Scale Imaging," </w:t>
      </w:r>
      <w:r w:rsidRPr="00BB5275">
        <w:rPr>
          <w:i/>
        </w:rPr>
        <w:t xml:space="preserve">Geophysical Research Letters, </w:t>
      </w:r>
      <w:r w:rsidRPr="00BB5275">
        <w:t>vol. 46, no. 20, pp. 11146-11154, 2019/10/28 2019, doi: 10.1029/2019GL083401.</w:t>
      </w:r>
      <w:bookmarkEnd w:id="58"/>
    </w:p>
    <w:p w14:paraId="506B5948" w14:textId="538FFA56" w:rsidR="00F43EC1" w:rsidRPr="00BB5275" w:rsidRDefault="00F43EC1" w:rsidP="00F43EC1">
      <w:pPr>
        <w:pStyle w:val="EndNoteBibliography"/>
        <w:spacing w:after="0"/>
        <w:ind w:left="720" w:hanging="720"/>
      </w:pPr>
      <w:bookmarkStart w:id="59" w:name="_ENREF_49"/>
      <w:r w:rsidRPr="00BB5275">
        <w:t>[49]</w:t>
      </w:r>
      <w:r w:rsidRPr="00BB5275">
        <w:tab/>
        <w:t xml:space="preserve">Z. Qin, M. Arshadi, and M. Piri, "Micro-scale experimental investigations of multiphase flow in oil-wet carbonates. II. Tertiary gas injection and WAG," </w:t>
      </w:r>
      <w:r w:rsidRPr="00BB5275">
        <w:rPr>
          <w:i/>
        </w:rPr>
        <w:t xml:space="preserve">Fuel, </w:t>
      </w:r>
      <w:r w:rsidRPr="00BB5275">
        <w:t xml:space="preserve">vol. 257, p. 116012, 2019/12/01/ 2019, doi: </w:t>
      </w:r>
      <w:hyperlink r:id="rId59" w:history="1">
        <w:r w:rsidRPr="00BB5275">
          <w:rPr>
            <w:rStyle w:val="Hyperlink"/>
          </w:rPr>
          <w:t>https://doi.org/10.1016/j.fuel.2019.116012</w:t>
        </w:r>
      </w:hyperlink>
      <w:r w:rsidRPr="00BB5275">
        <w:t>.</w:t>
      </w:r>
      <w:bookmarkEnd w:id="59"/>
    </w:p>
    <w:p w14:paraId="639F2E5A" w14:textId="77777777" w:rsidR="00F43EC1" w:rsidRPr="00BB5275" w:rsidRDefault="00F43EC1" w:rsidP="00F43EC1">
      <w:pPr>
        <w:pStyle w:val="EndNoteBibliography"/>
        <w:spacing w:after="0"/>
        <w:ind w:left="720" w:hanging="720"/>
      </w:pPr>
      <w:bookmarkStart w:id="60" w:name="_ENREF_50"/>
      <w:r w:rsidRPr="00BB5275">
        <w:t>[50]</w:t>
      </w:r>
      <w:r w:rsidRPr="00BB5275">
        <w:tab/>
        <w:t xml:space="preserve">A. Alhosani, B. Bijeljic, and M. J. Blunt, "Pore-Scale Imaging and Analysis of Wettability Order, Trapping and Displacement in Three-Phase Flow in Porous Media with Various Wettabilities," </w:t>
      </w:r>
      <w:r w:rsidRPr="00BB5275">
        <w:rPr>
          <w:i/>
        </w:rPr>
        <w:t xml:space="preserve">Transport in Porous Media, </w:t>
      </w:r>
      <w:r w:rsidRPr="00BB5275">
        <w:t>2021/04/26 2021, doi: 10.1007/s11242-021-01595-1.</w:t>
      </w:r>
      <w:bookmarkEnd w:id="60"/>
    </w:p>
    <w:p w14:paraId="4D378BBA" w14:textId="5EC160A4" w:rsidR="00F43EC1" w:rsidRPr="00BB5275" w:rsidRDefault="00F43EC1" w:rsidP="00F43EC1">
      <w:pPr>
        <w:pStyle w:val="EndNoteBibliography"/>
        <w:spacing w:after="0"/>
        <w:ind w:left="720" w:hanging="720"/>
      </w:pPr>
      <w:bookmarkStart w:id="61" w:name="_ENREF_51"/>
      <w:r w:rsidRPr="00BB5275">
        <w:t>[51]</w:t>
      </w:r>
      <w:r w:rsidRPr="00BB5275">
        <w:tab/>
        <w:t xml:space="preserve">M. J. Blunt, A. Alhosani, Q. Lin, A. Scanziani, and B. Bijeljic, "Determination of contact angles for three-phase flow in porous media using an energy balance," </w:t>
      </w:r>
      <w:r w:rsidRPr="00BB5275">
        <w:rPr>
          <w:i/>
        </w:rPr>
        <w:t xml:space="preserve">Journal of Colloid and Interface Science, </w:t>
      </w:r>
      <w:r w:rsidRPr="00BB5275">
        <w:t xml:space="preserve">vol. 582, pp. 283-290, 2021/01/15/ 2021, doi: </w:t>
      </w:r>
      <w:hyperlink r:id="rId60" w:history="1">
        <w:r w:rsidRPr="00BB5275">
          <w:rPr>
            <w:rStyle w:val="Hyperlink"/>
          </w:rPr>
          <w:t>https://doi.org/10.1016/j.jcis.2020.07.152</w:t>
        </w:r>
      </w:hyperlink>
      <w:r w:rsidRPr="00BB5275">
        <w:t>.</w:t>
      </w:r>
      <w:bookmarkEnd w:id="61"/>
    </w:p>
    <w:p w14:paraId="1B50EC93" w14:textId="77777777" w:rsidR="00F43EC1" w:rsidRPr="00BB5275" w:rsidRDefault="00F43EC1" w:rsidP="00F43EC1">
      <w:pPr>
        <w:pStyle w:val="EndNoteBibliography"/>
        <w:spacing w:after="0"/>
        <w:ind w:left="720" w:hanging="720"/>
      </w:pPr>
      <w:bookmarkStart w:id="62" w:name="_ENREF_52"/>
      <w:r w:rsidRPr="00BB5275">
        <w:t>[52]</w:t>
      </w:r>
      <w:r w:rsidRPr="00BB5275">
        <w:tab/>
        <w:t xml:space="preserve">M. Piri and M. J. Blunt, "Three-dimensional mixed-wet random pore-scale network modeling of two- and three-phase flow in porous media. I. Model description," </w:t>
      </w:r>
      <w:r w:rsidRPr="00BB5275">
        <w:rPr>
          <w:i/>
        </w:rPr>
        <w:t xml:space="preserve">Physical Review E, </w:t>
      </w:r>
      <w:r w:rsidRPr="00BB5275">
        <w:t>vol. 71, no. 2, p. 026301, 02/04/ 2005, doi: 10.1103/PhysRevE.71.026301.</w:t>
      </w:r>
      <w:bookmarkEnd w:id="62"/>
    </w:p>
    <w:p w14:paraId="3478ECBD" w14:textId="77777777" w:rsidR="00F43EC1" w:rsidRPr="00BB5275" w:rsidRDefault="00F43EC1" w:rsidP="00F43EC1">
      <w:pPr>
        <w:pStyle w:val="EndNoteBibliography"/>
        <w:spacing w:after="0"/>
        <w:ind w:left="720" w:hanging="720"/>
      </w:pPr>
      <w:bookmarkStart w:id="63" w:name="_ENREF_53"/>
      <w:r w:rsidRPr="00BB5275">
        <w:t>[53]</w:t>
      </w:r>
      <w:r w:rsidRPr="00BB5275">
        <w:tab/>
        <w:t xml:space="preserve">M. Piri and M. J. Blunt, "Three-dimensional mixed-wet random pore-scale network modeling of two- and three-phase flow in porous media. II. Results," </w:t>
      </w:r>
      <w:r w:rsidRPr="00BB5275">
        <w:rPr>
          <w:i/>
        </w:rPr>
        <w:t xml:space="preserve">Physical Review E, </w:t>
      </w:r>
      <w:r w:rsidRPr="00BB5275">
        <w:t>vol. 71, no. 2, p. 026302, 02/04/ 2005, doi: 10.1103/PhysRevE.71.026302.</w:t>
      </w:r>
      <w:bookmarkEnd w:id="63"/>
    </w:p>
    <w:p w14:paraId="27811959" w14:textId="77777777" w:rsidR="00F43EC1" w:rsidRPr="00BB5275" w:rsidRDefault="00F43EC1" w:rsidP="00F43EC1">
      <w:pPr>
        <w:pStyle w:val="EndNoteBibliography"/>
        <w:spacing w:after="0"/>
        <w:ind w:left="720" w:hanging="720"/>
      </w:pPr>
      <w:bookmarkStart w:id="64" w:name="_ENREF_54"/>
      <w:r w:rsidRPr="00BB5275">
        <w:t>[54]</w:t>
      </w:r>
      <w:r w:rsidRPr="00BB5275">
        <w:tab/>
        <w:t xml:space="preserve">H. L. Stone, "Probability Model for Estimating Three-Phase Relative Permeability," </w:t>
      </w:r>
      <w:r w:rsidRPr="00BB5275">
        <w:rPr>
          <w:i/>
        </w:rPr>
        <w:t xml:space="preserve">SPE-949039-G, </w:t>
      </w:r>
      <w:r w:rsidRPr="00BB5275">
        <w:t>vol. 22, no. 02, pp. 214-218, 1970/2/1/ 1970, doi: 10.2118/2116-PA.</w:t>
      </w:r>
      <w:bookmarkEnd w:id="64"/>
    </w:p>
    <w:p w14:paraId="503829C9" w14:textId="357F0276" w:rsidR="00F43EC1" w:rsidRPr="00BB5275" w:rsidRDefault="00F43EC1" w:rsidP="00F43EC1">
      <w:pPr>
        <w:pStyle w:val="EndNoteBibliography"/>
        <w:spacing w:after="0"/>
        <w:ind w:left="720" w:hanging="720"/>
      </w:pPr>
      <w:bookmarkStart w:id="65" w:name="_ENREF_55"/>
      <w:r w:rsidRPr="00BB5275">
        <w:t>[55]</w:t>
      </w:r>
      <w:r w:rsidRPr="00BB5275">
        <w:tab/>
        <w:t xml:space="preserve">L. E. Baker, "Three-Phase Relative Permeability Correlations," 1988. [Online]. Available: </w:t>
      </w:r>
      <w:hyperlink r:id="rId61" w:history="1">
        <w:r w:rsidRPr="00BB5275">
          <w:rPr>
            <w:rStyle w:val="Hyperlink"/>
          </w:rPr>
          <w:t>https://doi.org/10.2118/17369-MS</w:t>
        </w:r>
      </w:hyperlink>
      <w:r w:rsidRPr="00BB5275">
        <w:t>.</w:t>
      </w:r>
      <w:bookmarkEnd w:id="65"/>
    </w:p>
    <w:p w14:paraId="5CF50D72" w14:textId="076B3A73" w:rsidR="00F43EC1" w:rsidRPr="00BB5275" w:rsidRDefault="00F43EC1" w:rsidP="00F43EC1">
      <w:pPr>
        <w:pStyle w:val="EndNoteBibliography"/>
        <w:spacing w:after="0"/>
        <w:ind w:left="720" w:hanging="720"/>
      </w:pPr>
      <w:bookmarkStart w:id="66" w:name="_ENREF_56"/>
      <w:r w:rsidRPr="00BB5275">
        <w:t>[56]</w:t>
      </w:r>
      <w:r w:rsidRPr="00BB5275">
        <w:tab/>
        <w:t xml:space="preserve">A. E. Peksa, K.-H. A. A. Wolf, and P. L. J. Zitha, "Bentheimer sandstone revisited for experimental purposes," </w:t>
      </w:r>
      <w:r w:rsidRPr="00BB5275">
        <w:rPr>
          <w:i/>
        </w:rPr>
        <w:t xml:space="preserve">Marine and Petroleum Geology, </w:t>
      </w:r>
      <w:r w:rsidRPr="00BB5275">
        <w:t xml:space="preserve">vol. 67, pp. 701-719, 2015/11/01/ 2015, doi: </w:t>
      </w:r>
      <w:hyperlink r:id="rId62" w:history="1">
        <w:r w:rsidRPr="00BB5275">
          <w:rPr>
            <w:rStyle w:val="Hyperlink"/>
          </w:rPr>
          <w:t>https://doi.org/10.1016/j.marpetgeo.2015.06.001</w:t>
        </w:r>
      </w:hyperlink>
      <w:r w:rsidRPr="00BB5275">
        <w:t>.</w:t>
      </w:r>
      <w:bookmarkEnd w:id="66"/>
    </w:p>
    <w:p w14:paraId="46E05EC1" w14:textId="7CD3147D" w:rsidR="00F43EC1" w:rsidRPr="00BB5275" w:rsidRDefault="00F43EC1" w:rsidP="00F43EC1">
      <w:pPr>
        <w:pStyle w:val="EndNoteBibliography"/>
        <w:spacing w:after="0"/>
        <w:ind w:left="720" w:hanging="720"/>
      </w:pPr>
      <w:bookmarkStart w:id="67" w:name="_ENREF_57"/>
      <w:r w:rsidRPr="00BB5275">
        <w:t>[57]</w:t>
      </w:r>
      <w:r w:rsidRPr="00BB5275">
        <w:tab/>
        <w:t xml:space="preserve">Q. Lin, Y. Al-Khulaifi, M. J. Blunt, and B. Bijeljic, "Quantification of sub-resolution porosity in carbonate rocks by applying high-salinity contrast brine using X-ray microtomography differential imaging," </w:t>
      </w:r>
      <w:r w:rsidRPr="00BB5275">
        <w:rPr>
          <w:i/>
        </w:rPr>
        <w:t xml:space="preserve">Advances in Water Resources, </w:t>
      </w:r>
      <w:r w:rsidRPr="00BB5275">
        <w:t xml:space="preserve">vol. 96, pp. 306-322, 2016/10/01/ 2016, doi: </w:t>
      </w:r>
      <w:hyperlink r:id="rId63" w:history="1">
        <w:r w:rsidRPr="00BB5275">
          <w:rPr>
            <w:rStyle w:val="Hyperlink"/>
          </w:rPr>
          <w:t>https://doi.org/10.1016/j.advwatres.2016.08.002</w:t>
        </w:r>
      </w:hyperlink>
      <w:r w:rsidRPr="00BB5275">
        <w:t>.</w:t>
      </w:r>
      <w:bookmarkEnd w:id="67"/>
    </w:p>
    <w:p w14:paraId="182C1856" w14:textId="594BE8D2" w:rsidR="00F43EC1" w:rsidRPr="00BB5275" w:rsidRDefault="00F43EC1" w:rsidP="00F43EC1">
      <w:pPr>
        <w:pStyle w:val="EndNoteBibliography"/>
        <w:spacing w:after="0"/>
        <w:ind w:left="720" w:hanging="720"/>
      </w:pPr>
      <w:bookmarkStart w:id="68" w:name="_ENREF_58"/>
      <w:r w:rsidRPr="00BB5275">
        <w:lastRenderedPageBreak/>
        <w:t>[58]</w:t>
      </w:r>
      <w:r w:rsidRPr="00BB5275">
        <w:tab/>
        <w:t xml:space="preserve">E. ToolBox. "Nitrogen - Dynamic and Kinematic Viscosity." </w:t>
      </w:r>
      <w:hyperlink r:id="rId64" w:history="1">
        <w:r w:rsidRPr="00BB5275">
          <w:rPr>
            <w:rStyle w:val="Hyperlink"/>
          </w:rPr>
          <w:t>https://www.engineeringtoolbox.com/nitrogen-N2-dynamic-kinematic-viscosity-temperature-pressure-d_2067.html</w:t>
        </w:r>
      </w:hyperlink>
      <w:r w:rsidRPr="00BB5275">
        <w:t xml:space="preserve"> (accessed 18/05/2021.</w:t>
      </w:r>
      <w:bookmarkEnd w:id="68"/>
    </w:p>
    <w:p w14:paraId="5F7D5D5E" w14:textId="328A1760" w:rsidR="00F43EC1" w:rsidRPr="00BB5275" w:rsidRDefault="00F43EC1" w:rsidP="00F43EC1">
      <w:pPr>
        <w:pStyle w:val="EndNoteBibliography"/>
        <w:spacing w:after="0"/>
        <w:ind w:left="720" w:hanging="720"/>
      </w:pPr>
      <w:bookmarkStart w:id="69" w:name="_ENREF_59"/>
      <w:r w:rsidRPr="00BB5275">
        <w:t>[59]</w:t>
      </w:r>
      <w:r w:rsidRPr="00BB5275">
        <w:tab/>
        <w:t xml:space="preserve">NIST. "Reference Fluid Thermodynamic and Transport Properties Database (REFPROP)." </w:t>
      </w:r>
      <w:hyperlink r:id="rId65" w:history="1">
        <w:r w:rsidRPr="00BB5275">
          <w:rPr>
            <w:rStyle w:val="Hyperlink"/>
          </w:rPr>
          <w:t>https://www.nist.gov/srd/refprop</w:t>
        </w:r>
      </w:hyperlink>
      <w:r w:rsidRPr="00BB5275">
        <w:t xml:space="preserve"> (accessed July 3, 2019.</w:t>
      </w:r>
      <w:bookmarkEnd w:id="69"/>
    </w:p>
    <w:p w14:paraId="08C1C416" w14:textId="77777777" w:rsidR="00F43EC1" w:rsidRPr="00BB5275" w:rsidRDefault="00F43EC1" w:rsidP="00F43EC1">
      <w:pPr>
        <w:pStyle w:val="EndNoteBibliography"/>
        <w:spacing w:after="0"/>
        <w:ind w:left="720" w:hanging="720"/>
      </w:pPr>
      <w:bookmarkStart w:id="70" w:name="_ENREF_60"/>
      <w:r w:rsidRPr="00BB5275">
        <w:t>[60]</w:t>
      </w:r>
      <w:r w:rsidRPr="00BB5275">
        <w:tab/>
        <w:t xml:space="preserve">T. Jianhua, "Density and intefacial tension of nitrogen-hydrocarbon systems at elevated pressures," </w:t>
      </w:r>
      <w:r w:rsidRPr="00BB5275">
        <w:rPr>
          <w:rFonts w:hint="eastAsia"/>
          <w:i/>
        </w:rPr>
        <w:t>中国化学工程学报</w:t>
      </w:r>
      <w:r w:rsidRPr="00BB5275">
        <w:rPr>
          <w:i/>
        </w:rPr>
        <w:t xml:space="preserve">, </w:t>
      </w:r>
      <w:r w:rsidRPr="00BB5275">
        <w:t>vol. 1, no. 4, pp. 223-231, 1993.</w:t>
      </w:r>
      <w:bookmarkEnd w:id="70"/>
    </w:p>
    <w:p w14:paraId="435BD073" w14:textId="77777777" w:rsidR="00F43EC1" w:rsidRPr="00BB5275" w:rsidRDefault="00F43EC1" w:rsidP="00F43EC1">
      <w:pPr>
        <w:pStyle w:val="EndNoteBibliography"/>
        <w:spacing w:after="0"/>
        <w:ind w:left="720" w:hanging="720"/>
      </w:pPr>
      <w:bookmarkStart w:id="71" w:name="_ENREF_61"/>
      <w:r w:rsidRPr="00BB5275">
        <w:t>[61]</w:t>
      </w:r>
      <w:r w:rsidRPr="00BB5275">
        <w:tab/>
        <w:t xml:space="preserve">M. Andrew, B. Bijeljic, and M. J. Blunt, "Pore-by-pore capillary pressure measurements using X-ray microtomography at reservoir conditions: Curvature, snap-off, and remobilization of residual CO2," </w:t>
      </w:r>
      <w:r w:rsidRPr="00BB5275">
        <w:rPr>
          <w:i/>
        </w:rPr>
        <w:t xml:space="preserve">Water Resources Research, </w:t>
      </w:r>
      <w:r w:rsidRPr="00BB5275">
        <w:t>vol. 50, no. 11, pp. 8760-8774, 2014/11/01 2014, doi: 10.1002/2014WR015970.</w:t>
      </w:r>
      <w:bookmarkEnd w:id="71"/>
    </w:p>
    <w:p w14:paraId="6F6032AB" w14:textId="77777777" w:rsidR="00F43EC1" w:rsidRPr="00BB5275" w:rsidRDefault="00F43EC1" w:rsidP="00F43EC1">
      <w:pPr>
        <w:pStyle w:val="EndNoteBibliography"/>
        <w:spacing w:after="0"/>
        <w:ind w:left="720" w:hanging="720"/>
      </w:pPr>
      <w:bookmarkStart w:id="72" w:name="_ENREF_62"/>
      <w:r w:rsidRPr="00BB5275">
        <w:t>[62]</w:t>
      </w:r>
      <w:r w:rsidRPr="00BB5275">
        <w:tab/>
        <w:t xml:space="preserve">M. J. Oak, L. E. Baker, and D. C. Thomas, "Three-Phase Relative Permeability of Berea Sandstone," </w:t>
      </w:r>
      <w:r w:rsidRPr="00BB5275">
        <w:rPr>
          <w:i/>
        </w:rPr>
        <w:t xml:space="preserve">SPE-949039-G, </w:t>
      </w:r>
      <w:r w:rsidRPr="00BB5275">
        <w:t>vol. 42, no. 08, pp. 1054-1061, 1990/8/1/ 1990, doi: 10.2118/17370-PA.</w:t>
      </w:r>
      <w:bookmarkEnd w:id="72"/>
    </w:p>
    <w:p w14:paraId="495AF3BD" w14:textId="0491F991" w:rsidR="00F43EC1" w:rsidRPr="00BB5275" w:rsidRDefault="00F43EC1" w:rsidP="00F43EC1">
      <w:pPr>
        <w:pStyle w:val="EndNoteBibliography"/>
        <w:spacing w:after="0"/>
        <w:ind w:left="720" w:hanging="720"/>
      </w:pPr>
      <w:bookmarkStart w:id="73" w:name="_ENREF_63"/>
      <w:r w:rsidRPr="00BB5275">
        <w:t>[63]</w:t>
      </w:r>
      <w:r w:rsidRPr="00BB5275">
        <w:tab/>
        <w:t xml:space="preserve">D. N. Saraf, J. P. Batycky, C. H. Jackson, and D. B. Fisher, "An Experimental Investigation of Three-Phase Flow of Water-Oil- Gas Mixtures Through Water-Wet Sandstones," presented at the SPE California Regional Meeting, San Francisco, California, 1982/1/1/, 1982. [Online]. Available: </w:t>
      </w:r>
      <w:hyperlink r:id="rId66" w:history="1">
        <w:r w:rsidRPr="00BB5275">
          <w:rPr>
            <w:rStyle w:val="Hyperlink"/>
          </w:rPr>
          <w:t>https://doi.org/10.2118/10761-MS</w:t>
        </w:r>
      </w:hyperlink>
      <w:r w:rsidRPr="00BB5275">
        <w:t>.</w:t>
      </w:r>
      <w:bookmarkEnd w:id="73"/>
    </w:p>
    <w:p w14:paraId="209AC51B" w14:textId="77777777" w:rsidR="00F43EC1" w:rsidRPr="00BB5275" w:rsidRDefault="00F43EC1" w:rsidP="00F43EC1">
      <w:pPr>
        <w:pStyle w:val="EndNoteBibliography"/>
        <w:spacing w:after="0"/>
        <w:ind w:left="720" w:hanging="720"/>
      </w:pPr>
      <w:bookmarkStart w:id="74" w:name="_ENREF_64"/>
      <w:r w:rsidRPr="00BB5275">
        <w:t>[64]</w:t>
      </w:r>
      <w:r w:rsidRPr="00BB5275">
        <w:tab/>
        <w:t>A. Alizadeh and M. J. W. R. R. Piri, "The effect of saturation history on three‐phase relative permeability: An experimental study," vol. 50, no. 2, pp. 1636-1664, 2014.</w:t>
      </w:r>
      <w:bookmarkEnd w:id="74"/>
    </w:p>
    <w:p w14:paraId="758D9019" w14:textId="77777777" w:rsidR="00F43EC1" w:rsidRPr="00BB5275" w:rsidRDefault="00F43EC1" w:rsidP="00F43EC1">
      <w:pPr>
        <w:pStyle w:val="EndNoteBibliography"/>
        <w:spacing w:after="0"/>
        <w:ind w:left="720" w:hanging="720"/>
      </w:pPr>
      <w:bookmarkStart w:id="75" w:name="_ENREF_65"/>
      <w:r w:rsidRPr="00BB5275">
        <w:t>[65]</w:t>
      </w:r>
      <w:r w:rsidRPr="00BB5275">
        <w:tab/>
        <w:t xml:space="preserve">T. Akai, Q. Lin, A. Alhosani, B. Bijeljic, and J. M. Blunt, "Quantification of Uncertainty and Best Practice in Computing Interfacial Curvature from Complex Pore Space Images," </w:t>
      </w:r>
      <w:r w:rsidRPr="00BB5275">
        <w:rPr>
          <w:i/>
        </w:rPr>
        <w:t xml:space="preserve">Materials, </w:t>
      </w:r>
      <w:r w:rsidRPr="00BB5275">
        <w:t>vol. 12, no. 13, 2019, doi: 10.3390/ma12132138.</w:t>
      </w:r>
      <w:bookmarkEnd w:id="75"/>
    </w:p>
    <w:p w14:paraId="1447B56B" w14:textId="6294A86A" w:rsidR="00F43EC1" w:rsidRPr="00BB5275" w:rsidRDefault="00F43EC1" w:rsidP="00F43EC1">
      <w:pPr>
        <w:pStyle w:val="EndNoteBibliography"/>
        <w:spacing w:after="0"/>
        <w:ind w:left="720" w:hanging="720"/>
      </w:pPr>
      <w:bookmarkStart w:id="76" w:name="_ENREF_66"/>
      <w:r w:rsidRPr="00BB5275">
        <w:t>[66]</w:t>
      </w:r>
      <w:r w:rsidRPr="00BB5275">
        <w:tab/>
        <w:t xml:space="preserve">A. AlRatrout, A. Q. Raeini, B. Bijeljic, and M. J. Blunt, "Automatic measurement of contact angle in pore-space images," </w:t>
      </w:r>
      <w:r w:rsidRPr="00BB5275">
        <w:rPr>
          <w:i/>
        </w:rPr>
        <w:t xml:space="preserve">Advances in Water Resources, </w:t>
      </w:r>
      <w:r w:rsidRPr="00BB5275">
        <w:t xml:space="preserve">vol. 109, pp. 158-169, 2017/11/01/ 2017, doi: </w:t>
      </w:r>
      <w:hyperlink r:id="rId67" w:history="1">
        <w:r w:rsidRPr="00BB5275">
          <w:rPr>
            <w:rStyle w:val="Hyperlink"/>
          </w:rPr>
          <w:t>https://doi.org/10.1016/j.advwatres.2017.07.018</w:t>
        </w:r>
      </w:hyperlink>
      <w:r w:rsidRPr="00BB5275">
        <w:t>.</w:t>
      </w:r>
      <w:bookmarkEnd w:id="76"/>
    </w:p>
    <w:p w14:paraId="2339692D" w14:textId="77777777" w:rsidR="00F43EC1" w:rsidRPr="00BB5275" w:rsidRDefault="00F43EC1" w:rsidP="00F43EC1">
      <w:pPr>
        <w:pStyle w:val="EndNoteBibliography"/>
        <w:spacing w:after="0"/>
        <w:ind w:left="720" w:hanging="720"/>
      </w:pPr>
      <w:bookmarkStart w:id="77" w:name="_ENREF_67"/>
      <w:r w:rsidRPr="00BB5275">
        <w:t>[67]</w:t>
      </w:r>
      <w:r w:rsidRPr="00BB5275">
        <w:tab/>
        <w:t xml:space="preserve">R. A. Salathiel, "Oil Recovery by Surface Film Drainage In Mixed-Wettability Rocks," </w:t>
      </w:r>
      <w:r w:rsidRPr="00BB5275">
        <w:rPr>
          <w:i/>
        </w:rPr>
        <w:t xml:space="preserve">SPE-949039-G, </w:t>
      </w:r>
      <w:r w:rsidRPr="00BB5275">
        <w:t>vol. 25, no. 10, pp. 1216-1224, 1973/10/1/ 1973, doi: 10.2118/4104-PA.</w:t>
      </w:r>
      <w:bookmarkEnd w:id="77"/>
    </w:p>
    <w:p w14:paraId="5670F89B" w14:textId="77777777" w:rsidR="00F43EC1" w:rsidRPr="00BB5275" w:rsidRDefault="00F43EC1" w:rsidP="00F43EC1">
      <w:pPr>
        <w:pStyle w:val="EndNoteBibliography"/>
        <w:spacing w:after="0"/>
        <w:ind w:left="720" w:hanging="720"/>
      </w:pPr>
      <w:bookmarkStart w:id="78" w:name="_ENREF_68"/>
      <w:r w:rsidRPr="00BB5275">
        <w:t>[68]</w:t>
      </w:r>
      <w:r w:rsidRPr="00BB5275">
        <w:tab/>
        <w:t xml:space="preserve">A. Q. Raeini, B. Bijeljic, and M. J. Blunt, "Generalized network modeling: Network extraction as a coarse-scale discretization of the void space of porous media," </w:t>
      </w:r>
      <w:r w:rsidRPr="00BB5275">
        <w:rPr>
          <w:i/>
        </w:rPr>
        <w:t xml:space="preserve">Physical Review E, </w:t>
      </w:r>
      <w:r w:rsidRPr="00BB5275">
        <w:t>vol. 96, no. 1, p. 013312, 07/20/ 2017, doi: 10.1103/PhysRevE.96.013312.</w:t>
      </w:r>
      <w:bookmarkEnd w:id="78"/>
    </w:p>
    <w:p w14:paraId="741DF469" w14:textId="37993760" w:rsidR="00F43EC1" w:rsidRPr="00BB5275" w:rsidRDefault="00F43EC1" w:rsidP="00F43EC1">
      <w:pPr>
        <w:pStyle w:val="EndNoteBibliography"/>
        <w:spacing w:after="0"/>
        <w:ind w:left="720" w:hanging="720"/>
      </w:pPr>
      <w:bookmarkStart w:id="79" w:name="_ENREF_69"/>
      <w:r w:rsidRPr="00BB5275">
        <w:t>[69]</w:t>
      </w:r>
      <w:r w:rsidRPr="00BB5275">
        <w:tab/>
        <w:t xml:space="preserve">T. Bultreys, L. Van Hoorebeke, and V. Cnudde, "Multi-scale, micro-computed tomography-based pore network models to simulate drainage in heterogeneous rocks," </w:t>
      </w:r>
      <w:r w:rsidRPr="00BB5275">
        <w:rPr>
          <w:i/>
        </w:rPr>
        <w:t xml:space="preserve">Advances in Water Resources, </w:t>
      </w:r>
      <w:r w:rsidRPr="00BB5275">
        <w:t xml:space="preserve">vol. 78, pp. 36-49, 2015/04/01/ 2015, doi: </w:t>
      </w:r>
      <w:hyperlink r:id="rId68" w:history="1">
        <w:r w:rsidRPr="00BB5275">
          <w:rPr>
            <w:rStyle w:val="Hyperlink"/>
          </w:rPr>
          <w:t>https://doi.org/10.1016/j.advwatres.2015.02.003</w:t>
        </w:r>
      </w:hyperlink>
      <w:r w:rsidRPr="00BB5275">
        <w:t>.</w:t>
      </w:r>
      <w:bookmarkEnd w:id="79"/>
    </w:p>
    <w:p w14:paraId="57511917" w14:textId="77777777" w:rsidR="00F43EC1" w:rsidRPr="00BB5275" w:rsidRDefault="00F43EC1" w:rsidP="00F43EC1">
      <w:pPr>
        <w:pStyle w:val="EndNoteBibliography"/>
        <w:spacing w:after="0"/>
        <w:ind w:left="720" w:hanging="720"/>
      </w:pPr>
      <w:bookmarkStart w:id="80" w:name="_ENREF_70"/>
      <w:r w:rsidRPr="00BB5275">
        <w:t>[70]</w:t>
      </w:r>
      <w:r w:rsidRPr="00BB5275">
        <w:tab/>
        <w:t xml:space="preserve">H. Dong and M. J. Blunt, "Pore-network extraction from micro-computerized-tomography images," </w:t>
      </w:r>
      <w:r w:rsidRPr="00BB5275">
        <w:rPr>
          <w:i/>
        </w:rPr>
        <w:t xml:space="preserve">Physical Review E, </w:t>
      </w:r>
      <w:r w:rsidRPr="00BB5275">
        <w:t>vol. 80, no. 3, p. 036307, 09/14/ 2009, doi: 10.1103/PhysRevE.80.036307.</w:t>
      </w:r>
      <w:bookmarkEnd w:id="80"/>
    </w:p>
    <w:p w14:paraId="029A4973" w14:textId="04FCB8F4" w:rsidR="00F43EC1" w:rsidRPr="00BB5275" w:rsidRDefault="00F43EC1" w:rsidP="00F43EC1">
      <w:pPr>
        <w:pStyle w:val="EndNoteBibliography"/>
        <w:spacing w:after="0"/>
        <w:ind w:left="720" w:hanging="720"/>
      </w:pPr>
      <w:bookmarkStart w:id="81" w:name="_ENREF_71"/>
      <w:r w:rsidRPr="00BB5275">
        <w:t>[71]</w:t>
      </w:r>
      <w:r w:rsidRPr="00BB5275">
        <w:tab/>
        <w:t xml:space="preserve">A. L. Herring, E. J. Harper, L. Andersson, A. Sheppard, B. K. Bay, and D. Wildenschild, "Effect of fluid topology on residual nonwetting phase trapping: Implications for geologic CO2 sequestration," </w:t>
      </w:r>
      <w:r w:rsidRPr="00BB5275">
        <w:rPr>
          <w:i/>
        </w:rPr>
        <w:t xml:space="preserve">Advances in Water Resources, </w:t>
      </w:r>
      <w:r w:rsidRPr="00BB5275">
        <w:t xml:space="preserve">vol. 62, pp. 47-58, 2013/12/01/ 2013, doi: </w:t>
      </w:r>
      <w:hyperlink r:id="rId69" w:history="1">
        <w:r w:rsidRPr="00BB5275">
          <w:rPr>
            <w:rStyle w:val="Hyperlink"/>
          </w:rPr>
          <w:t>https://doi.org/10.1016/j.advwatres.2013.09.015</w:t>
        </w:r>
      </w:hyperlink>
      <w:r w:rsidRPr="00BB5275">
        <w:t>.</w:t>
      </w:r>
      <w:bookmarkEnd w:id="81"/>
    </w:p>
    <w:p w14:paraId="33A3D688" w14:textId="0C355450" w:rsidR="00F43EC1" w:rsidRPr="00BB5275" w:rsidRDefault="00F43EC1" w:rsidP="00F43EC1">
      <w:pPr>
        <w:pStyle w:val="EndNoteBibliography"/>
        <w:spacing w:after="0"/>
        <w:ind w:left="720" w:hanging="720"/>
      </w:pPr>
      <w:bookmarkStart w:id="82" w:name="_ENREF_72"/>
      <w:r w:rsidRPr="00BB5275">
        <w:t>[72]</w:t>
      </w:r>
      <w:r w:rsidRPr="00BB5275">
        <w:tab/>
        <w:t xml:space="preserve">A. L. Herring, L. Andersson, S. Schlüter, A. Sheppard, and D. Wildenschild, "Efficiently engineering pore-scale processes: The role of force dominance and topology during nonwetting phase trapping in porous media," </w:t>
      </w:r>
      <w:r w:rsidRPr="00BB5275">
        <w:rPr>
          <w:i/>
        </w:rPr>
        <w:t xml:space="preserve">Advances in Water Resources, </w:t>
      </w:r>
      <w:r w:rsidRPr="00BB5275">
        <w:t xml:space="preserve">vol. 79, pp. 91-102, 2015/05/01/ 2015, doi: </w:t>
      </w:r>
      <w:hyperlink r:id="rId70" w:history="1">
        <w:r w:rsidRPr="00BB5275">
          <w:rPr>
            <w:rStyle w:val="Hyperlink"/>
          </w:rPr>
          <w:t>https://doi.org/10.1016/j.advwatres.2015.02.005</w:t>
        </w:r>
      </w:hyperlink>
      <w:r w:rsidRPr="00BB5275">
        <w:t>.</w:t>
      </w:r>
      <w:bookmarkEnd w:id="82"/>
    </w:p>
    <w:p w14:paraId="0E7D83B8" w14:textId="77777777" w:rsidR="00F43EC1" w:rsidRPr="00BB5275" w:rsidRDefault="00F43EC1" w:rsidP="00F43EC1">
      <w:pPr>
        <w:pStyle w:val="EndNoteBibliography"/>
        <w:spacing w:after="0"/>
        <w:ind w:left="720" w:hanging="720"/>
      </w:pPr>
      <w:bookmarkStart w:id="83" w:name="_ENREF_73"/>
      <w:r w:rsidRPr="00BB5275">
        <w:t>[73]</w:t>
      </w:r>
      <w:r w:rsidRPr="00BB5275">
        <w:tab/>
        <w:t xml:space="preserve">K. R. Mecke and H. Wagner, "Euler characteristic and related measures for random geometric sets," </w:t>
      </w:r>
      <w:r w:rsidRPr="00BB5275">
        <w:rPr>
          <w:i/>
        </w:rPr>
        <w:t xml:space="preserve">Journal of Statistical Physics, </w:t>
      </w:r>
      <w:r w:rsidRPr="00BB5275">
        <w:t>vol. 64, no. 3, pp. 843-850, 1991/08/01 1991, doi: 10.1007/BF01048319.</w:t>
      </w:r>
      <w:bookmarkEnd w:id="83"/>
    </w:p>
    <w:p w14:paraId="39720F73" w14:textId="08FD4F45" w:rsidR="00F43EC1" w:rsidRPr="00BB5275" w:rsidRDefault="00F43EC1" w:rsidP="00F43EC1">
      <w:pPr>
        <w:pStyle w:val="EndNoteBibliography"/>
        <w:spacing w:after="0"/>
        <w:ind w:left="720" w:hanging="720"/>
      </w:pPr>
      <w:bookmarkStart w:id="84" w:name="_ENREF_74"/>
      <w:r w:rsidRPr="00BB5275">
        <w:t>[74]</w:t>
      </w:r>
      <w:r w:rsidRPr="00BB5275">
        <w:tab/>
        <w:t xml:space="preserve">H. J. Vogel and A. Kretzschmar, "Topological characterization of pore space in soil — sample preparation and digital image-processing," </w:t>
      </w:r>
      <w:r w:rsidRPr="00BB5275">
        <w:rPr>
          <w:i/>
        </w:rPr>
        <w:t xml:space="preserve">Geoderma, </w:t>
      </w:r>
      <w:r w:rsidRPr="00BB5275">
        <w:t xml:space="preserve">vol. 73, no. 1, pp. 23-38, 1996/09/01/ 1996, doi: </w:t>
      </w:r>
      <w:hyperlink r:id="rId71" w:history="1">
        <w:r w:rsidRPr="00BB5275">
          <w:rPr>
            <w:rStyle w:val="Hyperlink"/>
          </w:rPr>
          <w:t>https://doi.org/10.1016/0016-7061(96)00043-2</w:t>
        </w:r>
      </w:hyperlink>
      <w:r w:rsidRPr="00BB5275">
        <w:t>.</w:t>
      </w:r>
      <w:bookmarkEnd w:id="84"/>
    </w:p>
    <w:p w14:paraId="4D19FCCF" w14:textId="77777777" w:rsidR="00F43EC1" w:rsidRPr="00BB5275" w:rsidRDefault="00F43EC1" w:rsidP="00F43EC1">
      <w:pPr>
        <w:pStyle w:val="EndNoteBibliography"/>
        <w:spacing w:after="0"/>
        <w:ind w:left="720" w:hanging="720"/>
      </w:pPr>
      <w:bookmarkStart w:id="85" w:name="_ENREF_75"/>
      <w:r w:rsidRPr="00BB5275">
        <w:lastRenderedPageBreak/>
        <w:t>[75]</w:t>
      </w:r>
      <w:r w:rsidRPr="00BB5275">
        <w:tab/>
        <w:t xml:space="preserve">H.-J. Vogel, "Topological Characterization of Porous Media," in </w:t>
      </w:r>
      <w:r w:rsidRPr="00BB5275">
        <w:rPr>
          <w:i/>
        </w:rPr>
        <w:t>Morphology of Condensed Matter: Physics and Geometry of Spatially Complex Systems</w:t>
      </w:r>
      <w:r w:rsidRPr="00BB5275">
        <w:t>, K. Mecke and D. Stoyan Eds. Berlin, Heidelberg: Springer Berlin Heidelberg, 2002, pp. 75-92.</w:t>
      </w:r>
      <w:bookmarkEnd w:id="85"/>
    </w:p>
    <w:p w14:paraId="54F0D222" w14:textId="77777777" w:rsidR="00F43EC1" w:rsidRPr="00BB5275" w:rsidRDefault="00F43EC1" w:rsidP="00F43EC1">
      <w:pPr>
        <w:pStyle w:val="EndNoteBibliography"/>
        <w:spacing w:after="0"/>
        <w:ind w:left="720" w:hanging="720"/>
      </w:pPr>
      <w:bookmarkStart w:id="86" w:name="_ENREF_76"/>
      <w:r w:rsidRPr="00BB5275">
        <w:t>[76]</w:t>
      </w:r>
      <w:r w:rsidRPr="00BB5275">
        <w:tab/>
        <w:t xml:space="preserve">A. L. Herring, V. Robins, and A. P. Sheppard, "Topological Persistence for Relating Microstructure and Capillary Fluid Trapping in Sandstones," </w:t>
      </w:r>
      <w:r w:rsidRPr="00BB5275">
        <w:rPr>
          <w:i/>
        </w:rPr>
        <w:t xml:space="preserve">Water Resources Research, </w:t>
      </w:r>
      <w:r w:rsidRPr="00BB5275">
        <w:t>vol. 55, no. 1, pp. 555-573, 2019/01/01 2019, doi: 10.1029/2018WR022780.</w:t>
      </w:r>
      <w:bookmarkEnd w:id="86"/>
    </w:p>
    <w:p w14:paraId="6A321958" w14:textId="77777777" w:rsidR="00F43EC1" w:rsidRPr="00BB5275" w:rsidRDefault="00F43EC1" w:rsidP="00F43EC1">
      <w:pPr>
        <w:pStyle w:val="EndNoteBibliography"/>
        <w:spacing w:after="0"/>
        <w:ind w:left="720" w:hanging="720"/>
      </w:pPr>
      <w:bookmarkStart w:id="87" w:name="_ENREF_77"/>
      <w:r w:rsidRPr="00BB5275">
        <w:t>[77]</w:t>
      </w:r>
      <w:r w:rsidRPr="00BB5275">
        <w:tab/>
        <w:t xml:space="preserve">Q. Lin, B. Bijeljic, S. Berg, R. Pini, M. J. Blunt, and S. Krevor, "Minimal surfaces in porous media: Pore-scale imaging of multiphase flow in an altered-wettability Bentheimer sandstone," </w:t>
      </w:r>
      <w:r w:rsidRPr="00BB5275">
        <w:rPr>
          <w:i/>
        </w:rPr>
        <w:t xml:space="preserve">Physical Review E, </w:t>
      </w:r>
      <w:r w:rsidRPr="00BB5275">
        <w:t>vol. 99, no. 6, p. 063105, 06/10/ 2019, doi: 10.1103/PhysRevE.99.063105.</w:t>
      </w:r>
      <w:bookmarkEnd w:id="87"/>
    </w:p>
    <w:p w14:paraId="4713AC48" w14:textId="77777777" w:rsidR="00F43EC1" w:rsidRPr="00BB5275" w:rsidRDefault="00F43EC1" w:rsidP="00F43EC1">
      <w:pPr>
        <w:pStyle w:val="EndNoteBibliography"/>
        <w:spacing w:after="0"/>
        <w:ind w:left="720" w:hanging="720"/>
      </w:pPr>
      <w:bookmarkStart w:id="88" w:name="_ENREF_78"/>
      <w:r w:rsidRPr="00BB5275">
        <w:t>[78]</w:t>
      </w:r>
      <w:r w:rsidRPr="00BB5275">
        <w:tab/>
        <w:t xml:space="preserve">C. Spurin, T. Bultreys, B. Bijeljic, M. J. Blunt, and S. Krevor, "Intermittent fluid connectivity during two-phase flow in a heterogeneous carbonate rock," </w:t>
      </w:r>
      <w:r w:rsidRPr="00BB5275">
        <w:rPr>
          <w:i/>
        </w:rPr>
        <w:t xml:space="preserve">Physical Review E, </w:t>
      </w:r>
      <w:r w:rsidRPr="00BB5275">
        <w:t>vol. 100, no. 4, p. 043103, 10/08/ 2019, doi: 10.1103/PhysRevE.100.043103.</w:t>
      </w:r>
      <w:bookmarkEnd w:id="88"/>
    </w:p>
    <w:p w14:paraId="6711956D" w14:textId="77777777" w:rsidR="00F43EC1" w:rsidRPr="00BB5275" w:rsidRDefault="00F43EC1" w:rsidP="00F43EC1">
      <w:pPr>
        <w:pStyle w:val="EndNoteBibliography"/>
        <w:spacing w:after="0"/>
        <w:ind w:left="720" w:hanging="720"/>
      </w:pPr>
      <w:bookmarkStart w:id="89" w:name="_ENREF_79"/>
      <w:r w:rsidRPr="00BB5275">
        <w:t>[79]</w:t>
      </w:r>
      <w:r w:rsidRPr="00BB5275">
        <w:tab/>
        <w:t xml:space="preserve">C. Spurin, T. Bultreys, B. Bijeljic, M. J. Blunt, and S. Krevor, "Mechanisms controlling fluid breakup and reconnection during two-phase flow in porous media," </w:t>
      </w:r>
      <w:r w:rsidRPr="00BB5275">
        <w:rPr>
          <w:i/>
        </w:rPr>
        <w:t xml:space="preserve">Physical Review E, </w:t>
      </w:r>
      <w:r w:rsidRPr="00BB5275">
        <w:t>vol. 100, no. 4, p. 043115, 10/29/ 2019, doi: 10.1103/PhysRevE.100.043115.</w:t>
      </w:r>
      <w:bookmarkEnd w:id="89"/>
    </w:p>
    <w:p w14:paraId="5ABBF768" w14:textId="77777777" w:rsidR="00F43EC1" w:rsidRPr="00BB5275" w:rsidRDefault="00F43EC1" w:rsidP="00F43EC1">
      <w:pPr>
        <w:pStyle w:val="EndNoteBibliography"/>
        <w:spacing w:after="0"/>
        <w:ind w:left="720" w:hanging="720"/>
      </w:pPr>
      <w:bookmarkStart w:id="90" w:name="_ENREF_80"/>
      <w:r w:rsidRPr="00BB5275">
        <w:t>[80]</w:t>
      </w:r>
      <w:r w:rsidRPr="00BB5275">
        <w:tab/>
        <w:t xml:space="preserve">Y. Gao, Q. Lin, B. Bijeljic, and M. J. Blunt, "Pore-scale dynamics and the multiphase Darcy law," </w:t>
      </w:r>
      <w:r w:rsidRPr="00BB5275">
        <w:rPr>
          <w:i/>
        </w:rPr>
        <w:t xml:space="preserve">Physical Review Fluids, </w:t>
      </w:r>
      <w:r w:rsidRPr="00BB5275">
        <w:t>vol. 5, no. 1, p. 013801, 01/16/ 2020, doi: 10.1103/PhysRevFluids.5.013801.</w:t>
      </w:r>
      <w:bookmarkEnd w:id="90"/>
    </w:p>
    <w:p w14:paraId="297926B9" w14:textId="03B23AC8" w:rsidR="00F43EC1" w:rsidRPr="00BB5275" w:rsidRDefault="00F43EC1" w:rsidP="00F43EC1">
      <w:pPr>
        <w:pStyle w:val="EndNoteBibliography"/>
        <w:ind w:left="720" w:hanging="720"/>
      </w:pPr>
      <w:bookmarkStart w:id="91" w:name="_ENREF_81"/>
      <w:r w:rsidRPr="00BB5275">
        <w:t>[81]</w:t>
      </w:r>
      <w:r w:rsidRPr="00BB5275">
        <w:tab/>
        <w:t xml:space="preserve">Y. Zhang, B. Bijeljic, Y. Gao, Q. Lin, and M. J. Blunt, "Quantification of Nonlinear Multiphase Flow in Porous Media," </w:t>
      </w:r>
      <w:r w:rsidRPr="00BB5275">
        <w:rPr>
          <w:i/>
        </w:rPr>
        <w:t xml:space="preserve">Geophysical Research Letters, </w:t>
      </w:r>
      <w:hyperlink r:id="rId72" w:history="1">
        <w:r w:rsidRPr="00BB5275">
          <w:rPr>
            <w:rStyle w:val="Hyperlink"/>
          </w:rPr>
          <w:t>https://doi.org/10.1029/2020GL090477</w:t>
        </w:r>
      </w:hyperlink>
      <w:r w:rsidRPr="00BB5275">
        <w:t xml:space="preserve"> vol. 48, no. 5, p. e2020GL090477, 2021/03/16 2021, doi: </w:t>
      </w:r>
      <w:hyperlink r:id="rId73" w:history="1">
        <w:r w:rsidRPr="00BB5275">
          <w:rPr>
            <w:rStyle w:val="Hyperlink"/>
          </w:rPr>
          <w:t>https://doi.org/10.1029/2020GL090477</w:t>
        </w:r>
      </w:hyperlink>
      <w:r w:rsidRPr="00BB5275">
        <w:t>.</w:t>
      </w:r>
      <w:bookmarkEnd w:id="91"/>
    </w:p>
    <w:p w14:paraId="2F447857" w14:textId="7BF963DE" w:rsidR="00877EF0" w:rsidRPr="004868A6" w:rsidRDefault="003E31B1" w:rsidP="004868A6">
      <w:pPr>
        <w:rPr>
          <w:lang w:val="en-US"/>
        </w:rPr>
      </w:pPr>
      <w:r w:rsidRPr="00BB5275">
        <w:rPr>
          <w:lang w:val="en-US"/>
        </w:rPr>
        <w:fldChar w:fldCharType="end"/>
      </w:r>
    </w:p>
    <w:sectPr w:rsidR="00877EF0" w:rsidRPr="004868A6">
      <w:footerReference w:type="default" r:id="rId7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B687E" w14:textId="77777777" w:rsidR="001D7E47" w:rsidRDefault="001D7E47" w:rsidP="00CF7237">
      <w:pPr>
        <w:spacing w:after="0" w:line="240" w:lineRule="auto"/>
      </w:pPr>
      <w:r>
        <w:separator/>
      </w:r>
    </w:p>
  </w:endnote>
  <w:endnote w:type="continuationSeparator" w:id="0">
    <w:p w14:paraId="21B1DE21" w14:textId="77777777" w:rsidR="001D7E47" w:rsidRDefault="001D7E47" w:rsidP="00CF72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62F0" w14:textId="05916F79" w:rsidR="00A14EF5" w:rsidRPr="000A190C" w:rsidRDefault="00A14EF5">
    <w:pPr>
      <w:pStyle w:val="Footer"/>
      <w:rPr>
        <w:lang w:val="en-US"/>
      </w:rPr>
    </w:pPr>
    <w:r>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402F4" w14:textId="77777777" w:rsidR="001D7E47" w:rsidRDefault="001D7E47" w:rsidP="00CF7237">
      <w:pPr>
        <w:spacing w:after="0" w:line="240" w:lineRule="auto"/>
      </w:pPr>
      <w:r>
        <w:separator/>
      </w:r>
    </w:p>
  </w:footnote>
  <w:footnote w:type="continuationSeparator" w:id="0">
    <w:p w14:paraId="0946E992" w14:textId="77777777" w:rsidR="001D7E47" w:rsidRDefault="001D7E47" w:rsidP="00CF72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3673"/>
    <w:multiLevelType w:val="hybridMultilevel"/>
    <w:tmpl w:val="5C42E51E"/>
    <w:lvl w:ilvl="0" w:tplc="615EA82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4A3FB9"/>
    <w:multiLevelType w:val="hybridMultilevel"/>
    <w:tmpl w:val="C9A2C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951EDA"/>
    <w:multiLevelType w:val="hybridMultilevel"/>
    <w:tmpl w:val="71124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9A49C7"/>
    <w:multiLevelType w:val="hybridMultilevel"/>
    <w:tmpl w:val="BA90C05E"/>
    <w:lvl w:ilvl="0" w:tplc="782A68FA">
      <w:start w:val="1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F307BB"/>
    <w:multiLevelType w:val="multilevel"/>
    <w:tmpl w:val="579202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8144F2"/>
    <w:multiLevelType w:val="multilevel"/>
    <w:tmpl w:val="04BE54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4970992"/>
    <w:multiLevelType w:val="multilevel"/>
    <w:tmpl w:val="C9E00AD0"/>
    <w:lvl w:ilvl="0">
      <w:start w:val="1"/>
      <w:numFmt w:val="decimal"/>
      <w:pStyle w:val="Heading1"/>
      <w:lvlText w:val="%1"/>
      <w:lvlJc w:val="left"/>
      <w:pPr>
        <w:ind w:left="432" w:hanging="432"/>
      </w:pPr>
      <w:rPr>
        <w:color w:val="auto"/>
      </w:rPr>
    </w:lvl>
    <w:lvl w:ilvl="1">
      <w:start w:val="1"/>
      <w:numFmt w:val="decimal"/>
      <w:pStyle w:val="Heading2"/>
      <w:lvlText w:val="%1.%2"/>
      <w:lvlJc w:val="left"/>
      <w:pPr>
        <w:ind w:left="576" w:hanging="576"/>
      </w:pPr>
    </w:lvl>
    <w:lvl w:ilvl="2">
      <w:start w:val="1"/>
      <w:numFmt w:val="decimal"/>
      <w:pStyle w:val="Heading3"/>
      <w:lvlText w:val="%1.%2.%3"/>
      <w:lvlJc w:val="left"/>
      <w:pPr>
        <w:ind w:left="341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6736D9F"/>
    <w:multiLevelType w:val="hybridMultilevel"/>
    <w:tmpl w:val="7DA470F4"/>
    <w:lvl w:ilvl="0" w:tplc="F9C20CA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50757A"/>
    <w:multiLevelType w:val="hybridMultilevel"/>
    <w:tmpl w:val="1CBA7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F523B7"/>
    <w:multiLevelType w:val="hybridMultilevel"/>
    <w:tmpl w:val="839458E2"/>
    <w:lvl w:ilvl="0" w:tplc="E9E0D8A4">
      <w:numFmt w:val="bullet"/>
      <w:lvlText w:val=""/>
      <w:lvlJc w:val="left"/>
      <w:pPr>
        <w:ind w:left="1440" w:hanging="360"/>
      </w:pPr>
      <w:rPr>
        <w:rFonts w:ascii="Symbol" w:eastAsiaTheme="minorHAnsi"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0D304FC"/>
    <w:multiLevelType w:val="hybridMultilevel"/>
    <w:tmpl w:val="7FF2C6E0"/>
    <w:lvl w:ilvl="0" w:tplc="90AE0142">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915330D"/>
    <w:multiLevelType w:val="hybridMultilevel"/>
    <w:tmpl w:val="0DC0C9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E51C1B"/>
    <w:multiLevelType w:val="hybridMultilevel"/>
    <w:tmpl w:val="6E728D68"/>
    <w:lvl w:ilvl="0" w:tplc="365CCD38">
      <w:start w:val="1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48753E"/>
    <w:multiLevelType w:val="multilevel"/>
    <w:tmpl w:val="C19E7D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1864B8"/>
    <w:multiLevelType w:val="multilevel"/>
    <w:tmpl w:val="A3B021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BBF5C15"/>
    <w:multiLevelType w:val="hybridMultilevel"/>
    <w:tmpl w:val="5868FE70"/>
    <w:lvl w:ilvl="0" w:tplc="1E52A9D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2B1F0F"/>
    <w:multiLevelType w:val="hybridMultilevel"/>
    <w:tmpl w:val="75247EA4"/>
    <w:lvl w:ilvl="0" w:tplc="0809000F">
      <w:start w:val="1"/>
      <w:numFmt w:val="decimal"/>
      <w:lvlText w:val="%1."/>
      <w:lvlJc w:val="left"/>
      <w:pPr>
        <w:ind w:left="778" w:hanging="360"/>
      </w:pPr>
    </w:lvl>
    <w:lvl w:ilvl="1" w:tplc="08090019" w:tentative="1">
      <w:start w:val="1"/>
      <w:numFmt w:val="lowerLetter"/>
      <w:lvlText w:val="%2."/>
      <w:lvlJc w:val="left"/>
      <w:pPr>
        <w:ind w:left="1498" w:hanging="360"/>
      </w:pPr>
    </w:lvl>
    <w:lvl w:ilvl="2" w:tplc="0809001B" w:tentative="1">
      <w:start w:val="1"/>
      <w:numFmt w:val="lowerRoman"/>
      <w:lvlText w:val="%3."/>
      <w:lvlJc w:val="right"/>
      <w:pPr>
        <w:ind w:left="2218" w:hanging="180"/>
      </w:pPr>
    </w:lvl>
    <w:lvl w:ilvl="3" w:tplc="0809000F" w:tentative="1">
      <w:start w:val="1"/>
      <w:numFmt w:val="decimal"/>
      <w:lvlText w:val="%4."/>
      <w:lvlJc w:val="left"/>
      <w:pPr>
        <w:ind w:left="2938" w:hanging="360"/>
      </w:pPr>
    </w:lvl>
    <w:lvl w:ilvl="4" w:tplc="08090019" w:tentative="1">
      <w:start w:val="1"/>
      <w:numFmt w:val="lowerLetter"/>
      <w:lvlText w:val="%5."/>
      <w:lvlJc w:val="left"/>
      <w:pPr>
        <w:ind w:left="3658" w:hanging="360"/>
      </w:pPr>
    </w:lvl>
    <w:lvl w:ilvl="5" w:tplc="0809001B" w:tentative="1">
      <w:start w:val="1"/>
      <w:numFmt w:val="lowerRoman"/>
      <w:lvlText w:val="%6."/>
      <w:lvlJc w:val="right"/>
      <w:pPr>
        <w:ind w:left="4378" w:hanging="180"/>
      </w:pPr>
    </w:lvl>
    <w:lvl w:ilvl="6" w:tplc="0809000F" w:tentative="1">
      <w:start w:val="1"/>
      <w:numFmt w:val="decimal"/>
      <w:lvlText w:val="%7."/>
      <w:lvlJc w:val="left"/>
      <w:pPr>
        <w:ind w:left="5098" w:hanging="360"/>
      </w:pPr>
    </w:lvl>
    <w:lvl w:ilvl="7" w:tplc="08090019" w:tentative="1">
      <w:start w:val="1"/>
      <w:numFmt w:val="lowerLetter"/>
      <w:lvlText w:val="%8."/>
      <w:lvlJc w:val="left"/>
      <w:pPr>
        <w:ind w:left="5818" w:hanging="360"/>
      </w:pPr>
    </w:lvl>
    <w:lvl w:ilvl="8" w:tplc="0809001B" w:tentative="1">
      <w:start w:val="1"/>
      <w:numFmt w:val="lowerRoman"/>
      <w:lvlText w:val="%9."/>
      <w:lvlJc w:val="right"/>
      <w:pPr>
        <w:ind w:left="6538" w:hanging="180"/>
      </w:pPr>
    </w:lvl>
  </w:abstractNum>
  <w:abstractNum w:abstractNumId="17" w15:restartNumberingAfterBreak="0">
    <w:nsid w:val="4B2C0BEA"/>
    <w:multiLevelType w:val="hybridMultilevel"/>
    <w:tmpl w:val="9A8A201A"/>
    <w:lvl w:ilvl="0" w:tplc="D67CDBA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B50097D"/>
    <w:multiLevelType w:val="hybridMultilevel"/>
    <w:tmpl w:val="4C9A4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0234CF"/>
    <w:multiLevelType w:val="multilevel"/>
    <w:tmpl w:val="A832F06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2494D16"/>
    <w:multiLevelType w:val="hybridMultilevel"/>
    <w:tmpl w:val="9F0275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6713E5"/>
    <w:multiLevelType w:val="hybridMultilevel"/>
    <w:tmpl w:val="4704D6EA"/>
    <w:lvl w:ilvl="0" w:tplc="B1D26F7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7E3822"/>
    <w:multiLevelType w:val="hybridMultilevel"/>
    <w:tmpl w:val="860606CE"/>
    <w:lvl w:ilvl="0" w:tplc="E7F4005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905D2B"/>
    <w:multiLevelType w:val="hybridMultilevel"/>
    <w:tmpl w:val="375630CA"/>
    <w:lvl w:ilvl="0" w:tplc="08F6298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E600C69"/>
    <w:multiLevelType w:val="hybridMultilevel"/>
    <w:tmpl w:val="E5244856"/>
    <w:lvl w:ilvl="0" w:tplc="525280F0">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F582ABF"/>
    <w:multiLevelType w:val="hybridMultilevel"/>
    <w:tmpl w:val="8DC8A43E"/>
    <w:lvl w:ilvl="0" w:tplc="5322C68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4"/>
  </w:num>
  <w:num w:numId="3">
    <w:abstractNumId w:val="13"/>
  </w:num>
  <w:num w:numId="4">
    <w:abstractNumId w:val="14"/>
  </w:num>
  <w:num w:numId="5">
    <w:abstractNumId w:val="5"/>
  </w:num>
  <w:num w:numId="6">
    <w:abstractNumId w:val="19"/>
  </w:num>
  <w:num w:numId="7">
    <w:abstractNumId w:val="6"/>
  </w:num>
  <w:num w:numId="8">
    <w:abstractNumId w:val="16"/>
  </w:num>
  <w:num w:numId="9">
    <w:abstractNumId w:val="7"/>
  </w:num>
  <w:num w:numId="10">
    <w:abstractNumId w:val="24"/>
  </w:num>
  <w:num w:numId="11">
    <w:abstractNumId w:val="9"/>
  </w:num>
  <w:num w:numId="12">
    <w:abstractNumId w:val="15"/>
  </w:num>
  <w:num w:numId="13">
    <w:abstractNumId w:val="10"/>
  </w:num>
  <w:num w:numId="14">
    <w:abstractNumId w:val="17"/>
  </w:num>
  <w:num w:numId="15">
    <w:abstractNumId w:val="20"/>
  </w:num>
  <w:num w:numId="16">
    <w:abstractNumId w:val="2"/>
  </w:num>
  <w:num w:numId="17">
    <w:abstractNumId w:val="11"/>
  </w:num>
  <w:num w:numId="18">
    <w:abstractNumId w:val="25"/>
  </w:num>
  <w:num w:numId="19">
    <w:abstractNumId w:val="1"/>
  </w:num>
  <w:num w:numId="20">
    <w:abstractNumId w:val="12"/>
  </w:num>
  <w:num w:numId="21">
    <w:abstractNumId w:val="3"/>
  </w:num>
  <w:num w:numId="22">
    <w:abstractNumId w:val="0"/>
  </w:num>
  <w:num w:numId="23">
    <w:abstractNumId w:val="22"/>
  </w:num>
  <w:num w:numId="24">
    <w:abstractNumId w:val="21"/>
  </w:num>
  <w:num w:numId="25">
    <w:abstractNumId w:val="8"/>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aaxt5w9xv0tweedfov022ixwepe952x5d5&quot;&gt;My EndNote Library&lt;record-ids&gt;&lt;item&gt;12&lt;/item&gt;&lt;item&gt;15&lt;/item&gt;&lt;item&gt;16&lt;/item&gt;&lt;item&gt;17&lt;/item&gt;&lt;item&gt;19&lt;/item&gt;&lt;item&gt;20&lt;/item&gt;&lt;item&gt;21&lt;/item&gt;&lt;item&gt;22&lt;/item&gt;&lt;item&gt;37&lt;/item&gt;&lt;item&gt;40&lt;/item&gt;&lt;item&gt;41&lt;/item&gt;&lt;item&gt;44&lt;/item&gt;&lt;item&gt;46&lt;/item&gt;&lt;item&gt;53&lt;/item&gt;&lt;item&gt;55&lt;/item&gt;&lt;item&gt;66&lt;/item&gt;&lt;item&gt;69&lt;/item&gt;&lt;item&gt;74&lt;/item&gt;&lt;item&gt;77&lt;/item&gt;&lt;item&gt;79&lt;/item&gt;&lt;item&gt;80&lt;/item&gt;&lt;item&gt;81&lt;/item&gt;&lt;item&gt;84&lt;/item&gt;&lt;item&gt;85&lt;/item&gt;&lt;item&gt;87&lt;/item&gt;&lt;item&gt;88&lt;/item&gt;&lt;item&gt;89&lt;/item&gt;&lt;item&gt;104&lt;/item&gt;&lt;item&gt;105&lt;/item&gt;&lt;item&gt;118&lt;/item&gt;&lt;item&gt;125&lt;/item&gt;&lt;item&gt;137&lt;/item&gt;&lt;item&gt;145&lt;/item&gt;&lt;item&gt;152&lt;/item&gt;&lt;item&gt;153&lt;/item&gt;&lt;item&gt;167&lt;/item&gt;&lt;item&gt;171&lt;/item&gt;&lt;item&gt;174&lt;/item&gt;&lt;item&gt;177&lt;/item&gt;&lt;item&gt;180&lt;/item&gt;&lt;item&gt;181&lt;/item&gt;&lt;item&gt;183&lt;/item&gt;&lt;item&gt;184&lt;/item&gt;&lt;item&gt;185&lt;/item&gt;&lt;item&gt;196&lt;/item&gt;&lt;item&gt;203&lt;/item&gt;&lt;item&gt;208&lt;/item&gt;&lt;item&gt;240&lt;/item&gt;&lt;item&gt;247&lt;/item&gt;&lt;item&gt;255&lt;/item&gt;&lt;item&gt;262&lt;/item&gt;&lt;item&gt;270&lt;/item&gt;&lt;item&gt;274&lt;/item&gt;&lt;item&gt;276&lt;/item&gt;&lt;item&gt;284&lt;/item&gt;&lt;item&gt;285&lt;/item&gt;&lt;item&gt;286&lt;/item&gt;&lt;item&gt;288&lt;/item&gt;&lt;item&gt;289&lt;/item&gt;&lt;item&gt;290&lt;/item&gt;&lt;item&gt;291&lt;/item&gt;&lt;item&gt;292&lt;/item&gt;&lt;item&gt;300&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7&lt;/item&gt;&lt;item&gt;319&lt;/item&gt;&lt;item&gt;320&lt;/item&gt;&lt;item&gt;321&lt;/item&gt;&lt;item&gt;323&lt;/item&gt;&lt;/record-ids&gt;&lt;/item&gt;&lt;/Libraries&gt;"/>
  </w:docVars>
  <w:rsids>
    <w:rsidRoot w:val="00E1230E"/>
    <w:rsid w:val="000007F5"/>
    <w:rsid w:val="00000F1F"/>
    <w:rsid w:val="000013F6"/>
    <w:rsid w:val="00001BC8"/>
    <w:rsid w:val="00001F07"/>
    <w:rsid w:val="000022CA"/>
    <w:rsid w:val="000037F5"/>
    <w:rsid w:val="0000393F"/>
    <w:rsid w:val="00003983"/>
    <w:rsid w:val="0000417E"/>
    <w:rsid w:val="00004E60"/>
    <w:rsid w:val="00005E48"/>
    <w:rsid w:val="00006107"/>
    <w:rsid w:val="00006531"/>
    <w:rsid w:val="0000659A"/>
    <w:rsid w:val="00006CFF"/>
    <w:rsid w:val="00006D3C"/>
    <w:rsid w:val="00007230"/>
    <w:rsid w:val="0001236E"/>
    <w:rsid w:val="00012BDC"/>
    <w:rsid w:val="00012C12"/>
    <w:rsid w:val="00012CFB"/>
    <w:rsid w:val="00013716"/>
    <w:rsid w:val="00013804"/>
    <w:rsid w:val="0001398D"/>
    <w:rsid w:val="000142B1"/>
    <w:rsid w:val="00014708"/>
    <w:rsid w:val="00015B1C"/>
    <w:rsid w:val="00016088"/>
    <w:rsid w:val="00016721"/>
    <w:rsid w:val="000167A7"/>
    <w:rsid w:val="00016B87"/>
    <w:rsid w:val="00016F22"/>
    <w:rsid w:val="00017388"/>
    <w:rsid w:val="00017568"/>
    <w:rsid w:val="000175D2"/>
    <w:rsid w:val="00017677"/>
    <w:rsid w:val="0001779C"/>
    <w:rsid w:val="000200F4"/>
    <w:rsid w:val="00020390"/>
    <w:rsid w:val="000206E8"/>
    <w:rsid w:val="0002086E"/>
    <w:rsid w:val="000234C0"/>
    <w:rsid w:val="00023711"/>
    <w:rsid w:val="00023E86"/>
    <w:rsid w:val="00024EEB"/>
    <w:rsid w:val="0002564E"/>
    <w:rsid w:val="00025E5A"/>
    <w:rsid w:val="000265AB"/>
    <w:rsid w:val="00026717"/>
    <w:rsid w:val="00026BFC"/>
    <w:rsid w:val="00026D61"/>
    <w:rsid w:val="00026E50"/>
    <w:rsid w:val="000270F1"/>
    <w:rsid w:val="000277B5"/>
    <w:rsid w:val="00027BEC"/>
    <w:rsid w:val="00027EE9"/>
    <w:rsid w:val="00027F47"/>
    <w:rsid w:val="00030565"/>
    <w:rsid w:val="00030965"/>
    <w:rsid w:val="00030D11"/>
    <w:rsid w:val="00030FAF"/>
    <w:rsid w:val="000316C3"/>
    <w:rsid w:val="00031CFE"/>
    <w:rsid w:val="00032CD4"/>
    <w:rsid w:val="00033C3B"/>
    <w:rsid w:val="00034872"/>
    <w:rsid w:val="00034E5F"/>
    <w:rsid w:val="00035A75"/>
    <w:rsid w:val="00036376"/>
    <w:rsid w:val="00036435"/>
    <w:rsid w:val="00036733"/>
    <w:rsid w:val="00036C7B"/>
    <w:rsid w:val="00036DC1"/>
    <w:rsid w:val="000370D5"/>
    <w:rsid w:val="00037929"/>
    <w:rsid w:val="00041154"/>
    <w:rsid w:val="00041319"/>
    <w:rsid w:val="000427CF"/>
    <w:rsid w:val="00042BE9"/>
    <w:rsid w:val="00043156"/>
    <w:rsid w:val="00043884"/>
    <w:rsid w:val="000438D4"/>
    <w:rsid w:val="00043DBC"/>
    <w:rsid w:val="000447B1"/>
    <w:rsid w:val="00045277"/>
    <w:rsid w:val="00045858"/>
    <w:rsid w:val="0004656A"/>
    <w:rsid w:val="000474CB"/>
    <w:rsid w:val="0005126F"/>
    <w:rsid w:val="00052395"/>
    <w:rsid w:val="00052881"/>
    <w:rsid w:val="00052A9E"/>
    <w:rsid w:val="00054E40"/>
    <w:rsid w:val="00055A82"/>
    <w:rsid w:val="00056554"/>
    <w:rsid w:val="00057234"/>
    <w:rsid w:val="00057451"/>
    <w:rsid w:val="000575C6"/>
    <w:rsid w:val="00061486"/>
    <w:rsid w:val="00061C7E"/>
    <w:rsid w:val="00061D9F"/>
    <w:rsid w:val="0006214D"/>
    <w:rsid w:val="00062155"/>
    <w:rsid w:val="00062937"/>
    <w:rsid w:val="000637BE"/>
    <w:rsid w:val="00063B5E"/>
    <w:rsid w:val="000645F5"/>
    <w:rsid w:val="00065244"/>
    <w:rsid w:val="00065D73"/>
    <w:rsid w:val="0006644F"/>
    <w:rsid w:val="0006697F"/>
    <w:rsid w:val="00066F41"/>
    <w:rsid w:val="00067028"/>
    <w:rsid w:val="000671DA"/>
    <w:rsid w:val="0006754E"/>
    <w:rsid w:val="00067B6E"/>
    <w:rsid w:val="00070175"/>
    <w:rsid w:val="00070691"/>
    <w:rsid w:val="00071340"/>
    <w:rsid w:val="0007140A"/>
    <w:rsid w:val="0007170D"/>
    <w:rsid w:val="00071D46"/>
    <w:rsid w:val="00072C02"/>
    <w:rsid w:val="000733B5"/>
    <w:rsid w:val="00073AFF"/>
    <w:rsid w:val="00073DE1"/>
    <w:rsid w:val="0007441E"/>
    <w:rsid w:val="00074BF1"/>
    <w:rsid w:val="00074C5B"/>
    <w:rsid w:val="00075422"/>
    <w:rsid w:val="0007552F"/>
    <w:rsid w:val="00075A5A"/>
    <w:rsid w:val="00075D4F"/>
    <w:rsid w:val="000767CD"/>
    <w:rsid w:val="0007761B"/>
    <w:rsid w:val="00077680"/>
    <w:rsid w:val="00077AB3"/>
    <w:rsid w:val="00077ECF"/>
    <w:rsid w:val="000805D1"/>
    <w:rsid w:val="00081127"/>
    <w:rsid w:val="0008174D"/>
    <w:rsid w:val="000825CB"/>
    <w:rsid w:val="00082636"/>
    <w:rsid w:val="0008290B"/>
    <w:rsid w:val="00082BEA"/>
    <w:rsid w:val="000848F9"/>
    <w:rsid w:val="0008662F"/>
    <w:rsid w:val="00086E89"/>
    <w:rsid w:val="00086EEC"/>
    <w:rsid w:val="00087BBC"/>
    <w:rsid w:val="000904F1"/>
    <w:rsid w:val="000908F8"/>
    <w:rsid w:val="000910DC"/>
    <w:rsid w:val="000919F5"/>
    <w:rsid w:val="00091F5A"/>
    <w:rsid w:val="00091F8D"/>
    <w:rsid w:val="00092E99"/>
    <w:rsid w:val="00094449"/>
    <w:rsid w:val="00094C1F"/>
    <w:rsid w:val="0009607D"/>
    <w:rsid w:val="00096E9C"/>
    <w:rsid w:val="00097803"/>
    <w:rsid w:val="00097D2E"/>
    <w:rsid w:val="000A1429"/>
    <w:rsid w:val="000A190C"/>
    <w:rsid w:val="000A1CB0"/>
    <w:rsid w:val="000A21DB"/>
    <w:rsid w:val="000A28C1"/>
    <w:rsid w:val="000A2B2B"/>
    <w:rsid w:val="000A355F"/>
    <w:rsid w:val="000A3A9D"/>
    <w:rsid w:val="000A3E96"/>
    <w:rsid w:val="000A3EEA"/>
    <w:rsid w:val="000A56C3"/>
    <w:rsid w:val="000A606E"/>
    <w:rsid w:val="000A613B"/>
    <w:rsid w:val="000A6158"/>
    <w:rsid w:val="000A7144"/>
    <w:rsid w:val="000A7707"/>
    <w:rsid w:val="000B015B"/>
    <w:rsid w:val="000B0660"/>
    <w:rsid w:val="000B078F"/>
    <w:rsid w:val="000B12AD"/>
    <w:rsid w:val="000B1484"/>
    <w:rsid w:val="000B2BF3"/>
    <w:rsid w:val="000B3256"/>
    <w:rsid w:val="000B38D8"/>
    <w:rsid w:val="000B436B"/>
    <w:rsid w:val="000B5029"/>
    <w:rsid w:val="000B52D5"/>
    <w:rsid w:val="000B5D33"/>
    <w:rsid w:val="000B6957"/>
    <w:rsid w:val="000B7131"/>
    <w:rsid w:val="000C0CE7"/>
    <w:rsid w:val="000C1339"/>
    <w:rsid w:val="000C169A"/>
    <w:rsid w:val="000C2714"/>
    <w:rsid w:val="000C29F4"/>
    <w:rsid w:val="000C2ED0"/>
    <w:rsid w:val="000C2EEB"/>
    <w:rsid w:val="000C38C1"/>
    <w:rsid w:val="000C48AA"/>
    <w:rsid w:val="000C4A19"/>
    <w:rsid w:val="000C4EFE"/>
    <w:rsid w:val="000C6317"/>
    <w:rsid w:val="000C7279"/>
    <w:rsid w:val="000D005D"/>
    <w:rsid w:val="000D0AAD"/>
    <w:rsid w:val="000D1DAC"/>
    <w:rsid w:val="000D3A6A"/>
    <w:rsid w:val="000D4BA2"/>
    <w:rsid w:val="000D5617"/>
    <w:rsid w:val="000D575F"/>
    <w:rsid w:val="000D6740"/>
    <w:rsid w:val="000D7E65"/>
    <w:rsid w:val="000D7EB3"/>
    <w:rsid w:val="000E026C"/>
    <w:rsid w:val="000E1F94"/>
    <w:rsid w:val="000E2036"/>
    <w:rsid w:val="000E3744"/>
    <w:rsid w:val="000E396C"/>
    <w:rsid w:val="000E50B6"/>
    <w:rsid w:val="000E5247"/>
    <w:rsid w:val="000E578B"/>
    <w:rsid w:val="000E5F10"/>
    <w:rsid w:val="000E634F"/>
    <w:rsid w:val="000E6DDD"/>
    <w:rsid w:val="000E7391"/>
    <w:rsid w:val="000E7AFD"/>
    <w:rsid w:val="000E7CEB"/>
    <w:rsid w:val="000F13B7"/>
    <w:rsid w:val="000F1791"/>
    <w:rsid w:val="000F1ACA"/>
    <w:rsid w:val="000F2C07"/>
    <w:rsid w:val="000F2CF7"/>
    <w:rsid w:val="000F3A16"/>
    <w:rsid w:val="000F3E76"/>
    <w:rsid w:val="000F4CEC"/>
    <w:rsid w:val="000F5C8C"/>
    <w:rsid w:val="000F600D"/>
    <w:rsid w:val="000F6094"/>
    <w:rsid w:val="000F6236"/>
    <w:rsid w:val="000F6766"/>
    <w:rsid w:val="000F6AD9"/>
    <w:rsid w:val="000F790A"/>
    <w:rsid w:val="00100CA3"/>
    <w:rsid w:val="001018D6"/>
    <w:rsid w:val="00101F18"/>
    <w:rsid w:val="00102DA7"/>
    <w:rsid w:val="0010304E"/>
    <w:rsid w:val="00103EF5"/>
    <w:rsid w:val="0010479A"/>
    <w:rsid w:val="001050F9"/>
    <w:rsid w:val="0010520A"/>
    <w:rsid w:val="001055BE"/>
    <w:rsid w:val="00105E33"/>
    <w:rsid w:val="0010794C"/>
    <w:rsid w:val="00107E3B"/>
    <w:rsid w:val="001101BB"/>
    <w:rsid w:val="00110871"/>
    <w:rsid w:val="001108C8"/>
    <w:rsid w:val="00111291"/>
    <w:rsid w:val="00111376"/>
    <w:rsid w:val="00111537"/>
    <w:rsid w:val="001120EC"/>
    <w:rsid w:val="001129D9"/>
    <w:rsid w:val="00112A45"/>
    <w:rsid w:val="0011498D"/>
    <w:rsid w:val="00114DB7"/>
    <w:rsid w:val="00114F66"/>
    <w:rsid w:val="0011521C"/>
    <w:rsid w:val="00115E18"/>
    <w:rsid w:val="0011686F"/>
    <w:rsid w:val="0011689E"/>
    <w:rsid w:val="00117A75"/>
    <w:rsid w:val="00117C88"/>
    <w:rsid w:val="00117FF6"/>
    <w:rsid w:val="00120C6D"/>
    <w:rsid w:val="0012131A"/>
    <w:rsid w:val="00121879"/>
    <w:rsid w:val="00122863"/>
    <w:rsid w:val="00122E6D"/>
    <w:rsid w:val="00123AF5"/>
    <w:rsid w:val="00124235"/>
    <w:rsid w:val="001242AF"/>
    <w:rsid w:val="0012466C"/>
    <w:rsid w:val="00125870"/>
    <w:rsid w:val="00126340"/>
    <w:rsid w:val="00127166"/>
    <w:rsid w:val="00127353"/>
    <w:rsid w:val="00127A10"/>
    <w:rsid w:val="00131DF1"/>
    <w:rsid w:val="00131F58"/>
    <w:rsid w:val="00131FD3"/>
    <w:rsid w:val="0013208F"/>
    <w:rsid w:val="001323FE"/>
    <w:rsid w:val="00132465"/>
    <w:rsid w:val="00133735"/>
    <w:rsid w:val="00134B6C"/>
    <w:rsid w:val="00134CB3"/>
    <w:rsid w:val="001352C9"/>
    <w:rsid w:val="0013607E"/>
    <w:rsid w:val="0013613A"/>
    <w:rsid w:val="001361D2"/>
    <w:rsid w:val="001376D7"/>
    <w:rsid w:val="001378AF"/>
    <w:rsid w:val="00140AD8"/>
    <w:rsid w:val="00140B76"/>
    <w:rsid w:val="00141352"/>
    <w:rsid w:val="001425F4"/>
    <w:rsid w:val="00142674"/>
    <w:rsid w:val="00144236"/>
    <w:rsid w:val="001455FE"/>
    <w:rsid w:val="0014765B"/>
    <w:rsid w:val="001479A0"/>
    <w:rsid w:val="001515D5"/>
    <w:rsid w:val="001525ED"/>
    <w:rsid w:val="001526A4"/>
    <w:rsid w:val="001530CD"/>
    <w:rsid w:val="00154388"/>
    <w:rsid w:val="001548FF"/>
    <w:rsid w:val="00154D83"/>
    <w:rsid w:val="00156585"/>
    <w:rsid w:val="001568B9"/>
    <w:rsid w:val="00156A1B"/>
    <w:rsid w:val="00157C92"/>
    <w:rsid w:val="00160045"/>
    <w:rsid w:val="00161204"/>
    <w:rsid w:val="001618DC"/>
    <w:rsid w:val="00161FE3"/>
    <w:rsid w:val="001625E0"/>
    <w:rsid w:val="00162785"/>
    <w:rsid w:val="00162B7B"/>
    <w:rsid w:val="00163576"/>
    <w:rsid w:val="00163D55"/>
    <w:rsid w:val="00164A9C"/>
    <w:rsid w:val="00165C7F"/>
    <w:rsid w:val="00165CA7"/>
    <w:rsid w:val="001667BC"/>
    <w:rsid w:val="00166F6B"/>
    <w:rsid w:val="001672B3"/>
    <w:rsid w:val="00167364"/>
    <w:rsid w:val="00170865"/>
    <w:rsid w:val="00171A55"/>
    <w:rsid w:val="00171D3B"/>
    <w:rsid w:val="00172B18"/>
    <w:rsid w:val="00172BCC"/>
    <w:rsid w:val="00173EA6"/>
    <w:rsid w:val="001748AA"/>
    <w:rsid w:val="00174994"/>
    <w:rsid w:val="00174F66"/>
    <w:rsid w:val="0017611C"/>
    <w:rsid w:val="0017677F"/>
    <w:rsid w:val="00176974"/>
    <w:rsid w:val="00177050"/>
    <w:rsid w:val="001770D9"/>
    <w:rsid w:val="001770F0"/>
    <w:rsid w:val="00177685"/>
    <w:rsid w:val="00177DDF"/>
    <w:rsid w:val="001800B1"/>
    <w:rsid w:val="00180356"/>
    <w:rsid w:val="001805A5"/>
    <w:rsid w:val="001807E8"/>
    <w:rsid w:val="00181178"/>
    <w:rsid w:val="00181797"/>
    <w:rsid w:val="00181CB8"/>
    <w:rsid w:val="00182019"/>
    <w:rsid w:val="0018458F"/>
    <w:rsid w:val="00184658"/>
    <w:rsid w:val="00185879"/>
    <w:rsid w:val="001859BD"/>
    <w:rsid w:val="00186777"/>
    <w:rsid w:val="00186C09"/>
    <w:rsid w:val="001875B4"/>
    <w:rsid w:val="00187779"/>
    <w:rsid w:val="00187806"/>
    <w:rsid w:val="00187DFA"/>
    <w:rsid w:val="0019073D"/>
    <w:rsid w:val="00190E50"/>
    <w:rsid w:val="00191782"/>
    <w:rsid w:val="0019196C"/>
    <w:rsid w:val="0019212A"/>
    <w:rsid w:val="00193044"/>
    <w:rsid w:val="0019510C"/>
    <w:rsid w:val="001953AA"/>
    <w:rsid w:val="001955B0"/>
    <w:rsid w:val="00195E1B"/>
    <w:rsid w:val="00196DE4"/>
    <w:rsid w:val="00196F79"/>
    <w:rsid w:val="00196FFC"/>
    <w:rsid w:val="001972C6"/>
    <w:rsid w:val="001974D6"/>
    <w:rsid w:val="001974E4"/>
    <w:rsid w:val="001978C3"/>
    <w:rsid w:val="001A0585"/>
    <w:rsid w:val="001A06C1"/>
    <w:rsid w:val="001A071A"/>
    <w:rsid w:val="001A0C24"/>
    <w:rsid w:val="001A1AC2"/>
    <w:rsid w:val="001A2E5E"/>
    <w:rsid w:val="001A3A51"/>
    <w:rsid w:val="001A3E12"/>
    <w:rsid w:val="001A415A"/>
    <w:rsid w:val="001A5429"/>
    <w:rsid w:val="001A550B"/>
    <w:rsid w:val="001A5614"/>
    <w:rsid w:val="001A5E56"/>
    <w:rsid w:val="001A749A"/>
    <w:rsid w:val="001A7D98"/>
    <w:rsid w:val="001A7E6C"/>
    <w:rsid w:val="001B058B"/>
    <w:rsid w:val="001B0A3B"/>
    <w:rsid w:val="001B0E17"/>
    <w:rsid w:val="001B0EDA"/>
    <w:rsid w:val="001B138D"/>
    <w:rsid w:val="001B28DB"/>
    <w:rsid w:val="001B2993"/>
    <w:rsid w:val="001B4185"/>
    <w:rsid w:val="001B4CBD"/>
    <w:rsid w:val="001B5A1A"/>
    <w:rsid w:val="001B5DF4"/>
    <w:rsid w:val="001B5EC2"/>
    <w:rsid w:val="001B7109"/>
    <w:rsid w:val="001B723F"/>
    <w:rsid w:val="001B79D7"/>
    <w:rsid w:val="001C0A95"/>
    <w:rsid w:val="001C17CE"/>
    <w:rsid w:val="001C2CB3"/>
    <w:rsid w:val="001C3F32"/>
    <w:rsid w:val="001C4802"/>
    <w:rsid w:val="001C4EA9"/>
    <w:rsid w:val="001C716A"/>
    <w:rsid w:val="001C717F"/>
    <w:rsid w:val="001C7607"/>
    <w:rsid w:val="001C7637"/>
    <w:rsid w:val="001C7EB5"/>
    <w:rsid w:val="001D07F2"/>
    <w:rsid w:val="001D08E5"/>
    <w:rsid w:val="001D08F6"/>
    <w:rsid w:val="001D1168"/>
    <w:rsid w:val="001D394F"/>
    <w:rsid w:val="001D4228"/>
    <w:rsid w:val="001D47AB"/>
    <w:rsid w:val="001D4BC4"/>
    <w:rsid w:val="001D4C55"/>
    <w:rsid w:val="001D5507"/>
    <w:rsid w:val="001D5701"/>
    <w:rsid w:val="001D5A91"/>
    <w:rsid w:val="001D60E0"/>
    <w:rsid w:val="001D61E5"/>
    <w:rsid w:val="001D6D38"/>
    <w:rsid w:val="001D73B7"/>
    <w:rsid w:val="001D76D8"/>
    <w:rsid w:val="001D7E47"/>
    <w:rsid w:val="001E3617"/>
    <w:rsid w:val="001E50C6"/>
    <w:rsid w:val="001E566C"/>
    <w:rsid w:val="001E749C"/>
    <w:rsid w:val="001E74FC"/>
    <w:rsid w:val="001E77EB"/>
    <w:rsid w:val="001E7DEA"/>
    <w:rsid w:val="001F004E"/>
    <w:rsid w:val="001F01CB"/>
    <w:rsid w:val="001F03A7"/>
    <w:rsid w:val="001F0CF9"/>
    <w:rsid w:val="001F0E16"/>
    <w:rsid w:val="001F1312"/>
    <w:rsid w:val="001F18F3"/>
    <w:rsid w:val="001F195F"/>
    <w:rsid w:val="001F39AC"/>
    <w:rsid w:val="001F42AB"/>
    <w:rsid w:val="001F4F44"/>
    <w:rsid w:val="001F53F4"/>
    <w:rsid w:val="001F546D"/>
    <w:rsid w:val="001F5DEC"/>
    <w:rsid w:val="001F660B"/>
    <w:rsid w:val="001F6FE9"/>
    <w:rsid w:val="001F7B28"/>
    <w:rsid w:val="00200475"/>
    <w:rsid w:val="00200D0E"/>
    <w:rsid w:val="00201614"/>
    <w:rsid w:val="002025D8"/>
    <w:rsid w:val="002054DD"/>
    <w:rsid w:val="002059BA"/>
    <w:rsid w:val="0020721A"/>
    <w:rsid w:val="00207B24"/>
    <w:rsid w:val="00207CDA"/>
    <w:rsid w:val="00207E74"/>
    <w:rsid w:val="002103AF"/>
    <w:rsid w:val="00210613"/>
    <w:rsid w:val="002114CC"/>
    <w:rsid w:val="00211A8A"/>
    <w:rsid w:val="00211C55"/>
    <w:rsid w:val="0021205A"/>
    <w:rsid w:val="00212E42"/>
    <w:rsid w:val="002132EE"/>
    <w:rsid w:val="0021397F"/>
    <w:rsid w:val="002139E4"/>
    <w:rsid w:val="00213BB5"/>
    <w:rsid w:val="00213C88"/>
    <w:rsid w:val="00213CEB"/>
    <w:rsid w:val="00214479"/>
    <w:rsid w:val="0021492E"/>
    <w:rsid w:val="00214D3E"/>
    <w:rsid w:val="00215A6A"/>
    <w:rsid w:val="00217193"/>
    <w:rsid w:val="00217257"/>
    <w:rsid w:val="0021753C"/>
    <w:rsid w:val="00217B45"/>
    <w:rsid w:val="002203B7"/>
    <w:rsid w:val="0022123C"/>
    <w:rsid w:val="0022169E"/>
    <w:rsid w:val="00221AE4"/>
    <w:rsid w:val="00221DD3"/>
    <w:rsid w:val="0022278A"/>
    <w:rsid w:val="00222AA4"/>
    <w:rsid w:val="00223152"/>
    <w:rsid w:val="00223487"/>
    <w:rsid w:val="00223EE5"/>
    <w:rsid w:val="0022461C"/>
    <w:rsid w:val="0022479F"/>
    <w:rsid w:val="00224B84"/>
    <w:rsid w:val="00224B92"/>
    <w:rsid w:val="002252C9"/>
    <w:rsid w:val="00225BF9"/>
    <w:rsid w:val="0022683F"/>
    <w:rsid w:val="002272EF"/>
    <w:rsid w:val="002273E2"/>
    <w:rsid w:val="00230142"/>
    <w:rsid w:val="002310BF"/>
    <w:rsid w:val="00232716"/>
    <w:rsid w:val="00232A47"/>
    <w:rsid w:val="00232E13"/>
    <w:rsid w:val="0023303D"/>
    <w:rsid w:val="002334D7"/>
    <w:rsid w:val="002348A1"/>
    <w:rsid w:val="002354ED"/>
    <w:rsid w:val="00235614"/>
    <w:rsid w:val="00235E51"/>
    <w:rsid w:val="002361E4"/>
    <w:rsid w:val="00236FC8"/>
    <w:rsid w:val="0023789E"/>
    <w:rsid w:val="00240142"/>
    <w:rsid w:val="002404D0"/>
    <w:rsid w:val="002414E9"/>
    <w:rsid w:val="00242317"/>
    <w:rsid w:val="00242519"/>
    <w:rsid w:val="002425FF"/>
    <w:rsid w:val="002426CE"/>
    <w:rsid w:val="00242982"/>
    <w:rsid w:val="00242DA1"/>
    <w:rsid w:val="00243523"/>
    <w:rsid w:val="00243DCE"/>
    <w:rsid w:val="00243F4E"/>
    <w:rsid w:val="00243FE5"/>
    <w:rsid w:val="002440CB"/>
    <w:rsid w:val="00244400"/>
    <w:rsid w:val="00244F6E"/>
    <w:rsid w:val="002452D6"/>
    <w:rsid w:val="002461FA"/>
    <w:rsid w:val="00247D2F"/>
    <w:rsid w:val="0025006D"/>
    <w:rsid w:val="0025036C"/>
    <w:rsid w:val="0025074A"/>
    <w:rsid w:val="002515FF"/>
    <w:rsid w:val="00252946"/>
    <w:rsid w:val="00253289"/>
    <w:rsid w:val="002536C5"/>
    <w:rsid w:val="00254C41"/>
    <w:rsid w:val="00255579"/>
    <w:rsid w:val="00255D79"/>
    <w:rsid w:val="002560EB"/>
    <w:rsid w:val="002562DD"/>
    <w:rsid w:val="00256761"/>
    <w:rsid w:val="00256B74"/>
    <w:rsid w:val="002575C6"/>
    <w:rsid w:val="0026139D"/>
    <w:rsid w:val="00261956"/>
    <w:rsid w:val="00261AF4"/>
    <w:rsid w:val="00261FAA"/>
    <w:rsid w:val="00262184"/>
    <w:rsid w:val="002623B9"/>
    <w:rsid w:val="00262D95"/>
    <w:rsid w:val="00262F38"/>
    <w:rsid w:val="0026300D"/>
    <w:rsid w:val="00263585"/>
    <w:rsid w:val="00263687"/>
    <w:rsid w:val="00263BF5"/>
    <w:rsid w:val="00263DE1"/>
    <w:rsid w:val="0026406F"/>
    <w:rsid w:val="00264074"/>
    <w:rsid w:val="0026410F"/>
    <w:rsid w:val="00265BDC"/>
    <w:rsid w:val="00266B7D"/>
    <w:rsid w:val="00266D44"/>
    <w:rsid w:val="00266ED1"/>
    <w:rsid w:val="0026771A"/>
    <w:rsid w:val="00267B69"/>
    <w:rsid w:val="0027023C"/>
    <w:rsid w:val="00270BED"/>
    <w:rsid w:val="00271AE1"/>
    <w:rsid w:val="00272214"/>
    <w:rsid w:val="00272B3D"/>
    <w:rsid w:val="002736D8"/>
    <w:rsid w:val="0027372C"/>
    <w:rsid w:val="00273CAA"/>
    <w:rsid w:val="00275D64"/>
    <w:rsid w:val="00276584"/>
    <w:rsid w:val="0027676B"/>
    <w:rsid w:val="00276CB3"/>
    <w:rsid w:val="00277358"/>
    <w:rsid w:val="00277812"/>
    <w:rsid w:val="00277EFC"/>
    <w:rsid w:val="00280C15"/>
    <w:rsid w:val="0028109B"/>
    <w:rsid w:val="0028181F"/>
    <w:rsid w:val="00283E3C"/>
    <w:rsid w:val="002846DC"/>
    <w:rsid w:val="00284880"/>
    <w:rsid w:val="00284CD9"/>
    <w:rsid w:val="002854E2"/>
    <w:rsid w:val="0028553E"/>
    <w:rsid w:val="0028588E"/>
    <w:rsid w:val="00285A95"/>
    <w:rsid w:val="00285E4C"/>
    <w:rsid w:val="0029061A"/>
    <w:rsid w:val="00290D11"/>
    <w:rsid w:val="00292059"/>
    <w:rsid w:val="00292A35"/>
    <w:rsid w:val="002936BB"/>
    <w:rsid w:val="002939D0"/>
    <w:rsid w:val="00295A81"/>
    <w:rsid w:val="002963DA"/>
    <w:rsid w:val="00296BCA"/>
    <w:rsid w:val="00296C54"/>
    <w:rsid w:val="002975A5"/>
    <w:rsid w:val="0029791C"/>
    <w:rsid w:val="002A06DC"/>
    <w:rsid w:val="002A0C4B"/>
    <w:rsid w:val="002A184C"/>
    <w:rsid w:val="002A2E2B"/>
    <w:rsid w:val="002A3B80"/>
    <w:rsid w:val="002A452E"/>
    <w:rsid w:val="002A47B7"/>
    <w:rsid w:val="002A4944"/>
    <w:rsid w:val="002A5825"/>
    <w:rsid w:val="002A6616"/>
    <w:rsid w:val="002A6FAA"/>
    <w:rsid w:val="002A7D47"/>
    <w:rsid w:val="002B0120"/>
    <w:rsid w:val="002B0808"/>
    <w:rsid w:val="002B25BE"/>
    <w:rsid w:val="002B2733"/>
    <w:rsid w:val="002B311E"/>
    <w:rsid w:val="002B3AFB"/>
    <w:rsid w:val="002B3E3C"/>
    <w:rsid w:val="002B4DC0"/>
    <w:rsid w:val="002B5C3E"/>
    <w:rsid w:val="002B6326"/>
    <w:rsid w:val="002B6532"/>
    <w:rsid w:val="002B6536"/>
    <w:rsid w:val="002B6755"/>
    <w:rsid w:val="002B675A"/>
    <w:rsid w:val="002B6889"/>
    <w:rsid w:val="002B7DB2"/>
    <w:rsid w:val="002B7E51"/>
    <w:rsid w:val="002C02C6"/>
    <w:rsid w:val="002C05DE"/>
    <w:rsid w:val="002C162F"/>
    <w:rsid w:val="002C298F"/>
    <w:rsid w:val="002C2A21"/>
    <w:rsid w:val="002C32ED"/>
    <w:rsid w:val="002C3C5B"/>
    <w:rsid w:val="002C4541"/>
    <w:rsid w:val="002C491D"/>
    <w:rsid w:val="002C4F40"/>
    <w:rsid w:val="002C6174"/>
    <w:rsid w:val="002C68AD"/>
    <w:rsid w:val="002C6EF5"/>
    <w:rsid w:val="002D00E5"/>
    <w:rsid w:val="002D048A"/>
    <w:rsid w:val="002D06A9"/>
    <w:rsid w:val="002D0903"/>
    <w:rsid w:val="002D0991"/>
    <w:rsid w:val="002D0B04"/>
    <w:rsid w:val="002D13C1"/>
    <w:rsid w:val="002D1FD6"/>
    <w:rsid w:val="002D25AE"/>
    <w:rsid w:val="002D2667"/>
    <w:rsid w:val="002D295F"/>
    <w:rsid w:val="002D384A"/>
    <w:rsid w:val="002D3C68"/>
    <w:rsid w:val="002D3E06"/>
    <w:rsid w:val="002D3ED1"/>
    <w:rsid w:val="002D577D"/>
    <w:rsid w:val="002D69F5"/>
    <w:rsid w:val="002D6EB2"/>
    <w:rsid w:val="002D7ABF"/>
    <w:rsid w:val="002D7E8A"/>
    <w:rsid w:val="002E0135"/>
    <w:rsid w:val="002E1938"/>
    <w:rsid w:val="002E1CAF"/>
    <w:rsid w:val="002E312D"/>
    <w:rsid w:val="002E344B"/>
    <w:rsid w:val="002E34E5"/>
    <w:rsid w:val="002E3B40"/>
    <w:rsid w:val="002E49DC"/>
    <w:rsid w:val="002E4E19"/>
    <w:rsid w:val="002E4E9F"/>
    <w:rsid w:val="002E5857"/>
    <w:rsid w:val="002E5980"/>
    <w:rsid w:val="002E5B85"/>
    <w:rsid w:val="002E6FBE"/>
    <w:rsid w:val="002E732A"/>
    <w:rsid w:val="002E78BD"/>
    <w:rsid w:val="002F01C7"/>
    <w:rsid w:val="002F0285"/>
    <w:rsid w:val="002F03D5"/>
    <w:rsid w:val="002F0AE2"/>
    <w:rsid w:val="002F10A7"/>
    <w:rsid w:val="002F12F9"/>
    <w:rsid w:val="002F1569"/>
    <w:rsid w:val="002F170A"/>
    <w:rsid w:val="002F1BB1"/>
    <w:rsid w:val="002F343D"/>
    <w:rsid w:val="002F448F"/>
    <w:rsid w:val="002F521B"/>
    <w:rsid w:val="002F5286"/>
    <w:rsid w:val="002F5729"/>
    <w:rsid w:val="002F60F9"/>
    <w:rsid w:val="002F6A03"/>
    <w:rsid w:val="002F6BEA"/>
    <w:rsid w:val="002F7035"/>
    <w:rsid w:val="002F7B0D"/>
    <w:rsid w:val="003005EB"/>
    <w:rsid w:val="00301B3B"/>
    <w:rsid w:val="003023B6"/>
    <w:rsid w:val="0030283E"/>
    <w:rsid w:val="003029DA"/>
    <w:rsid w:val="003032C5"/>
    <w:rsid w:val="00303ED6"/>
    <w:rsid w:val="00304533"/>
    <w:rsid w:val="0030507C"/>
    <w:rsid w:val="003050FD"/>
    <w:rsid w:val="00305571"/>
    <w:rsid w:val="00307161"/>
    <w:rsid w:val="0031096A"/>
    <w:rsid w:val="00311F33"/>
    <w:rsid w:val="00312056"/>
    <w:rsid w:val="00312063"/>
    <w:rsid w:val="0031369F"/>
    <w:rsid w:val="00313DE6"/>
    <w:rsid w:val="00313E1D"/>
    <w:rsid w:val="00314253"/>
    <w:rsid w:val="003144D6"/>
    <w:rsid w:val="003145BC"/>
    <w:rsid w:val="00314637"/>
    <w:rsid w:val="00314B92"/>
    <w:rsid w:val="003158E3"/>
    <w:rsid w:val="003165B0"/>
    <w:rsid w:val="003170C5"/>
    <w:rsid w:val="003225E8"/>
    <w:rsid w:val="00322650"/>
    <w:rsid w:val="0032555B"/>
    <w:rsid w:val="00325EB9"/>
    <w:rsid w:val="003262FB"/>
    <w:rsid w:val="0032667A"/>
    <w:rsid w:val="00326724"/>
    <w:rsid w:val="00326B61"/>
    <w:rsid w:val="00327A9B"/>
    <w:rsid w:val="003305EE"/>
    <w:rsid w:val="00330CE3"/>
    <w:rsid w:val="003319AF"/>
    <w:rsid w:val="00332232"/>
    <w:rsid w:val="0033260A"/>
    <w:rsid w:val="00333467"/>
    <w:rsid w:val="003345EB"/>
    <w:rsid w:val="0033522B"/>
    <w:rsid w:val="003353B0"/>
    <w:rsid w:val="0033699E"/>
    <w:rsid w:val="00336ADC"/>
    <w:rsid w:val="00336CAB"/>
    <w:rsid w:val="00337251"/>
    <w:rsid w:val="00337BEC"/>
    <w:rsid w:val="00337C3A"/>
    <w:rsid w:val="00337FF6"/>
    <w:rsid w:val="003402B3"/>
    <w:rsid w:val="00341CF5"/>
    <w:rsid w:val="003424A9"/>
    <w:rsid w:val="00343682"/>
    <w:rsid w:val="00343B29"/>
    <w:rsid w:val="00344B82"/>
    <w:rsid w:val="00346B05"/>
    <w:rsid w:val="00346BE1"/>
    <w:rsid w:val="00347907"/>
    <w:rsid w:val="0035071B"/>
    <w:rsid w:val="00350B67"/>
    <w:rsid w:val="00350C9A"/>
    <w:rsid w:val="00350EF7"/>
    <w:rsid w:val="00351C9F"/>
    <w:rsid w:val="00354BFC"/>
    <w:rsid w:val="0035671A"/>
    <w:rsid w:val="00357124"/>
    <w:rsid w:val="00360E44"/>
    <w:rsid w:val="00362263"/>
    <w:rsid w:val="003627D0"/>
    <w:rsid w:val="00362F04"/>
    <w:rsid w:val="0036355D"/>
    <w:rsid w:val="00363A6E"/>
    <w:rsid w:val="00363E76"/>
    <w:rsid w:val="0036519E"/>
    <w:rsid w:val="00366639"/>
    <w:rsid w:val="00366683"/>
    <w:rsid w:val="003673F0"/>
    <w:rsid w:val="00367BE6"/>
    <w:rsid w:val="00367E1E"/>
    <w:rsid w:val="00370220"/>
    <w:rsid w:val="00370ADC"/>
    <w:rsid w:val="00371595"/>
    <w:rsid w:val="00371EBA"/>
    <w:rsid w:val="00371FBA"/>
    <w:rsid w:val="00372431"/>
    <w:rsid w:val="00372524"/>
    <w:rsid w:val="003730B2"/>
    <w:rsid w:val="00373466"/>
    <w:rsid w:val="003746AC"/>
    <w:rsid w:val="003746AE"/>
    <w:rsid w:val="003748C4"/>
    <w:rsid w:val="00375506"/>
    <w:rsid w:val="00375AB0"/>
    <w:rsid w:val="0037619F"/>
    <w:rsid w:val="00376D60"/>
    <w:rsid w:val="00377090"/>
    <w:rsid w:val="003775F6"/>
    <w:rsid w:val="00377A1A"/>
    <w:rsid w:val="00377D01"/>
    <w:rsid w:val="0038106C"/>
    <w:rsid w:val="00381238"/>
    <w:rsid w:val="00381309"/>
    <w:rsid w:val="0038132E"/>
    <w:rsid w:val="003820B3"/>
    <w:rsid w:val="00382ED6"/>
    <w:rsid w:val="0038347A"/>
    <w:rsid w:val="0038602A"/>
    <w:rsid w:val="00387697"/>
    <w:rsid w:val="00392BDF"/>
    <w:rsid w:val="00393009"/>
    <w:rsid w:val="003954D6"/>
    <w:rsid w:val="003956D5"/>
    <w:rsid w:val="003A0743"/>
    <w:rsid w:val="003A0859"/>
    <w:rsid w:val="003A0973"/>
    <w:rsid w:val="003A0A61"/>
    <w:rsid w:val="003A192D"/>
    <w:rsid w:val="003A2442"/>
    <w:rsid w:val="003A4C89"/>
    <w:rsid w:val="003A5F28"/>
    <w:rsid w:val="003A5FFF"/>
    <w:rsid w:val="003A73F6"/>
    <w:rsid w:val="003B1052"/>
    <w:rsid w:val="003B1074"/>
    <w:rsid w:val="003B1574"/>
    <w:rsid w:val="003B19BE"/>
    <w:rsid w:val="003B1AD4"/>
    <w:rsid w:val="003B1D86"/>
    <w:rsid w:val="003B21FA"/>
    <w:rsid w:val="003B24DF"/>
    <w:rsid w:val="003B2821"/>
    <w:rsid w:val="003B2CBE"/>
    <w:rsid w:val="003B3C53"/>
    <w:rsid w:val="003B49A1"/>
    <w:rsid w:val="003B4B11"/>
    <w:rsid w:val="003B4E7A"/>
    <w:rsid w:val="003B5417"/>
    <w:rsid w:val="003B55BF"/>
    <w:rsid w:val="003B6EBA"/>
    <w:rsid w:val="003B7A4D"/>
    <w:rsid w:val="003C1C1E"/>
    <w:rsid w:val="003C284C"/>
    <w:rsid w:val="003C2C3C"/>
    <w:rsid w:val="003C3223"/>
    <w:rsid w:val="003C4E50"/>
    <w:rsid w:val="003C509A"/>
    <w:rsid w:val="003C7643"/>
    <w:rsid w:val="003D0B08"/>
    <w:rsid w:val="003D0C8A"/>
    <w:rsid w:val="003D0E71"/>
    <w:rsid w:val="003D190D"/>
    <w:rsid w:val="003D1C4D"/>
    <w:rsid w:val="003D2429"/>
    <w:rsid w:val="003D2FEC"/>
    <w:rsid w:val="003D3EEC"/>
    <w:rsid w:val="003D435F"/>
    <w:rsid w:val="003D6118"/>
    <w:rsid w:val="003E076A"/>
    <w:rsid w:val="003E0933"/>
    <w:rsid w:val="003E15BB"/>
    <w:rsid w:val="003E1888"/>
    <w:rsid w:val="003E18AB"/>
    <w:rsid w:val="003E1D13"/>
    <w:rsid w:val="003E26EE"/>
    <w:rsid w:val="003E297B"/>
    <w:rsid w:val="003E31B1"/>
    <w:rsid w:val="003E337D"/>
    <w:rsid w:val="003E3A85"/>
    <w:rsid w:val="003E4602"/>
    <w:rsid w:val="003E5BE0"/>
    <w:rsid w:val="003E601F"/>
    <w:rsid w:val="003E71CF"/>
    <w:rsid w:val="003E7251"/>
    <w:rsid w:val="003E7726"/>
    <w:rsid w:val="003F2124"/>
    <w:rsid w:val="003F31C3"/>
    <w:rsid w:val="003F37A2"/>
    <w:rsid w:val="003F398B"/>
    <w:rsid w:val="003F4F88"/>
    <w:rsid w:val="00400A15"/>
    <w:rsid w:val="0040103F"/>
    <w:rsid w:val="0040168F"/>
    <w:rsid w:val="004018E6"/>
    <w:rsid w:val="004034D8"/>
    <w:rsid w:val="0040444D"/>
    <w:rsid w:val="004057F2"/>
    <w:rsid w:val="004059D9"/>
    <w:rsid w:val="004063B5"/>
    <w:rsid w:val="00406F99"/>
    <w:rsid w:val="004079A3"/>
    <w:rsid w:val="00407CCF"/>
    <w:rsid w:val="00407D1F"/>
    <w:rsid w:val="00410055"/>
    <w:rsid w:val="004113DC"/>
    <w:rsid w:val="004117C3"/>
    <w:rsid w:val="004120F5"/>
    <w:rsid w:val="00412AD0"/>
    <w:rsid w:val="00412C69"/>
    <w:rsid w:val="004146C9"/>
    <w:rsid w:val="004152C6"/>
    <w:rsid w:val="00415901"/>
    <w:rsid w:val="004161AB"/>
    <w:rsid w:val="00416E25"/>
    <w:rsid w:val="00416E59"/>
    <w:rsid w:val="00416FCC"/>
    <w:rsid w:val="00417176"/>
    <w:rsid w:val="0041724E"/>
    <w:rsid w:val="00417FF9"/>
    <w:rsid w:val="004205CB"/>
    <w:rsid w:val="0042151F"/>
    <w:rsid w:val="00421A8B"/>
    <w:rsid w:val="00421BAC"/>
    <w:rsid w:val="004229F9"/>
    <w:rsid w:val="00422A83"/>
    <w:rsid w:val="00422F75"/>
    <w:rsid w:val="0042421C"/>
    <w:rsid w:val="004250E3"/>
    <w:rsid w:val="004257AA"/>
    <w:rsid w:val="00426379"/>
    <w:rsid w:val="0042686F"/>
    <w:rsid w:val="00426B32"/>
    <w:rsid w:val="00426EF1"/>
    <w:rsid w:val="004274E9"/>
    <w:rsid w:val="004275E6"/>
    <w:rsid w:val="0043029C"/>
    <w:rsid w:val="00431261"/>
    <w:rsid w:val="0043263D"/>
    <w:rsid w:val="00432697"/>
    <w:rsid w:val="00433708"/>
    <w:rsid w:val="00436BE5"/>
    <w:rsid w:val="00437049"/>
    <w:rsid w:val="00437132"/>
    <w:rsid w:val="004413E4"/>
    <w:rsid w:val="004413E6"/>
    <w:rsid w:val="00442AB9"/>
    <w:rsid w:val="00442F2C"/>
    <w:rsid w:val="0044380A"/>
    <w:rsid w:val="00443C19"/>
    <w:rsid w:val="0044447A"/>
    <w:rsid w:val="004446A8"/>
    <w:rsid w:val="00446298"/>
    <w:rsid w:val="00446AD5"/>
    <w:rsid w:val="00447B39"/>
    <w:rsid w:val="00447E0C"/>
    <w:rsid w:val="00450A0A"/>
    <w:rsid w:val="00450BD7"/>
    <w:rsid w:val="00450CF4"/>
    <w:rsid w:val="004514A8"/>
    <w:rsid w:val="00452AA9"/>
    <w:rsid w:val="00453461"/>
    <w:rsid w:val="004535D9"/>
    <w:rsid w:val="00453B11"/>
    <w:rsid w:val="004549CA"/>
    <w:rsid w:val="00454A85"/>
    <w:rsid w:val="00454E35"/>
    <w:rsid w:val="004558F6"/>
    <w:rsid w:val="00455B9E"/>
    <w:rsid w:val="00456D2E"/>
    <w:rsid w:val="004577B9"/>
    <w:rsid w:val="004601AE"/>
    <w:rsid w:val="004602EE"/>
    <w:rsid w:val="00462336"/>
    <w:rsid w:val="004629E5"/>
    <w:rsid w:val="004630B7"/>
    <w:rsid w:val="00463E93"/>
    <w:rsid w:val="00465101"/>
    <w:rsid w:val="00466EAC"/>
    <w:rsid w:val="004677CB"/>
    <w:rsid w:val="00467D45"/>
    <w:rsid w:val="004703BC"/>
    <w:rsid w:val="00470BAA"/>
    <w:rsid w:val="00471061"/>
    <w:rsid w:val="0047195C"/>
    <w:rsid w:val="00471973"/>
    <w:rsid w:val="00471B85"/>
    <w:rsid w:val="00471D63"/>
    <w:rsid w:val="00471E95"/>
    <w:rsid w:val="0047296C"/>
    <w:rsid w:val="0047334F"/>
    <w:rsid w:val="00474B59"/>
    <w:rsid w:val="004750DC"/>
    <w:rsid w:val="004754A1"/>
    <w:rsid w:val="0047559E"/>
    <w:rsid w:val="00475AB7"/>
    <w:rsid w:val="00475D0A"/>
    <w:rsid w:val="00477145"/>
    <w:rsid w:val="00477320"/>
    <w:rsid w:val="00481C27"/>
    <w:rsid w:val="00481CB7"/>
    <w:rsid w:val="00481E9B"/>
    <w:rsid w:val="0048319E"/>
    <w:rsid w:val="00483606"/>
    <w:rsid w:val="0048409B"/>
    <w:rsid w:val="00485787"/>
    <w:rsid w:val="00486814"/>
    <w:rsid w:val="004868A6"/>
    <w:rsid w:val="00487564"/>
    <w:rsid w:val="00487958"/>
    <w:rsid w:val="00487C58"/>
    <w:rsid w:val="00487CD8"/>
    <w:rsid w:val="00490091"/>
    <w:rsid w:val="00490D38"/>
    <w:rsid w:val="004917FF"/>
    <w:rsid w:val="00493CD6"/>
    <w:rsid w:val="00494118"/>
    <w:rsid w:val="0049673E"/>
    <w:rsid w:val="0049704D"/>
    <w:rsid w:val="004975AF"/>
    <w:rsid w:val="004A1390"/>
    <w:rsid w:val="004A1C00"/>
    <w:rsid w:val="004A2403"/>
    <w:rsid w:val="004A2F8B"/>
    <w:rsid w:val="004A330B"/>
    <w:rsid w:val="004A338C"/>
    <w:rsid w:val="004A3399"/>
    <w:rsid w:val="004A3C3A"/>
    <w:rsid w:val="004A415A"/>
    <w:rsid w:val="004A426C"/>
    <w:rsid w:val="004A5853"/>
    <w:rsid w:val="004A59D4"/>
    <w:rsid w:val="004A6C87"/>
    <w:rsid w:val="004A794E"/>
    <w:rsid w:val="004B0772"/>
    <w:rsid w:val="004B1B99"/>
    <w:rsid w:val="004B1E05"/>
    <w:rsid w:val="004B2BC7"/>
    <w:rsid w:val="004B3EA9"/>
    <w:rsid w:val="004B3F28"/>
    <w:rsid w:val="004B44DC"/>
    <w:rsid w:val="004B4F95"/>
    <w:rsid w:val="004B4FC8"/>
    <w:rsid w:val="004B565F"/>
    <w:rsid w:val="004B6FB5"/>
    <w:rsid w:val="004B75D7"/>
    <w:rsid w:val="004B7C33"/>
    <w:rsid w:val="004C05F3"/>
    <w:rsid w:val="004C09D8"/>
    <w:rsid w:val="004C1A4F"/>
    <w:rsid w:val="004C1C42"/>
    <w:rsid w:val="004C1DF5"/>
    <w:rsid w:val="004C322F"/>
    <w:rsid w:val="004C3243"/>
    <w:rsid w:val="004C3CF1"/>
    <w:rsid w:val="004C3F8E"/>
    <w:rsid w:val="004C43DB"/>
    <w:rsid w:val="004C57B5"/>
    <w:rsid w:val="004C6585"/>
    <w:rsid w:val="004C66BA"/>
    <w:rsid w:val="004C714E"/>
    <w:rsid w:val="004C7538"/>
    <w:rsid w:val="004C75CB"/>
    <w:rsid w:val="004D0BFF"/>
    <w:rsid w:val="004D1CA1"/>
    <w:rsid w:val="004D1D65"/>
    <w:rsid w:val="004D27CE"/>
    <w:rsid w:val="004D2D0F"/>
    <w:rsid w:val="004D4628"/>
    <w:rsid w:val="004D4CEA"/>
    <w:rsid w:val="004D4D38"/>
    <w:rsid w:val="004D5E51"/>
    <w:rsid w:val="004D5ECA"/>
    <w:rsid w:val="004D61D4"/>
    <w:rsid w:val="004D670D"/>
    <w:rsid w:val="004D67D3"/>
    <w:rsid w:val="004D6B07"/>
    <w:rsid w:val="004D7AAB"/>
    <w:rsid w:val="004E1303"/>
    <w:rsid w:val="004E138B"/>
    <w:rsid w:val="004E2D40"/>
    <w:rsid w:val="004E30AC"/>
    <w:rsid w:val="004E3A1B"/>
    <w:rsid w:val="004E42A0"/>
    <w:rsid w:val="004E5326"/>
    <w:rsid w:val="004E5C72"/>
    <w:rsid w:val="004E5FC2"/>
    <w:rsid w:val="004E6234"/>
    <w:rsid w:val="004E6E6D"/>
    <w:rsid w:val="004E76DB"/>
    <w:rsid w:val="004E78F1"/>
    <w:rsid w:val="004E7A89"/>
    <w:rsid w:val="004F0760"/>
    <w:rsid w:val="004F0786"/>
    <w:rsid w:val="004F26B0"/>
    <w:rsid w:val="004F36E1"/>
    <w:rsid w:val="004F3E07"/>
    <w:rsid w:val="004F5258"/>
    <w:rsid w:val="004F52E0"/>
    <w:rsid w:val="004F62FE"/>
    <w:rsid w:val="004F7336"/>
    <w:rsid w:val="004F7F2A"/>
    <w:rsid w:val="0050006F"/>
    <w:rsid w:val="00500463"/>
    <w:rsid w:val="00501A3F"/>
    <w:rsid w:val="00502D01"/>
    <w:rsid w:val="0050338B"/>
    <w:rsid w:val="00505773"/>
    <w:rsid w:val="00505E25"/>
    <w:rsid w:val="005062B6"/>
    <w:rsid w:val="00507250"/>
    <w:rsid w:val="00507570"/>
    <w:rsid w:val="005104F0"/>
    <w:rsid w:val="00510B55"/>
    <w:rsid w:val="00511F03"/>
    <w:rsid w:val="005120A4"/>
    <w:rsid w:val="0051257A"/>
    <w:rsid w:val="005128A6"/>
    <w:rsid w:val="005129FD"/>
    <w:rsid w:val="00512BB4"/>
    <w:rsid w:val="00513444"/>
    <w:rsid w:val="00513547"/>
    <w:rsid w:val="0051394E"/>
    <w:rsid w:val="00513AC9"/>
    <w:rsid w:val="00513C29"/>
    <w:rsid w:val="00513EC8"/>
    <w:rsid w:val="00515445"/>
    <w:rsid w:val="005158B3"/>
    <w:rsid w:val="00515936"/>
    <w:rsid w:val="0051598C"/>
    <w:rsid w:val="00515C38"/>
    <w:rsid w:val="00516817"/>
    <w:rsid w:val="00516CEC"/>
    <w:rsid w:val="00516F0E"/>
    <w:rsid w:val="00517190"/>
    <w:rsid w:val="005171C7"/>
    <w:rsid w:val="005179CF"/>
    <w:rsid w:val="00517D32"/>
    <w:rsid w:val="0052068B"/>
    <w:rsid w:val="00520BA6"/>
    <w:rsid w:val="00521020"/>
    <w:rsid w:val="00521558"/>
    <w:rsid w:val="005216EE"/>
    <w:rsid w:val="00523411"/>
    <w:rsid w:val="00523911"/>
    <w:rsid w:val="00523FDA"/>
    <w:rsid w:val="0052415A"/>
    <w:rsid w:val="00524331"/>
    <w:rsid w:val="00524AC7"/>
    <w:rsid w:val="00524DFA"/>
    <w:rsid w:val="005255EF"/>
    <w:rsid w:val="005260A0"/>
    <w:rsid w:val="00526A73"/>
    <w:rsid w:val="005314F9"/>
    <w:rsid w:val="00531532"/>
    <w:rsid w:val="0053208E"/>
    <w:rsid w:val="005322BD"/>
    <w:rsid w:val="00532949"/>
    <w:rsid w:val="00533F90"/>
    <w:rsid w:val="00534639"/>
    <w:rsid w:val="005346D1"/>
    <w:rsid w:val="0053699C"/>
    <w:rsid w:val="0054000F"/>
    <w:rsid w:val="005419A7"/>
    <w:rsid w:val="00541F7F"/>
    <w:rsid w:val="00541FDB"/>
    <w:rsid w:val="0054262C"/>
    <w:rsid w:val="005437B6"/>
    <w:rsid w:val="00543F72"/>
    <w:rsid w:val="00544497"/>
    <w:rsid w:val="00544642"/>
    <w:rsid w:val="00544C87"/>
    <w:rsid w:val="005456C2"/>
    <w:rsid w:val="0054570E"/>
    <w:rsid w:val="0054676B"/>
    <w:rsid w:val="00546B89"/>
    <w:rsid w:val="00551165"/>
    <w:rsid w:val="005520CE"/>
    <w:rsid w:val="005531A5"/>
    <w:rsid w:val="00553281"/>
    <w:rsid w:val="0055358B"/>
    <w:rsid w:val="00553D8E"/>
    <w:rsid w:val="00553DFD"/>
    <w:rsid w:val="00554E12"/>
    <w:rsid w:val="005551CD"/>
    <w:rsid w:val="005552F7"/>
    <w:rsid w:val="005563E9"/>
    <w:rsid w:val="0055745A"/>
    <w:rsid w:val="0055778B"/>
    <w:rsid w:val="005577F9"/>
    <w:rsid w:val="00561E83"/>
    <w:rsid w:val="00562027"/>
    <w:rsid w:val="00562DC8"/>
    <w:rsid w:val="00563069"/>
    <w:rsid w:val="0056330E"/>
    <w:rsid w:val="005637B0"/>
    <w:rsid w:val="00563FD4"/>
    <w:rsid w:val="005642FC"/>
    <w:rsid w:val="00564454"/>
    <w:rsid w:val="00564572"/>
    <w:rsid w:val="0056462C"/>
    <w:rsid w:val="00565A0C"/>
    <w:rsid w:val="00565C47"/>
    <w:rsid w:val="0056628F"/>
    <w:rsid w:val="00566DA0"/>
    <w:rsid w:val="0056791F"/>
    <w:rsid w:val="00567FBA"/>
    <w:rsid w:val="00570AC0"/>
    <w:rsid w:val="00570B8B"/>
    <w:rsid w:val="00571594"/>
    <w:rsid w:val="00571F5C"/>
    <w:rsid w:val="0057211E"/>
    <w:rsid w:val="005736C2"/>
    <w:rsid w:val="00573E71"/>
    <w:rsid w:val="005745C1"/>
    <w:rsid w:val="00576573"/>
    <w:rsid w:val="005769AB"/>
    <w:rsid w:val="00576E16"/>
    <w:rsid w:val="00576F09"/>
    <w:rsid w:val="00577992"/>
    <w:rsid w:val="005779C1"/>
    <w:rsid w:val="00577CFA"/>
    <w:rsid w:val="00580052"/>
    <w:rsid w:val="005800C4"/>
    <w:rsid w:val="005804F0"/>
    <w:rsid w:val="00580D70"/>
    <w:rsid w:val="005815D6"/>
    <w:rsid w:val="00581877"/>
    <w:rsid w:val="0058247B"/>
    <w:rsid w:val="00582677"/>
    <w:rsid w:val="0058357C"/>
    <w:rsid w:val="0058393C"/>
    <w:rsid w:val="00584414"/>
    <w:rsid w:val="0058446C"/>
    <w:rsid w:val="005850ED"/>
    <w:rsid w:val="005864AC"/>
    <w:rsid w:val="0058713A"/>
    <w:rsid w:val="00587A7A"/>
    <w:rsid w:val="00587A8D"/>
    <w:rsid w:val="00587BA8"/>
    <w:rsid w:val="00587CFC"/>
    <w:rsid w:val="00587F8E"/>
    <w:rsid w:val="005909C4"/>
    <w:rsid w:val="005926D8"/>
    <w:rsid w:val="005929BD"/>
    <w:rsid w:val="00592F2F"/>
    <w:rsid w:val="005937D2"/>
    <w:rsid w:val="00593E3D"/>
    <w:rsid w:val="00594739"/>
    <w:rsid w:val="00595F7E"/>
    <w:rsid w:val="0059650C"/>
    <w:rsid w:val="00596F6E"/>
    <w:rsid w:val="00597F3F"/>
    <w:rsid w:val="005A0941"/>
    <w:rsid w:val="005A108B"/>
    <w:rsid w:val="005A1685"/>
    <w:rsid w:val="005A180A"/>
    <w:rsid w:val="005A1E96"/>
    <w:rsid w:val="005A1F35"/>
    <w:rsid w:val="005A25F2"/>
    <w:rsid w:val="005A3ACA"/>
    <w:rsid w:val="005A3D24"/>
    <w:rsid w:val="005A47F9"/>
    <w:rsid w:val="005A592C"/>
    <w:rsid w:val="005A61AA"/>
    <w:rsid w:val="005A6377"/>
    <w:rsid w:val="005A714A"/>
    <w:rsid w:val="005A7346"/>
    <w:rsid w:val="005A7C58"/>
    <w:rsid w:val="005B075B"/>
    <w:rsid w:val="005B147D"/>
    <w:rsid w:val="005B15A5"/>
    <w:rsid w:val="005B1ABE"/>
    <w:rsid w:val="005B1B1B"/>
    <w:rsid w:val="005B1B1F"/>
    <w:rsid w:val="005B26BC"/>
    <w:rsid w:val="005B30CE"/>
    <w:rsid w:val="005B3D50"/>
    <w:rsid w:val="005B4CF6"/>
    <w:rsid w:val="005B51BD"/>
    <w:rsid w:val="005B5793"/>
    <w:rsid w:val="005B6189"/>
    <w:rsid w:val="005B66A5"/>
    <w:rsid w:val="005B6E38"/>
    <w:rsid w:val="005B795F"/>
    <w:rsid w:val="005B7FA5"/>
    <w:rsid w:val="005C08AF"/>
    <w:rsid w:val="005C19CC"/>
    <w:rsid w:val="005C25FF"/>
    <w:rsid w:val="005C34F6"/>
    <w:rsid w:val="005C3B59"/>
    <w:rsid w:val="005C3DD6"/>
    <w:rsid w:val="005C3EE5"/>
    <w:rsid w:val="005C4337"/>
    <w:rsid w:val="005C48B4"/>
    <w:rsid w:val="005C4F64"/>
    <w:rsid w:val="005C5C77"/>
    <w:rsid w:val="005C614E"/>
    <w:rsid w:val="005C6CCE"/>
    <w:rsid w:val="005C70BC"/>
    <w:rsid w:val="005C7201"/>
    <w:rsid w:val="005C7C65"/>
    <w:rsid w:val="005D0632"/>
    <w:rsid w:val="005D097A"/>
    <w:rsid w:val="005D0A48"/>
    <w:rsid w:val="005D13A9"/>
    <w:rsid w:val="005D1C5A"/>
    <w:rsid w:val="005D2390"/>
    <w:rsid w:val="005D2CCF"/>
    <w:rsid w:val="005D2E81"/>
    <w:rsid w:val="005D3D17"/>
    <w:rsid w:val="005D4CBD"/>
    <w:rsid w:val="005D5040"/>
    <w:rsid w:val="005D6DBA"/>
    <w:rsid w:val="005D6EEB"/>
    <w:rsid w:val="005D787A"/>
    <w:rsid w:val="005E04D7"/>
    <w:rsid w:val="005E05AE"/>
    <w:rsid w:val="005E323D"/>
    <w:rsid w:val="005E3AE0"/>
    <w:rsid w:val="005E425C"/>
    <w:rsid w:val="005E69C8"/>
    <w:rsid w:val="005E75B8"/>
    <w:rsid w:val="005E7C61"/>
    <w:rsid w:val="005E7D73"/>
    <w:rsid w:val="005E7F38"/>
    <w:rsid w:val="005F099F"/>
    <w:rsid w:val="005F13A9"/>
    <w:rsid w:val="005F24E1"/>
    <w:rsid w:val="005F37E3"/>
    <w:rsid w:val="005F3A84"/>
    <w:rsid w:val="005F4577"/>
    <w:rsid w:val="005F46E5"/>
    <w:rsid w:val="005F4F8D"/>
    <w:rsid w:val="005F53CD"/>
    <w:rsid w:val="005F5826"/>
    <w:rsid w:val="005F604E"/>
    <w:rsid w:val="005F62C8"/>
    <w:rsid w:val="005F6BFB"/>
    <w:rsid w:val="005F6CE4"/>
    <w:rsid w:val="005F76AE"/>
    <w:rsid w:val="005F7D0B"/>
    <w:rsid w:val="006000A7"/>
    <w:rsid w:val="00600268"/>
    <w:rsid w:val="00600C11"/>
    <w:rsid w:val="006017D0"/>
    <w:rsid w:val="00601D4C"/>
    <w:rsid w:val="00601F82"/>
    <w:rsid w:val="00602462"/>
    <w:rsid w:val="00602760"/>
    <w:rsid w:val="0060333B"/>
    <w:rsid w:val="00603818"/>
    <w:rsid w:val="00603E15"/>
    <w:rsid w:val="00603F7E"/>
    <w:rsid w:val="006048ED"/>
    <w:rsid w:val="00605068"/>
    <w:rsid w:val="00605209"/>
    <w:rsid w:val="00606548"/>
    <w:rsid w:val="00606E82"/>
    <w:rsid w:val="00607E88"/>
    <w:rsid w:val="00610D60"/>
    <w:rsid w:val="006112A5"/>
    <w:rsid w:val="00611F53"/>
    <w:rsid w:val="00612574"/>
    <w:rsid w:val="00612C8A"/>
    <w:rsid w:val="00612CD7"/>
    <w:rsid w:val="00613A45"/>
    <w:rsid w:val="00613F4D"/>
    <w:rsid w:val="0061410C"/>
    <w:rsid w:val="006142B9"/>
    <w:rsid w:val="0061504A"/>
    <w:rsid w:val="006151FD"/>
    <w:rsid w:val="006161CA"/>
    <w:rsid w:val="006167ED"/>
    <w:rsid w:val="00616D1E"/>
    <w:rsid w:val="00617E4A"/>
    <w:rsid w:val="006211C6"/>
    <w:rsid w:val="00621F10"/>
    <w:rsid w:val="00622542"/>
    <w:rsid w:val="00622A00"/>
    <w:rsid w:val="00622BBD"/>
    <w:rsid w:val="00623A16"/>
    <w:rsid w:val="00623FA5"/>
    <w:rsid w:val="0062401A"/>
    <w:rsid w:val="00624507"/>
    <w:rsid w:val="0062451F"/>
    <w:rsid w:val="006250D6"/>
    <w:rsid w:val="00625301"/>
    <w:rsid w:val="00625DB7"/>
    <w:rsid w:val="00626993"/>
    <w:rsid w:val="00626C56"/>
    <w:rsid w:val="00626C90"/>
    <w:rsid w:val="0062772D"/>
    <w:rsid w:val="00627D98"/>
    <w:rsid w:val="00627E22"/>
    <w:rsid w:val="0063172E"/>
    <w:rsid w:val="006321B7"/>
    <w:rsid w:val="00632457"/>
    <w:rsid w:val="00632C01"/>
    <w:rsid w:val="00632E50"/>
    <w:rsid w:val="00633270"/>
    <w:rsid w:val="00633498"/>
    <w:rsid w:val="006340FD"/>
    <w:rsid w:val="00634321"/>
    <w:rsid w:val="00634BD4"/>
    <w:rsid w:val="00635250"/>
    <w:rsid w:val="006355FD"/>
    <w:rsid w:val="00636046"/>
    <w:rsid w:val="006360A0"/>
    <w:rsid w:val="00636E00"/>
    <w:rsid w:val="0063736C"/>
    <w:rsid w:val="0063744F"/>
    <w:rsid w:val="006400FB"/>
    <w:rsid w:val="00640550"/>
    <w:rsid w:val="006409EF"/>
    <w:rsid w:val="00640FAE"/>
    <w:rsid w:val="00642D09"/>
    <w:rsid w:val="00642E4F"/>
    <w:rsid w:val="00642F60"/>
    <w:rsid w:val="006431E6"/>
    <w:rsid w:val="006442C3"/>
    <w:rsid w:val="006447F7"/>
    <w:rsid w:val="00646522"/>
    <w:rsid w:val="00646738"/>
    <w:rsid w:val="00646756"/>
    <w:rsid w:val="00646981"/>
    <w:rsid w:val="00646CCA"/>
    <w:rsid w:val="00646F31"/>
    <w:rsid w:val="006502D2"/>
    <w:rsid w:val="00650E47"/>
    <w:rsid w:val="0065104A"/>
    <w:rsid w:val="006517DD"/>
    <w:rsid w:val="006517DF"/>
    <w:rsid w:val="0065304E"/>
    <w:rsid w:val="006536E4"/>
    <w:rsid w:val="00653C61"/>
    <w:rsid w:val="00654701"/>
    <w:rsid w:val="0065493F"/>
    <w:rsid w:val="00654C92"/>
    <w:rsid w:val="00655583"/>
    <w:rsid w:val="006564EC"/>
    <w:rsid w:val="006566C1"/>
    <w:rsid w:val="0065681E"/>
    <w:rsid w:val="00656BA4"/>
    <w:rsid w:val="00657FA1"/>
    <w:rsid w:val="00661C56"/>
    <w:rsid w:val="006627CD"/>
    <w:rsid w:val="00663078"/>
    <w:rsid w:val="00663257"/>
    <w:rsid w:val="0066355A"/>
    <w:rsid w:val="0066405D"/>
    <w:rsid w:val="006645D7"/>
    <w:rsid w:val="006651B4"/>
    <w:rsid w:val="00665E29"/>
    <w:rsid w:val="00666115"/>
    <w:rsid w:val="006666F1"/>
    <w:rsid w:val="00666DC4"/>
    <w:rsid w:val="00667EE9"/>
    <w:rsid w:val="00672AED"/>
    <w:rsid w:val="00673C3E"/>
    <w:rsid w:val="00674500"/>
    <w:rsid w:val="0067505B"/>
    <w:rsid w:val="00676115"/>
    <w:rsid w:val="00676E77"/>
    <w:rsid w:val="0067787A"/>
    <w:rsid w:val="00677B13"/>
    <w:rsid w:val="00677D5F"/>
    <w:rsid w:val="00680B64"/>
    <w:rsid w:val="00680BA6"/>
    <w:rsid w:val="00681F06"/>
    <w:rsid w:val="00682880"/>
    <w:rsid w:val="00682A23"/>
    <w:rsid w:val="00683589"/>
    <w:rsid w:val="0068409C"/>
    <w:rsid w:val="006845D4"/>
    <w:rsid w:val="006847F6"/>
    <w:rsid w:val="006859F5"/>
    <w:rsid w:val="00686148"/>
    <w:rsid w:val="006862C0"/>
    <w:rsid w:val="006863C5"/>
    <w:rsid w:val="0068732E"/>
    <w:rsid w:val="006875CE"/>
    <w:rsid w:val="006879F5"/>
    <w:rsid w:val="00687EF1"/>
    <w:rsid w:val="00691533"/>
    <w:rsid w:val="00691BC4"/>
    <w:rsid w:val="00691BED"/>
    <w:rsid w:val="00692A9C"/>
    <w:rsid w:val="00693509"/>
    <w:rsid w:val="00693A92"/>
    <w:rsid w:val="0069475A"/>
    <w:rsid w:val="00695216"/>
    <w:rsid w:val="00695A22"/>
    <w:rsid w:val="00695F82"/>
    <w:rsid w:val="0069616D"/>
    <w:rsid w:val="00696CA1"/>
    <w:rsid w:val="006970A6"/>
    <w:rsid w:val="00697F3E"/>
    <w:rsid w:val="006A0079"/>
    <w:rsid w:val="006A0EB8"/>
    <w:rsid w:val="006A25FE"/>
    <w:rsid w:val="006A2C1B"/>
    <w:rsid w:val="006A2C58"/>
    <w:rsid w:val="006A2E71"/>
    <w:rsid w:val="006A41DA"/>
    <w:rsid w:val="006A547E"/>
    <w:rsid w:val="006A67E7"/>
    <w:rsid w:val="006A6BD6"/>
    <w:rsid w:val="006A755A"/>
    <w:rsid w:val="006A7E61"/>
    <w:rsid w:val="006B01CA"/>
    <w:rsid w:val="006B0984"/>
    <w:rsid w:val="006B1676"/>
    <w:rsid w:val="006B1D8A"/>
    <w:rsid w:val="006B37FE"/>
    <w:rsid w:val="006B399C"/>
    <w:rsid w:val="006B3DC9"/>
    <w:rsid w:val="006B4461"/>
    <w:rsid w:val="006B44C0"/>
    <w:rsid w:val="006B478B"/>
    <w:rsid w:val="006B5173"/>
    <w:rsid w:val="006B5694"/>
    <w:rsid w:val="006B5CE2"/>
    <w:rsid w:val="006B5D28"/>
    <w:rsid w:val="006B659B"/>
    <w:rsid w:val="006B78F4"/>
    <w:rsid w:val="006B7FDA"/>
    <w:rsid w:val="006C1580"/>
    <w:rsid w:val="006C1D97"/>
    <w:rsid w:val="006C2105"/>
    <w:rsid w:val="006C2220"/>
    <w:rsid w:val="006C2DBD"/>
    <w:rsid w:val="006C2EB0"/>
    <w:rsid w:val="006C3AEF"/>
    <w:rsid w:val="006C44BF"/>
    <w:rsid w:val="006C4FE4"/>
    <w:rsid w:val="006C5508"/>
    <w:rsid w:val="006C594A"/>
    <w:rsid w:val="006C6000"/>
    <w:rsid w:val="006C620C"/>
    <w:rsid w:val="006C63CC"/>
    <w:rsid w:val="006C677A"/>
    <w:rsid w:val="006C744E"/>
    <w:rsid w:val="006D0328"/>
    <w:rsid w:val="006D3204"/>
    <w:rsid w:val="006D379F"/>
    <w:rsid w:val="006D4347"/>
    <w:rsid w:val="006D4942"/>
    <w:rsid w:val="006D6EAC"/>
    <w:rsid w:val="006D6FE8"/>
    <w:rsid w:val="006D7F77"/>
    <w:rsid w:val="006E0321"/>
    <w:rsid w:val="006E0824"/>
    <w:rsid w:val="006E1000"/>
    <w:rsid w:val="006E1FD8"/>
    <w:rsid w:val="006E2D54"/>
    <w:rsid w:val="006E2E0A"/>
    <w:rsid w:val="006E2E63"/>
    <w:rsid w:val="006E4787"/>
    <w:rsid w:val="006E5361"/>
    <w:rsid w:val="006E592B"/>
    <w:rsid w:val="006E5AE9"/>
    <w:rsid w:val="006E681B"/>
    <w:rsid w:val="006E6D25"/>
    <w:rsid w:val="006E7015"/>
    <w:rsid w:val="006F094D"/>
    <w:rsid w:val="006F1200"/>
    <w:rsid w:val="006F1D4A"/>
    <w:rsid w:val="006F34B8"/>
    <w:rsid w:val="006F3A98"/>
    <w:rsid w:val="006F4C8E"/>
    <w:rsid w:val="006F59A8"/>
    <w:rsid w:val="006F696E"/>
    <w:rsid w:val="006F6B2B"/>
    <w:rsid w:val="006F7E0E"/>
    <w:rsid w:val="00700270"/>
    <w:rsid w:val="00700E98"/>
    <w:rsid w:val="00700EA4"/>
    <w:rsid w:val="007017A2"/>
    <w:rsid w:val="00701B6C"/>
    <w:rsid w:val="007024A1"/>
    <w:rsid w:val="00702A74"/>
    <w:rsid w:val="00702DE1"/>
    <w:rsid w:val="0070379C"/>
    <w:rsid w:val="007045EC"/>
    <w:rsid w:val="007105A3"/>
    <w:rsid w:val="0071116D"/>
    <w:rsid w:val="007111B7"/>
    <w:rsid w:val="00711953"/>
    <w:rsid w:val="00712384"/>
    <w:rsid w:val="007124B7"/>
    <w:rsid w:val="00712C0D"/>
    <w:rsid w:val="0071335B"/>
    <w:rsid w:val="007139CD"/>
    <w:rsid w:val="00713C86"/>
    <w:rsid w:val="00714026"/>
    <w:rsid w:val="0071521C"/>
    <w:rsid w:val="00716506"/>
    <w:rsid w:val="00717413"/>
    <w:rsid w:val="0071773A"/>
    <w:rsid w:val="00717D1F"/>
    <w:rsid w:val="00717E1B"/>
    <w:rsid w:val="007200D6"/>
    <w:rsid w:val="0072029B"/>
    <w:rsid w:val="007206BC"/>
    <w:rsid w:val="0072076D"/>
    <w:rsid w:val="00720E4B"/>
    <w:rsid w:val="0072180F"/>
    <w:rsid w:val="00722536"/>
    <w:rsid w:val="00722600"/>
    <w:rsid w:val="007226A5"/>
    <w:rsid w:val="0072404A"/>
    <w:rsid w:val="007240D9"/>
    <w:rsid w:val="00724CDB"/>
    <w:rsid w:val="00725374"/>
    <w:rsid w:val="00725606"/>
    <w:rsid w:val="00726559"/>
    <w:rsid w:val="00726B4E"/>
    <w:rsid w:val="0072773A"/>
    <w:rsid w:val="00727A65"/>
    <w:rsid w:val="00727AD8"/>
    <w:rsid w:val="00727EF4"/>
    <w:rsid w:val="00730190"/>
    <w:rsid w:val="00730681"/>
    <w:rsid w:val="0073345A"/>
    <w:rsid w:val="00733786"/>
    <w:rsid w:val="007345C2"/>
    <w:rsid w:val="00735370"/>
    <w:rsid w:val="0073661F"/>
    <w:rsid w:val="007368DB"/>
    <w:rsid w:val="00736A2E"/>
    <w:rsid w:val="00736C4C"/>
    <w:rsid w:val="00740012"/>
    <w:rsid w:val="00740260"/>
    <w:rsid w:val="0074050F"/>
    <w:rsid w:val="007408A7"/>
    <w:rsid w:val="00741633"/>
    <w:rsid w:val="00741B17"/>
    <w:rsid w:val="007448C4"/>
    <w:rsid w:val="00745290"/>
    <w:rsid w:val="00745E8F"/>
    <w:rsid w:val="00746932"/>
    <w:rsid w:val="00746C87"/>
    <w:rsid w:val="007474F9"/>
    <w:rsid w:val="00747C50"/>
    <w:rsid w:val="007505CE"/>
    <w:rsid w:val="00750ED9"/>
    <w:rsid w:val="0075128F"/>
    <w:rsid w:val="0075318B"/>
    <w:rsid w:val="007544D1"/>
    <w:rsid w:val="00755038"/>
    <w:rsid w:val="00755099"/>
    <w:rsid w:val="00755CD4"/>
    <w:rsid w:val="00755D36"/>
    <w:rsid w:val="007568BC"/>
    <w:rsid w:val="00756DA8"/>
    <w:rsid w:val="00757221"/>
    <w:rsid w:val="00757B1B"/>
    <w:rsid w:val="00757C4E"/>
    <w:rsid w:val="00757E21"/>
    <w:rsid w:val="0076062C"/>
    <w:rsid w:val="00760E24"/>
    <w:rsid w:val="00761B3B"/>
    <w:rsid w:val="0076233B"/>
    <w:rsid w:val="007630AB"/>
    <w:rsid w:val="007634AA"/>
    <w:rsid w:val="00763DA1"/>
    <w:rsid w:val="00764BE2"/>
    <w:rsid w:val="00764C5C"/>
    <w:rsid w:val="00765079"/>
    <w:rsid w:val="00765415"/>
    <w:rsid w:val="0076573B"/>
    <w:rsid w:val="00765954"/>
    <w:rsid w:val="00765B74"/>
    <w:rsid w:val="0076647D"/>
    <w:rsid w:val="00766992"/>
    <w:rsid w:val="00767522"/>
    <w:rsid w:val="007703CB"/>
    <w:rsid w:val="00770B01"/>
    <w:rsid w:val="0077194C"/>
    <w:rsid w:val="0077311D"/>
    <w:rsid w:val="0077361A"/>
    <w:rsid w:val="0077477C"/>
    <w:rsid w:val="00774F30"/>
    <w:rsid w:val="0077504B"/>
    <w:rsid w:val="007757C0"/>
    <w:rsid w:val="00775F03"/>
    <w:rsid w:val="00776E05"/>
    <w:rsid w:val="007800A9"/>
    <w:rsid w:val="00781CA3"/>
    <w:rsid w:val="00782169"/>
    <w:rsid w:val="007825FC"/>
    <w:rsid w:val="007839FD"/>
    <w:rsid w:val="0078428F"/>
    <w:rsid w:val="00784A96"/>
    <w:rsid w:val="00786745"/>
    <w:rsid w:val="0078754B"/>
    <w:rsid w:val="0079147C"/>
    <w:rsid w:val="00791678"/>
    <w:rsid w:val="00793005"/>
    <w:rsid w:val="00794A41"/>
    <w:rsid w:val="007953F8"/>
    <w:rsid w:val="0079640A"/>
    <w:rsid w:val="007965FA"/>
    <w:rsid w:val="00796902"/>
    <w:rsid w:val="007974E5"/>
    <w:rsid w:val="007975AF"/>
    <w:rsid w:val="007A1475"/>
    <w:rsid w:val="007A1964"/>
    <w:rsid w:val="007A1B5B"/>
    <w:rsid w:val="007A1F0C"/>
    <w:rsid w:val="007A2744"/>
    <w:rsid w:val="007A2B6E"/>
    <w:rsid w:val="007A4A4B"/>
    <w:rsid w:val="007A4F3A"/>
    <w:rsid w:val="007A551C"/>
    <w:rsid w:val="007A5D4C"/>
    <w:rsid w:val="007A5DF2"/>
    <w:rsid w:val="007A60AC"/>
    <w:rsid w:val="007A6F43"/>
    <w:rsid w:val="007A70A6"/>
    <w:rsid w:val="007A73CB"/>
    <w:rsid w:val="007A7509"/>
    <w:rsid w:val="007B000F"/>
    <w:rsid w:val="007B08FC"/>
    <w:rsid w:val="007B2076"/>
    <w:rsid w:val="007B2799"/>
    <w:rsid w:val="007B29EC"/>
    <w:rsid w:val="007B368E"/>
    <w:rsid w:val="007B45F7"/>
    <w:rsid w:val="007B4801"/>
    <w:rsid w:val="007B4C7B"/>
    <w:rsid w:val="007B544F"/>
    <w:rsid w:val="007B6215"/>
    <w:rsid w:val="007B7D2C"/>
    <w:rsid w:val="007B7FE9"/>
    <w:rsid w:val="007C1356"/>
    <w:rsid w:val="007C1366"/>
    <w:rsid w:val="007C1679"/>
    <w:rsid w:val="007C2F5C"/>
    <w:rsid w:val="007C46A5"/>
    <w:rsid w:val="007C4D08"/>
    <w:rsid w:val="007C4E10"/>
    <w:rsid w:val="007C5505"/>
    <w:rsid w:val="007C5B8D"/>
    <w:rsid w:val="007C6767"/>
    <w:rsid w:val="007C7434"/>
    <w:rsid w:val="007C7B4C"/>
    <w:rsid w:val="007D0C59"/>
    <w:rsid w:val="007D13A5"/>
    <w:rsid w:val="007D1A90"/>
    <w:rsid w:val="007D1D39"/>
    <w:rsid w:val="007D2586"/>
    <w:rsid w:val="007D2EC9"/>
    <w:rsid w:val="007D3059"/>
    <w:rsid w:val="007D34CB"/>
    <w:rsid w:val="007D412F"/>
    <w:rsid w:val="007D4E38"/>
    <w:rsid w:val="007D4E43"/>
    <w:rsid w:val="007D50B2"/>
    <w:rsid w:val="007D54D5"/>
    <w:rsid w:val="007D6046"/>
    <w:rsid w:val="007D6531"/>
    <w:rsid w:val="007D66E0"/>
    <w:rsid w:val="007D6E4A"/>
    <w:rsid w:val="007D75DD"/>
    <w:rsid w:val="007D7A71"/>
    <w:rsid w:val="007D7FC7"/>
    <w:rsid w:val="007E00AC"/>
    <w:rsid w:val="007E0142"/>
    <w:rsid w:val="007E133F"/>
    <w:rsid w:val="007E373A"/>
    <w:rsid w:val="007E389A"/>
    <w:rsid w:val="007E402D"/>
    <w:rsid w:val="007E40F5"/>
    <w:rsid w:val="007E52DF"/>
    <w:rsid w:val="007E766A"/>
    <w:rsid w:val="007F139D"/>
    <w:rsid w:val="007F2967"/>
    <w:rsid w:val="007F2AB0"/>
    <w:rsid w:val="007F2CBE"/>
    <w:rsid w:val="007F2D1A"/>
    <w:rsid w:val="007F3011"/>
    <w:rsid w:val="007F3B15"/>
    <w:rsid w:val="007F4275"/>
    <w:rsid w:val="007F488B"/>
    <w:rsid w:val="007F4A09"/>
    <w:rsid w:val="007F4BF5"/>
    <w:rsid w:val="007F57A8"/>
    <w:rsid w:val="007F6007"/>
    <w:rsid w:val="007F6636"/>
    <w:rsid w:val="007F6E1B"/>
    <w:rsid w:val="007F6F5E"/>
    <w:rsid w:val="007F7C39"/>
    <w:rsid w:val="00800A60"/>
    <w:rsid w:val="00801A9F"/>
    <w:rsid w:val="00801D4A"/>
    <w:rsid w:val="00801F6D"/>
    <w:rsid w:val="008023C6"/>
    <w:rsid w:val="00802890"/>
    <w:rsid w:val="0080295F"/>
    <w:rsid w:val="008037EE"/>
    <w:rsid w:val="00803A18"/>
    <w:rsid w:val="00803B8E"/>
    <w:rsid w:val="0080427F"/>
    <w:rsid w:val="00805A73"/>
    <w:rsid w:val="0080615E"/>
    <w:rsid w:val="008071AC"/>
    <w:rsid w:val="00807C42"/>
    <w:rsid w:val="00810B04"/>
    <w:rsid w:val="00810E04"/>
    <w:rsid w:val="008121D4"/>
    <w:rsid w:val="008125DB"/>
    <w:rsid w:val="00812D1C"/>
    <w:rsid w:val="00815693"/>
    <w:rsid w:val="0081574D"/>
    <w:rsid w:val="008162C3"/>
    <w:rsid w:val="0081641E"/>
    <w:rsid w:val="008165CE"/>
    <w:rsid w:val="0081662A"/>
    <w:rsid w:val="008167D3"/>
    <w:rsid w:val="00816A7E"/>
    <w:rsid w:val="00817E32"/>
    <w:rsid w:val="00820BFF"/>
    <w:rsid w:val="00821BD7"/>
    <w:rsid w:val="0082283A"/>
    <w:rsid w:val="00822EDB"/>
    <w:rsid w:val="008230E0"/>
    <w:rsid w:val="008239EB"/>
    <w:rsid w:val="00824537"/>
    <w:rsid w:val="008263D2"/>
    <w:rsid w:val="00826B00"/>
    <w:rsid w:val="00826C28"/>
    <w:rsid w:val="00827302"/>
    <w:rsid w:val="00827993"/>
    <w:rsid w:val="00827F24"/>
    <w:rsid w:val="00832215"/>
    <w:rsid w:val="00832312"/>
    <w:rsid w:val="0083247F"/>
    <w:rsid w:val="00833E6B"/>
    <w:rsid w:val="008348D2"/>
    <w:rsid w:val="00834AB4"/>
    <w:rsid w:val="0083520F"/>
    <w:rsid w:val="00835455"/>
    <w:rsid w:val="0083598D"/>
    <w:rsid w:val="00836A34"/>
    <w:rsid w:val="00836E68"/>
    <w:rsid w:val="00837F4D"/>
    <w:rsid w:val="00840903"/>
    <w:rsid w:val="00840C23"/>
    <w:rsid w:val="00840FB4"/>
    <w:rsid w:val="008417A2"/>
    <w:rsid w:val="00841ADF"/>
    <w:rsid w:val="00843398"/>
    <w:rsid w:val="00844FE3"/>
    <w:rsid w:val="00845BE8"/>
    <w:rsid w:val="008460F7"/>
    <w:rsid w:val="00846BC1"/>
    <w:rsid w:val="0084717B"/>
    <w:rsid w:val="008476BD"/>
    <w:rsid w:val="00847EB6"/>
    <w:rsid w:val="00847F4C"/>
    <w:rsid w:val="00851016"/>
    <w:rsid w:val="00851021"/>
    <w:rsid w:val="00851046"/>
    <w:rsid w:val="008512ED"/>
    <w:rsid w:val="008531B0"/>
    <w:rsid w:val="00853680"/>
    <w:rsid w:val="00854407"/>
    <w:rsid w:val="008550AB"/>
    <w:rsid w:val="00855567"/>
    <w:rsid w:val="00855C82"/>
    <w:rsid w:val="00857E37"/>
    <w:rsid w:val="0086100E"/>
    <w:rsid w:val="00861A65"/>
    <w:rsid w:val="008633DA"/>
    <w:rsid w:val="00864A35"/>
    <w:rsid w:val="00864B8D"/>
    <w:rsid w:val="00865247"/>
    <w:rsid w:val="00865575"/>
    <w:rsid w:val="00865874"/>
    <w:rsid w:val="00865919"/>
    <w:rsid w:val="0086773B"/>
    <w:rsid w:val="008679F5"/>
    <w:rsid w:val="0087227C"/>
    <w:rsid w:val="0087351B"/>
    <w:rsid w:val="0087360A"/>
    <w:rsid w:val="00873623"/>
    <w:rsid w:val="00873A13"/>
    <w:rsid w:val="00873E6D"/>
    <w:rsid w:val="00874733"/>
    <w:rsid w:val="00874884"/>
    <w:rsid w:val="00875263"/>
    <w:rsid w:val="008765FA"/>
    <w:rsid w:val="00876B34"/>
    <w:rsid w:val="00876C33"/>
    <w:rsid w:val="00877278"/>
    <w:rsid w:val="00877EF0"/>
    <w:rsid w:val="00880540"/>
    <w:rsid w:val="0088090E"/>
    <w:rsid w:val="00880C1C"/>
    <w:rsid w:val="00880DAA"/>
    <w:rsid w:val="00880DCA"/>
    <w:rsid w:val="00881665"/>
    <w:rsid w:val="00882169"/>
    <w:rsid w:val="00883282"/>
    <w:rsid w:val="008834DF"/>
    <w:rsid w:val="00883C05"/>
    <w:rsid w:val="00883DF5"/>
    <w:rsid w:val="008841C4"/>
    <w:rsid w:val="00884344"/>
    <w:rsid w:val="008847BB"/>
    <w:rsid w:val="00885089"/>
    <w:rsid w:val="008853FE"/>
    <w:rsid w:val="00885EED"/>
    <w:rsid w:val="0088625E"/>
    <w:rsid w:val="00886620"/>
    <w:rsid w:val="00886DC1"/>
    <w:rsid w:val="00887158"/>
    <w:rsid w:val="0088736F"/>
    <w:rsid w:val="0089085E"/>
    <w:rsid w:val="0089152C"/>
    <w:rsid w:val="008924CD"/>
    <w:rsid w:val="00892855"/>
    <w:rsid w:val="00892B6F"/>
    <w:rsid w:val="00893CEB"/>
    <w:rsid w:val="00894488"/>
    <w:rsid w:val="00895BFB"/>
    <w:rsid w:val="008971C1"/>
    <w:rsid w:val="0089736B"/>
    <w:rsid w:val="008A1311"/>
    <w:rsid w:val="008A2387"/>
    <w:rsid w:val="008A2554"/>
    <w:rsid w:val="008A2C40"/>
    <w:rsid w:val="008A2EA5"/>
    <w:rsid w:val="008A31D6"/>
    <w:rsid w:val="008A4422"/>
    <w:rsid w:val="008A468B"/>
    <w:rsid w:val="008A511C"/>
    <w:rsid w:val="008A588E"/>
    <w:rsid w:val="008A59F3"/>
    <w:rsid w:val="008A5CC4"/>
    <w:rsid w:val="008A619E"/>
    <w:rsid w:val="008A792D"/>
    <w:rsid w:val="008B0AFC"/>
    <w:rsid w:val="008B106B"/>
    <w:rsid w:val="008B108A"/>
    <w:rsid w:val="008B14A7"/>
    <w:rsid w:val="008B2371"/>
    <w:rsid w:val="008B40D3"/>
    <w:rsid w:val="008B4B34"/>
    <w:rsid w:val="008B59B5"/>
    <w:rsid w:val="008B5ACD"/>
    <w:rsid w:val="008B618C"/>
    <w:rsid w:val="008C0A98"/>
    <w:rsid w:val="008C0CC1"/>
    <w:rsid w:val="008C0D05"/>
    <w:rsid w:val="008C0D98"/>
    <w:rsid w:val="008C0E53"/>
    <w:rsid w:val="008C1587"/>
    <w:rsid w:val="008C1BD5"/>
    <w:rsid w:val="008C29D4"/>
    <w:rsid w:val="008C31E4"/>
    <w:rsid w:val="008C3986"/>
    <w:rsid w:val="008C3E66"/>
    <w:rsid w:val="008C5234"/>
    <w:rsid w:val="008C5D41"/>
    <w:rsid w:val="008C74CC"/>
    <w:rsid w:val="008C7801"/>
    <w:rsid w:val="008C7A7E"/>
    <w:rsid w:val="008D16C3"/>
    <w:rsid w:val="008D1919"/>
    <w:rsid w:val="008D1C2B"/>
    <w:rsid w:val="008D301B"/>
    <w:rsid w:val="008D43D7"/>
    <w:rsid w:val="008D4858"/>
    <w:rsid w:val="008D51E1"/>
    <w:rsid w:val="008D5623"/>
    <w:rsid w:val="008D5659"/>
    <w:rsid w:val="008D5D54"/>
    <w:rsid w:val="008D5E56"/>
    <w:rsid w:val="008D6359"/>
    <w:rsid w:val="008D659C"/>
    <w:rsid w:val="008D67A3"/>
    <w:rsid w:val="008D69A0"/>
    <w:rsid w:val="008D7191"/>
    <w:rsid w:val="008D7478"/>
    <w:rsid w:val="008D776E"/>
    <w:rsid w:val="008D7A4C"/>
    <w:rsid w:val="008D7CF2"/>
    <w:rsid w:val="008D7DBA"/>
    <w:rsid w:val="008E013B"/>
    <w:rsid w:val="008E128D"/>
    <w:rsid w:val="008E1537"/>
    <w:rsid w:val="008E18D6"/>
    <w:rsid w:val="008E227E"/>
    <w:rsid w:val="008E411F"/>
    <w:rsid w:val="008E5268"/>
    <w:rsid w:val="008E5C91"/>
    <w:rsid w:val="008E5E27"/>
    <w:rsid w:val="008E6570"/>
    <w:rsid w:val="008E6BDE"/>
    <w:rsid w:val="008E72C5"/>
    <w:rsid w:val="008E7399"/>
    <w:rsid w:val="008E74EE"/>
    <w:rsid w:val="008F06AB"/>
    <w:rsid w:val="008F0C85"/>
    <w:rsid w:val="008F1453"/>
    <w:rsid w:val="008F14B4"/>
    <w:rsid w:val="008F1A19"/>
    <w:rsid w:val="008F2142"/>
    <w:rsid w:val="008F2B7F"/>
    <w:rsid w:val="008F3B4C"/>
    <w:rsid w:val="008F3EF0"/>
    <w:rsid w:val="008F4477"/>
    <w:rsid w:val="008F478C"/>
    <w:rsid w:val="008F4A5F"/>
    <w:rsid w:val="008F4C35"/>
    <w:rsid w:val="008F5999"/>
    <w:rsid w:val="008F5B14"/>
    <w:rsid w:val="008F775D"/>
    <w:rsid w:val="009001CC"/>
    <w:rsid w:val="009002D4"/>
    <w:rsid w:val="00900ECA"/>
    <w:rsid w:val="00901016"/>
    <w:rsid w:val="00901A84"/>
    <w:rsid w:val="00904015"/>
    <w:rsid w:val="009042DE"/>
    <w:rsid w:val="00904657"/>
    <w:rsid w:val="00904B1E"/>
    <w:rsid w:val="00905025"/>
    <w:rsid w:val="009053E0"/>
    <w:rsid w:val="00905A8B"/>
    <w:rsid w:val="00905C1B"/>
    <w:rsid w:val="00906EC3"/>
    <w:rsid w:val="00907518"/>
    <w:rsid w:val="0090771E"/>
    <w:rsid w:val="00907B90"/>
    <w:rsid w:val="00910F96"/>
    <w:rsid w:val="00913394"/>
    <w:rsid w:val="009138F4"/>
    <w:rsid w:val="0091446D"/>
    <w:rsid w:val="009146E0"/>
    <w:rsid w:val="00914AED"/>
    <w:rsid w:val="00914EEF"/>
    <w:rsid w:val="00915139"/>
    <w:rsid w:val="0091513A"/>
    <w:rsid w:val="0091579D"/>
    <w:rsid w:val="00915BA6"/>
    <w:rsid w:val="00915CBD"/>
    <w:rsid w:val="009167C5"/>
    <w:rsid w:val="00920530"/>
    <w:rsid w:val="00920974"/>
    <w:rsid w:val="00920D8C"/>
    <w:rsid w:val="009210AB"/>
    <w:rsid w:val="00921F5A"/>
    <w:rsid w:val="00922C2B"/>
    <w:rsid w:val="00922D8D"/>
    <w:rsid w:val="00923F2C"/>
    <w:rsid w:val="00923F6A"/>
    <w:rsid w:val="0092472F"/>
    <w:rsid w:val="00924D0D"/>
    <w:rsid w:val="00924FCF"/>
    <w:rsid w:val="009263F1"/>
    <w:rsid w:val="009268FA"/>
    <w:rsid w:val="009269D6"/>
    <w:rsid w:val="0092715F"/>
    <w:rsid w:val="0092748B"/>
    <w:rsid w:val="00927E20"/>
    <w:rsid w:val="00930AC2"/>
    <w:rsid w:val="009315AD"/>
    <w:rsid w:val="00931E9C"/>
    <w:rsid w:val="0093217A"/>
    <w:rsid w:val="00932B0F"/>
    <w:rsid w:val="00934048"/>
    <w:rsid w:val="00934EE1"/>
    <w:rsid w:val="00934F20"/>
    <w:rsid w:val="009366A9"/>
    <w:rsid w:val="009368A4"/>
    <w:rsid w:val="00936BF4"/>
    <w:rsid w:val="00936EAE"/>
    <w:rsid w:val="0093795A"/>
    <w:rsid w:val="0094011F"/>
    <w:rsid w:val="00940485"/>
    <w:rsid w:val="00942936"/>
    <w:rsid w:val="00942FB6"/>
    <w:rsid w:val="00943B7A"/>
    <w:rsid w:val="00943C72"/>
    <w:rsid w:val="009444C8"/>
    <w:rsid w:val="009454D5"/>
    <w:rsid w:val="00946361"/>
    <w:rsid w:val="009469C7"/>
    <w:rsid w:val="00946D1A"/>
    <w:rsid w:val="009516F2"/>
    <w:rsid w:val="00951747"/>
    <w:rsid w:val="009518BF"/>
    <w:rsid w:val="00951D95"/>
    <w:rsid w:val="00951F0B"/>
    <w:rsid w:val="00951F45"/>
    <w:rsid w:val="009526D7"/>
    <w:rsid w:val="009526E1"/>
    <w:rsid w:val="0095280A"/>
    <w:rsid w:val="00952F2A"/>
    <w:rsid w:val="009538C3"/>
    <w:rsid w:val="009542E3"/>
    <w:rsid w:val="00954E1E"/>
    <w:rsid w:val="009554CB"/>
    <w:rsid w:val="0095578F"/>
    <w:rsid w:val="009559FF"/>
    <w:rsid w:val="00955BAD"/>
    <w:rsid w:val="00956DE6"/>
    <w:rsid w:val="0095718E"/>
    <w:rsid w:val="00957E38"/>
    <w:rsid w:val="009607A4"/>
    <w:rsid w:val="009617FA"/>
    <w:rsid w:val="00961829"/>
    <w:rsid w:val="00961AC1"/>
    <w:rsid w:val="00961B9C"/>
    <w:rsid w:val="0096250B"/>
    <w:rsid w:val="009627BB"/>
    <w:rsid w:val="00962E70"/>
    <w:rsid w:val="0096465C"/>
    <w:rsid w:val="0096641A"/>
    <w:rsid w:val="009667EC"/>
    <w:rsid w:val="00966AEF"/>
    <w:rsid w:val="00966BD1"/>
    <w:rsid w:val="00966E17"/>
    <w:rsid w:val="00967E8E"/>
    <w:rsid w:val="00970420"/>
    <w:rsid w:val="0097077A"/>
    <w:rsid w:val="00970965"/>
    <w:rsid w:val="009709F1"/>
    <w:rsid w:val="00970A1C"/>
    <w:rsid w:val="00971D12"/>
    <w:rsid w:val="00972BBE"/>
    <w:rsid w:val="00972DB8"/>
    <w:rsid w:val="00973378"/>
    <w:rsid w:val="00973875"/>
    <w:rsid w:val="00974858"/>
    <w:rsid w:val="00975D40"/>
    <w:rsid w:val="00975E3C"/>
    <w:rsid w:val="0097639E"/>
    <w:rsid w:val="00976FFB"/>
    <w:rsid w:val="00977322"/>
    <w:rsid w:val="00977987"/>
    <w:rsid w:val="00977BC5"/>
    <w:rsid w:val="00980D15"/>
    <w:rsid w:val="00980D36"/>
    <w:rsid w:val="009810AA"/>
    <w:rsid w:val="00981182"/>
    <w:rsid w:val="00981E9F"/>
    <w:rsid w:val="0098237F"/>
    <w:rsid w:val="009828F8"/>
    <w:rsid w:val="00983473"/>
    <w:rsid w:val="009837BF"/>
    <w:rsid w:val="00983843"/>
    <w:rsid w:val="0098399B"/>
    <w:rsid w:val="009843BB"/>
    <w:rsid w:val="00986D7B"/>
    <w:rsid w:val="00987CD9"/>
    <w:rsid w:val="009908E6"/>
    <w:rsid w:val="00990C0E"/>
    <w:rsid w:val="009913B2"/>
    <w:rsid w:val="00991460"/>
    <w:rsid w:val="00991570"/>
    <w:rsid w:val="00993367"/>
    <w:rsid w:val="009937EC"/>
    <w:rsid w:val="00994413"/>
    <w:rsid w:val="00994CC0"/>
    <w:rsid w:val="00994D7D"/>
    <w:rsid w:val="00994F1F"/>
    <w:rsid w:val="009958BB"/>
    <w:rsid w:val="00995BD2"/>
    <w:rsid w:val="00995E5A"/>
    <w:rsid w:val="00995E61"/>
    <w:rsid w:val="00995EF0"/>
    <w:rsid w:val="009964D2"/>
    <w:rsid w:val="009964EF"/>
    <w:rsid w:val="00996637"/>
    <w:rsid w:val="00996FA1"/>
    <w:rsid w:val="0099700E"/>
    <w:rsid w:val="009976DC"/>
    <w:rsid w:val="00997CE0"/>
    <w:rsid w:val="009A02DC"/>
    <w:rsid w:val="009A045E"/>
    <w:rsid w:val="009A0865"/>
    <w:rsid w:val="009A0CAE"/>
    <w:rsid w:val="009A0F7B"/>
    <w:rsid w:val="009A1292"/>
    <w:rsid w:val="009A141A"/>
    <w:rsid w:val="009A1654"/>
    <w:rsid w:val="009A2CAB"/>
    <w:rsid w:val="009A2F94"/>
    <w:rsid w:val="009A3DF3"/>
    <w:rsid w:val="009A4222"/>
    <w:rsid w:val="009A4384"/>
    <w:rsid w:val="009A4C80"/>
    <w:rsid w:val="009A5C13"/>
    <w:rsid w:val="009A6022"/>
    <w:rsid w:val="009A6372"/>
    <w:rsid w:val="009A67DA"/>
    <w:rsid w:val="009A6C4C"/>
    <w:rsid w:val="009A6ED0"/>
    <w:rsid w:val="009B077B"/>
    <w:rsid w:val="009B158F"/>
    <w:rsid w:val="009B1D11"/>
    <w:rsid w:val="009B4521"/>
    <w:rsid w:val="009B4D5F"/>
    <w:rsid w:val="009B4E38"/>
    <w:rsid w:val="009B4F39"/>
    <w:rsid w:val="009B58F7"/>
    <w:rsid w:val="009B5901"/>
    <w:rsid w:val="009B5936"/>
    <w:rsid w:val="009B5AC2"/>
    <w:rsid w:val="009B5D83"/>
    <w:rsid w:val="009B6F2C"/>
    <w:rsid w:val="009B6F4A"/>
    <w:rsid w:val="009B7A45"/>
    <w:rsid w:val="009B7C40"/>
    <w:rsid w:val="009C0C2D"/>
    <w:rsid w:val="009C232B"/>
    <w:rsid w:val="009C29CB"/>
    <w:rsid w:val="009C29CF"/>
    <w:rsid w:val="009C311F"/>
    <w:rsid w:val="009C3763"/>
    <w:rsid w:val="009C4C59"/>
    <w:rsid w:val="009C5D9A"/>
    <w:rsid w:val="009C60B4"/>
    <w:rsid w:val="009C61B0"/>
    <w:rsid w:val="009C6E14"/>
    <w:rsid w:val="009C76A9"/>
    <w:rsid w:val="009D1232"/>
    <w:rsid w:val="009D2577"/>
    <w:rsid w:val="009D391B"/>
    <w:rsid w:val="009D3AD9"/>
    <w:rsid w:val="009D3BD0"/>
    <w:rsid w:val="009D4E12"/>
    <w:rsid w:val="009D5F03"/>
    <w:rsid w:val="009D6951"/>
    <w:rsid w:val="009D7885"/>
    <w:rsid w:val="009E0027"/>
    <w:rsid w:val="009E05C5"/>
    <w:rsid w:val="009E0AA1"/>
    <w:rsid w:val="009E113B"/>
    <w:rsid w:val="009E1F82"/>
    <w:rsid w:val="009E22A9"/>
    <w:rsid w:val="009E29CC"/>
    <w:rsid w:val="009E3031"/>
    <w:rsid w:val="009E3252"/>
    <w:rsid w:val="009E44D1"/>
    <w:rsid w:val="009E601B"/>
    <w:rsid w:val="009E6D88"/>
    <w:rsid w:val="009E7054"/>
    <w:rsid w:val="009E722F"/>
    <w:rsid w:val="009E772A"/>
    <w:rsid w:val="009F0CB2"/>
    <w:rsid w:val="009F12ED"/>
    <w:rsid w:val="009F18E4"/>
    <w:rsid w:val="009F228C"/>
    <w:rsid w:val="009F2756"/>
    <w:rsid w:val="009F2757"/>
    <w:rsid w:val="009F2ED0"/>
    <w:rsid w:val="009F3145"/>
    <w:rsid w:val="009F3A33"/>
    <w:rsid w:val="009F3B54"/>
    <w:rsid w:val="009F4059"/>
    <w:rsid w:val="009F43F1"/>
    <w:rsid w:val="009F4FEF"/>
    <w:rsid w:val="009F5C28"/>
    <w:rsid w:val="009F63E8"/>
    <w:rsid w:val="009F6504"/>
    <w:rsid w:val="009F739E"/>
    <w:rsid w:val="009F7F9D"/>
    <w:rsid w:val="00A008BF"/>
    <w:rsid w:val="00A00C1F"/>
    <w:rsid w:val="00A0108C"/>
    <w:rsid w:val="00A01759"/>
    <w:rsid w:val="00A0179E"/>
    <w:rsid w:val="00A019E9"/>
    <w:rsid w:val="00A01DA5"/>
    <w:rsid w:val="00A01DBD"/>
    <w:rsid w:val="00A021F5"/>
    <w:rsid w:val="00A0266C"/>
    <w:rsid w:val="00A03CBC"/>
    <w:rsid w:val="00A048A2"/>
    <w:rsid w:val="00A04EA8"/>
    <w:rsid w:val="00A0553D"/>
    <w:rsid w:val="00A063B2"/>
    <w:rsid w:val="00A0751B"/>
    <w:rsid w:val="00A07A55"/>
    <w:rsid w:val="00A11168"/>
    <w:rsid w:val="00A11278"/>
    <w:rsid w:val="00A11E5B"/>
    <w:rsid w:val="00A11E75"/>
    <w:rsid w:val="00A11F10"/>
    <w:rsid w:val="00A12359"/>
    <w:rsid w:val="00A123E1"/>
    <w:rsid w:val="00A12981"/>
    <w:rsid w:val="00A12E4A"/>
    <w:rsid w:val="00A1345C"/>
    <w:rsid w:val="00A1403E"/>
    <w:rsid w:val="00A1474D"/>
    <w:rsid w:val="00A14DD1"/>
    <w:rsid w:val="00A14EF5"/>
    <w:rsid w:val="00A151FF"/>
    <w:rsid w:val="00A15319"/>
    <w:rsid w:val="00A1538E"/>
    <w:rsid w:val="00A167DF"/>
    <w:rsid w:val="00A169B8"/>
    <w:rsid w:val="00A176A7"/>
    <w:rsid w:val="00A17F52"/>
    <w:rsid w:val="00A208C7"/>
    <w:rsid w:val="00A21633"/>
    <w:rsid w:val="00A2167F"/>
    <w:rsid w:val="00A21686"/>
    <w:rsid w:val="00A221FC"/>
    <w:rsid w:val="00A227E9"/>
    <w:rsid w:val="00A22C22"/>
    <w:rsid w:val="00A23718"/>
    <w:rsid w:val="00A23940"/>
    <w:rsid w:val="00A239AE"/>
    <w:rsid w:val="00A23CD1"/>
    <w:rsid w:val="00A2538E"/>
    <w:rsid w:val="00A25701"/>
    <w:rsid w:val="00A258A8"/>
    <w:rsid w:val="00A27004"/>
    <w:rsid w:val="00A27293"/>
    <w:rsid w:val="00A30A4C"/>
    <w:rsid w:val="00A30A96"/>
    <w:rsid w:val="00A30A9C"/>
    <w:rsid w:val="00A31AA5"/>
    <w:rsid w:val="00A31BAC"/>
    <w:rsid w:val="00A3218F"/>
    <w:rsid w:val="00A32A9E"/>
    <w:rsid w:val="00A33AE7"/>
    <w:rsid w:val="00A34AF3"/>
    <w:rsid w:val="00A34BA0"/>
    <w:rsid w:val="00A3566B"/>
    <w:rsid w:val="00A3568B"/>
    <w:rsid w:val="00A35A97"/>
    <w:rsid w:val="00A35D77"/>
    <w:rsid w:val="00A36A96"/>
    <w:rsid w:val="00A37701"/>
    <w:rsid w:val="00A37956"/>
    <w:rsid w:val="00A41B82"/>
    <w:rsid w:val="00A41BB4"/>
    <w:rsid w:val="00A42305"/>
    <w:rsid w:val="00A4252D"/>
    <w:rsid w:val="00A435CB"/>
    <w:rsid w:val="00A43CB6"/>
    <w:rsid w:val="00A460B8"/>
    <w:rsid w:val="00A463E9"/>
    <w:rsid w:val="00A4671A"/>
    <w:rsid w:val="00A469D4"/>
    <w:rsid w:val="00A47203"/>
    <w:rsid w:val="00A47251"/>
    <w:rsid w:val="00A51242"/>
    <w:rsid w:val="00A51362"/>
    <w:rsid w:val="00A51B65"/>
    <w:rsid w:val="00A522A9"/>
    <w:rsid w:val="00A53E44"/>
    <w:rsid w:val="00A55877"/>
    <w:rsid w:val="00A60ABB"/>
    <w:rsid w:val="00A61600"/>
    <w:rsid w:val="00A62693"/>
    <w:rsid w:val="00A62A6D"/>
    <w:rsid w:val="00A63379"/>
    <w:rsid w:val="00A6348D"/>
    <w:rsid w:val="00A635BC"/>
    <w:rsid w:val="00A637E4"/>
    <w:rsid w:val="00A63973"/>
    <w:rsid w:val="00A646A2"/>
    <w:rsid w:val="00A652F9"/>
    <w:rsid w:val="00A66260"/>
    <w:rsid w:val="00A669EF"/>
    <w:rsid w:val="00A70F19"/>
    <w:rsid w:val="00A72449"/>
    <w:rsid w:val="00A72F84"/>
    <w:rsid w:val="00A732BC"/>
    <w:rsid w:val="00A73883"/>
    <w:rsid w:val="00A73E22"/>
    <w:rsid w:val="00A74985"/>
    <w:rsid w:val="00A74A8C"/>
    <w:rsid w:val="00A74A9C"/>
    <w:rsid w:val="00A7568F"/>
    <w:rsid w:val="00A76465"/>
    <w:rsid w:val="00A76C52"/>
    <w:rsid w:val="00A76E52"/>
    <w:rsid w:val="00A77311"/>
    <w:rsid w:val="00A80B2E"/>
    <w:rsid w:val="00A82185"/>
    <w:rsid w:val="00A83058"/>
    <w:rsid w:val="00A8480A"/>
    <w:rsid w:val="00A849C6"/>
    <w:rsid w:val="00A8502A"/>
    <w:rsid w:val="00A8574D"/>
    <w:rsid w:val="00A85983"/>
    <w:rsid w:val="00A85DD7"/>
    <w:rsid w:val="00A8639E"/>
    <w:rsid w:val="00A864E4"/>
    <w:rsid w:val="00A86C08"/>
    <w:rsid w:val="00A86EFB"/>
    <w:rsid w:val="00A90A14"/>
    <w:rsid w:val="00A90BE7"/>
    <w:rsid w:val="00A9193F"/>
    <w:rsid w:val="00A92B1A"/>
    <w:rsid w:val="00A93CD4"/>
    <w:rsid w:val="00A944F6"/>
    <w:rsid w:val="00A94B85"/>
    <w:rsid w:val="00A95193"/>
    <w:rsid w:val="00A96485"/>
    <w:rsid w:val="00A96610"/>
    <w:rsid w:val="00A96C51"/>
    <w:rsid w:val="00AA00EA"/>
    <w:rsid w:val="00AA134F"/>
    <w:rsid w:val="00AA2629"/>
    <w:rsid w:val="00AA4DB4"/>
    <w:rsid w:val="00AA4E73"/>
    <w:rsid w:val="00AA503B"/>
    <w:rsid w:val="00AA5919"/>
    <w:rsid w:val="00AA633D"/>
    <w:rsid w:val="00AA6624"/>
    <w:rsid w:val="00AA7E47"/>
    <w:rsid w:val="00AB0A4E"/>
    <w:rsid w:val="00AB1D36"/>
    <w:rsid w:val="00AB1F39"/>
    <w:rsid w:val="00AB33CA"/>
    <w:rsid w:val="00AB372E"/>
    <w:rsid w:val="00AB3961"/>
    <w:rsid w:val="00AB3E18"/>
    <w:rsid w:val="00AB4B69"/>
    <w:rsid w:val="00AB598A"/>
    <w:rsid w:val="00AB66BA"/>
    <w:rsid w:val="00AB7C43"/>
    <w:rsid w:val="00AC118B"/>
    <w:rsid w:val="00AC16A7"/>
    <w:rsid w:val="00AC1CAD"/>
    <w:rsid w:val="00AC1D60"/>
    <w:rsid w:val="00AC22DF"/>
    <w:rsid w:val="00AC24C5"/>
    <w:rsid w:val="00AC2A08"/>
    <w:rsid w:val="00AC2A1F"/>
    <w:rsid w:val="00AC2FD8"/>
    <w:rsid w:val="00AC32BF"/>
    <w:rsid w:val="00AC41A2"/>
    <w:rsid w:val="00AC47EB"/>
    <w:rsid w:val="00AC6039"/>
    <w:rsid w:val="00AC6801"/>
    <w:rsid w:val="00AC73C0"/>
    <w:rsid w:val="00AC74BD"/>
    <w:rsid w:val="00AD0C6A"/>
    <w:rsid w:val="00AD0CFA"/>
    <w:rsid w:val="00AD205A"/>
    <w:rsid w:val="00AD2129"/>
    <w:rsid w:val="00AD26BA"/>
    <w:rsid w:val="00AD2B74"/>
    <w:rsid w:val="00AD30B4"/>
    <w:rsid w:val="00AD4AB7"/>
    <w:rsid w:val="00AD4C3D"/>
    <w:rsid w:val="00AD4E73"/>
    <w:rsid w:val="00AD4F10"/>
    <w:rsid w:val="00AD55B1"/>
    <w:rsid w:val="00AD588E"/>
    <w:rsid w:val="00AD5C64"/>
    <w:rsid w:val="00AD712D"/>
    <w:rsid w:val="00AD736F"/>
    <w:rsid w:val="00AD7B93"/>
    <w:rsid w:val="00AE21FC"/>
    <w:rsid w:val="00AE2246"/>
    <w:rsid w:val="00AE32BE"/>
    <w:rsid w:val="00AE38A6"/>
    <w:rsid w:val="00AE3D45"/>
    <w:rsid w:val="00AE49EA"/>
    <w:rsid w:val="00AE5230"/>
    <w:rsid w:val="00AE5648"/>
    <w:rsid w:val="00AE5DC5"/>
    <w:rsid w:val="00AE6947"/>
    <w:rsid w:val="00AE6C86"/>
    <w:rsid w:val="00AE799F"/>
    <w:rsid w:val="00AF0866"/>
    <w:rsid w:val="00AF08E4"/>
    <w:rsid w:val="00AF0BA0"/>
    <w:rsid w:val="00AF145C"/>
    <w:rsid w:val="00AF1B2B"/>
    <w:rsid w:val="00AF1C2C"/>
    <w:rsid w:val="00AF1CAD"/>
    <w:rsid w:val="00AF2BC8"/>
    <w:rsid w:val="00AF302B"/>
    <w:rsid w:val="00AF3104"/>
    <w:rsid w:val="00AF41B5"/>
    <w:rsid w:val="00AF5B43"/>
    <w:rsid w:val="00AF64BF"/>
    <w:rsid w:val="00AF6AC8"/>
    <w:rsid w:val="00AF76C6"/>
    <w:rsid w:val="00B000E6"/>
    <w:rsid w:val="00B0029A"/>
    <w:rsid w:val="00B00D3F"/>
    <w:rsid w:val="00B01395"/>
    <w:rsid w:val="00B018DD"/>
    <w:rsid w:val="00B025B8"/>
    <w:rsid w:val="00B026BB"/>
    <w:rsid w:val="00B03637"/>
    <w:rsid w:val="00B037F3"/>
    <w:rsid w:val="00B04193"/>
    <w:rsid w:val="00B04513"/>
    <w:rsid w:val="00B04519"/>
    <w:rsid w:val="00B0497B"/>
    <w:rsid w:val="00B05185"/>
    <w:rsid w:val="00B05273"/>
    <w:rsid w:val="00B06197"/>
    <w:rsid w:val="00B06968"/>
    <w:rsid w:val="00B0720D"/>
    <w:rsid w:val="00B073F2"/>
    <w:rsid w:val="00B0770A"/>
    <w:rsid w:val="00B07886"/>
    <w:rsid w:val="00B07DFF"/>
    <w:rsid w:val="00B108E4"/>
    <w:rsid w:val="00B10996"/>
    <w:rsid w:val="00B1154F"/>
    <w:rsid w:val="00B11D42"/>
    <w:rsid w:val="00B11DB3"/>
    <w:rsid w:val="00B129FE"/>
    <w:rsid w:val="00B12A69"/>
    <w:rsid w:val="00B12ACF"/>
    <w:rsid w:val="00B133E3"/>
    <w:rsid w:val="00B13674"/>
    <w:rsid w:val="00B13BA6"/>
    <w:rsid w:val="00B149ED"/>
    <w:rsid w:val="00B14C9A"/>
    <w:rsid w:val="00B2063D"/>
    <w:rsid w:val="00B20EA7"/>
    <w:rsid w:val="00B20FE4"/>
    <w:rsid w:val="00B21F5E"/>
    <w:rsid w:val="00B2239C"/>
    <w:rsid w:val="00B22C45"/>
    <w:rsid w:val="00B238A5"/>
    <w:rsid w:val="00B23D7C"/>
    <w:rsid w:val="00B23F5C"/>
    <w:rsid w:val="00B25604"/>
    <w:rsid w:val="00B27545"/>
    <w:rsid w:val="00B27B08"/>
    <w:rsid w:val="00B300D8"/>
    <w:rsid w:val="00B302BB"/>
    <w:rsid w:val="00B30606"/>
    <w:rsid w:val="00B30C00"/>
    <w:rsid w:val="00B30CAA"/>
    <w:rsid w:val="00B30FFC"/>
    <w:rsid w:val="00B310F4"/>
    <w:rsid w:val="00B334D3"/>
    <w:rsid w:val="00B344F9"/>
    <w:rsid w:val="00B35070"/>
    <w:rsid w:val="00B35157"/>
    <w:rsid w:val="00B3548E"/>
    <w:rsid w:val="00B35FFD"/>
    <w:rsid w:val="00B360F8"/>
    <w:rsid w:val="00B36228"/>
    <w:rsid w:val="00B36A0C"/>
    <w:rsid w:val="00B36B28"/>
    <w:rsid w:val="00B36DCF"/>
    <w:rsid w:val="00B37CC6"/>
    <w:rsid w:val="00B37E09"/>
    <w:rsid w:val="00B40679"/>
    <w:rsid w:val="00B40806"/>
    <w:rsid w:val="00B41A32"/>
    <w:rsid w:val="00B42303"/>
    <w:rsid w:val="00B424D2"/>
    <w:rsid w:val="00B42708"/>
    <w:rsid w:val="00B4316D"/>
    <w:rsid w:val="00B433F9"/>
    <w:rsid w:val="00B44918"/>
    <w:rsid w:val="00B450E0"/>
    <w:rsid w:val="00B46838"/>
    <w:rsid w:val="00B46AB0"/>
    <w:rsid w:val="00B46D04"/>
    <w:rsid w:val="00B4767D"/>
    <w:rsid w:val="00B47826"/>
    <w:rsid w:val="00B47CA8"/>
    <w:rsid w:val="00B523C0"/>
    <w:rsid w:val="00B53301"/>
    <w:rsid w:val="00B53940"/>
    <w:rsid w:val="00B541BD"/>
    <w:rsid w:val="00B54B8A"/>
    <w:rsid w:val="00B55404"/>
    <w:rsid w:val="00B5722C"/>
    <w:rsid w:val="00B57468"/>
    <w:rsid w:val="00B61591"/>
    <w:rsid w:val="00B62409"/>
    <w:rsid w:val="00B6303B"/>
    <w:rsid w:val="00B64511"/>
    <w:rsid w:val="00B66877"/>
    <w:rsid w:val="00B669D8"/>
    <w:rsid w:val="00B66CE3"/>
    <w:rsid w:val="00B672BE"/>
    <w:rsid w:val="00B673C6"/>
    <w:rsid w:val="00B6758A"/>
    <w:rsid w:val="00B676B4"/>
    <w:rsid w:val="00B706E7"/>
    <w:rsid w:val="00B70793"/>
    <w:rsid w:val="00B70EC7"/>
    <w:rsid w:val="00B71029"/>
    <w:rsid w:val="00B718DE"/>
    <w:rsid w:val="00B718E5"/>
    <w:rsid w:val="00B71CD7"/>
    <w:rsid w:val="00B71F24"/>
    <w:rsid w:val="00B72CD7"/>
    <w:rsid w:val="00B72DAA"/>
    <w:rsid w:val="00B735DB"/>
    <w:rsid w:val="00B736E9"/>
    <w:rsid w:val="00B73CA6"/>
    <w:rsid w:val="00B73E45"/>
    <w:rsid w:val="00B74805"/>
    <w:rsid w:val="00B75112"/>
    <w:rsid w:val="00B7531D"/>
    <w:rsid w:val="00B778CB"/>
    <w:rsid w:val="00B77904"/>
    <w:rsid w:val="00B77F5F"/>
    <w:rsid w:val="00B8206D"/>
    <w:rsid w:val="00B829CD"/>
    <w:rsid w:val="00B82ED2"/>
    <w:rsid w:val="00B839F7"/>
    <w:rsid w:val="00B83E7A"/>
    <w:rsid w:val="00B84167"/>
    <w:rsid w:val="00B84962"/>
    <w:rsid w:val="00B84DE3"/>
    <w:rsid w:val="00B8652C"/>
    <w:rsid w:val="00B86BC3"/>
    <w:rsid w:val="00B87835"/>
    <w:rsid w:val="00B879E7"/>
    <w:rsid w:val="00B87CEF"/>
    <w:rsid w:val="00B90EC3"/>
    <w:rsid w:val="00B912A6"/>
    <w:rsid w:val="00B91CBA"/>
    <w:rsid w:val="00B9349D"/>
    <w:rsid w:val="00B93FDD"/>
    <w:rsid w:val="00B942B3"/>
    <w:rsid w:val="00B94A76"/>
    <w:rsid w:val="00B94C71"/>
    <w:rsid w:val="00B96630"/>
    <w:rsid w:val="00B96A4F"/>
    <w:rsid w:val="00B96ECE"/>
    <w:rsid w:val="00B97955"/>
    <w:rsid w:val="00B97A63"/>
    <w:rsid w:val="00B97F3D"/>
    <w:rsid w:val="00BA065B"/>
    <w:rsid w:val="00BA0B5A"/>
    <w:rsid w:val="00BA1040"/>
    <w:rsid w:val="00BA10FB"/>
    <w:rsid w:val="00BA245A"/>
    <w:rsid w:val="00BA2795"/>
    <w:rsid w:val="00BA2DBD"/>
    <w:rsid w:val="00BA3130"/>
    <w:rsid w:val="00BA398E"/>
    <w:rsid w:val="00BA510C"/>
    <w:rsid w:val="00BA5BE4"/>
    <w:rsid w:val="00BA618F"/>
    <w:rsid w:val="00BA659A"/>
    <w:rsid w:val="00BA7199"/>
    <w:rsid w:val="00BA7574"/>
    <w:rsid w:val="00BA75AE"/>
    <w:rsid w:val="00BA7F86"/>
    <w:rsid w:val="00BB03B5"/>
    <w:rsid w:val="00BB0C7E"/>
    <w:rsid w:val="00BB0F12"/>
    <w:rsid w:val="00BB1256"/>
    <w:rsid w:val="00BB14DA"/>
    <w:rsid w:val="00BB2134"/>
    <w:rsid w:val="00BB2570"/>
    <w:rsid w:val="00BB2B4B"/>
    <w:rsid w:val="00BB2DD7"/>
    <w:rsid w:val="00BB3599"/>
    <w:rsid w:val="00BB3C6C"/>
    <w:rsid w:val="00BB4F07"/>
    <w:rsid w:val="00BB5275"/>
    <w:rsid w:val="00BB6001"/>
    <w:rsid w:val="00BB7520"/>
    <w:rsid w:val="00BB7572"/>
    <w:rsid w:val="00BC1352"/>
    <w:rsid w:val="00BC146D"/>
    <w:rsid w:val="00BC4207"/>
    <w:rsid w:val="00BC46A8"/>
    <w:rsid w:val="00BC4904"/>
    <w:rsid w:val="00BC51BA"/>
    <w:rsid w:val="00BC5507"/>
    <w:rsid w:val="00BC5C51"/>
    <w:rsid w:val="00BC5C63"/>
    <w:rsid w:val="00BC617B"/>
    <w:rsid w:val="00BC6209"/>
    <w:rsid w:val="00BC628A"/>
    <w:rsid w:val="00BC64E8"/>
    <w:rsid w:val="00BC7687"/>
    <w:rsid w:val="00BC7C83"/>
    <w:rsid w:val="00BD00AC"/>
    <w:rsid w:val="00BD11A4"/>
    <w:rsid w:val="00BD140A"/>
    <w:rsid w:val="00BD2186"/>
    <w:rsid w:val="00BD302E"/>
    <w:rsid w:val="00BD34A6"/>
    <w:rsid w:val="00BD4AF8"/>
    <w:rsid w:val="00BD5672"/>
    <w:rsid w:val="00BD5831"/>
    <w:rsid w:val="00BD58AF"/>
    <w:rsid w:val="00BD63A9"/>
    <w:rsid w:val="00BD69A3"/>
    <w:rsid w:val="00BD6B89"/>
    <w:rsid w:val="00BD6D49"/>
    <w:rsid w:val="00BD7BCB"/>
    <w:rsid w:val="00BE15C0"/>
    <w:rsid w:val="00BE1AD8"/>
    <w:rsid w:val="00BE24FA"/>
    <w:rsid w:val="00BE252E"/>
    <w:rsid w:val="00BE2BB0"/>
    <w:rsid w:val="00BE2FAF"/>
    <w:rsid w:val="00BE3876"/>
    <w:rsid w:val="00BE42F3"/>
    <w:rsid w:val="00BE4417"/>
    <w:rsid w:val="00BE4850"/>
    <w:rsid w:val="00BE4B3D"/>
    <w:rsid w:val="00BE4B5D"/>
    <w:rsid w:val="00BE4EA0"/>
    <w:rsid w:val="00BE5F0F"/>
    <w:rsid w:val="00BE6A2C"/>
    <w:rsid w:val="00BE6D74"/>
    <w:rsid w:val="00BE7A9D"/>
    <w:rsid w:val="00BF05A8"/>
    <w:rsid w:val="00BF05BE"/>
    <w:rsid w:val="00BF0D66"/>
    <w:rsid w:val="00BF2569"/>
    <w:rsid w:val="00BF3849"/>
    <w:rsid w:val="00BF3A2B"/>
    <w:rsid w:val="00BF3EAB"/>
    <w:rsid w:val="00BF581B"/>
    <w:rsid w:val="00BF5D15"/>
    <w:rsid w:val="00BF62E9"/>
    <w:rsid w:val="00BF65A9"/>
    <w:rsid w:val="00BF7E06"/>
    <w:rsid w:val="00C00009"/>
    <w:rsid w:val="00C00263"/>
    <w:rsid w:val="00C01407"/>
    <w:rsid w:val="00C0170B"/>
    <w:rsid w:val="00C035EC"/>
    <w:rsid w:val="00C03AE1"/>
    <w:rsid w:val="00C03BBB"/>
    <w:rsid w:val="00C046EB"/>
    <w:rsid w:val="00C04721"/>
    <w:rsid w:val="00C04C02"/>
    <w:rsid w:val="00C0515F"/>
    <w:rsid w:val="00C05430"/>
    <w:rsid w:val="00C05A8C"/>
    <w:rsid w:val="00C06010"/>
    <w:rsid w:val="00C06917"/>
    <w:rsid w:val="00C06A8D"/>
    <w:rsid w:val="00C07D64"/>
    <w:rsid w:val="00C10374"/>
    <w:rsid w:val="00C10F27"/>
    <w:rsid w:val="00C1105C"/>
    <w:rsid w:val="00C1179F"/>
    <w:rsid w:val="00C1224E"/>
    <w:rsid w:val="00C12B9D"/>
    <w:rsid w:val="00C1366F"/>
    <w:rsid w:val="00C13B74"/>
    <w:rsid w:val="00C141EF"/>
    <w:rsid w:val="00C16199"/>
    <w:rsid w:val="00C161D3"/>
    <w:rsid w:val="00C16731"/>
    <w:rsid w:val="00C16891"/>
    <w:rsid w:val="00C16D50"/>
    <w:rsid w:val="00C179A5"/>
    <w:rsid w:val="00C202B7"/>
    <w:rsid w:val="00C203A4"/>
    <w:rsid w:val="00C2051A"/>
    <w:rsid w:val="00C20BC7"/>
    <w:rsid w:val="00C215CD"/>
    <w:rsid w:val="00C21A65"/>
    <w:rsid w:val="00C24812"/>
    <w:rsid w:val="00C24A88"/>
    <w:rsid w:val="00C24ABC"/>
    <w:rsid w:val="00C258C1"/>
    <w:rsid w:val="00C260EE"/>
    <w:rsid w:val="00C27539"/>
    <w:rsid w:val="00C30405"/>
    <w:rsid w:val="00C30772"/>
    <w:rsid w:val="00C310D3"/>
    <w:rsid w:val="00C31379"/>
    <w:rsid w:val="00C3176A"/>
    <w:rsid w:val="00C321CE"/>
    <w:rsid w:val="00C32A80"/>
    <w:rsid w:val="00C32ED8"/>
    <w:rsid w:val="00C33341"/>
    <w:rsid w:val="00C33BF4"/>
    <w:rsid w:val="00C3425E"/>
    <w:rsid w:val="00C34545"/>
    <w:rsid w:val="00C3538C"/>
    <w:rsid w:val="00C35479"/>
    <w:rsid w:val="00C35F43"/>
    <w:rsid w:val="00C404B8"/>
    <w:rsid w:val="00C41C53"/>
    <w:rsid w:val="00C430B4"/>
    <w:rsid w:val="00C43AA3"/>
    <w:rsid w:val="00C45A28"/>
    <w:rsid w:val="00C45C13"/>
    <w:rsid w:val="00C462B6"/>
    <w:rsid w:val="00C50771"/>
    <w:rsid w:val="00C50E9C"/>
    <w:rsid w:val="00C51096"/>
    <w:rsid w:val="00C51535"/>
    <w:rsid w:val="00C5232E"/>
    <w:rsid w:val="00C5250B"/>
    <w:rsid w:val="00C52E8F"/>
    <w:rsid w:val="00C53817"/>
    <w:rsid w:val="00C54464"/>
    <w:rsid w:val="00C55136"/>
    <w:rsid w:val="00C55466"/>
    <w:rsid w:val="00C55D00"/>
    <w:rsid w:val="00C56981"/>
    <w:rsid w:val="00C574F7"/>
    <w:rsid w:val="00C60047"/>
    <w:rsid w:val="00C61104"/>
    <w:rsid w:val="00C61D0B"/>
    <w:rsid w:val="00C63CB6"/>
    <w:rsid w:val="00C6424C"/>
    <w:rsid w:val="00C643D3"/>
    <w:rsid w:val="00C65009"/>
    <w:rsid w:val="00C65197"/>
    <w:rsid w:val="00C66379"/>
    <w:rsid w:val="00C66F65"/>
    <w:rsid w:val="00C700D2"/>
    <w:rsid w:val="00C7019E"/>
    <w:rsid w:val="00C71491"/>
    <w:rsid w:val="00C71B6C"/>
    <w:rsid w:val="00C7275C"/>
    <w:rsid w:val="00C72963"/>
    <w:rsid w:val="00C729F1"/>
    <w:rsid w:val="00C73273"/>
    <w:rsid w:val="00C73D5F"/>
    <w:rsid w:val="00C75477"/>
    <w:rsid w:val="00C757A5"/>
    <w:rsid w:val="00C7632F"/>
    <w:rsid w:val="00C76AF9"/>
    <w:rsid w:val="00C76EDC"/>
    <w:rsid w:val="00C7717A"/>
    <w:rsid w:val="00C80F22"/>
    <w:rsid w:val="00C810FF"/>
    <w:rsid w:val="00C8267F"/>
    <w:rsid w:val="00C8462C"/>
    <w:rsid w:val="00C8484E"/>
    <w:rsid w:val="00C84FA9"/>
    <w:rsid w:val="00C85103"/>
    <w:rsid w:val="00C8576A"/>
    <w:rsid w:val="00C85A09"/>
    <w:rsid w:val="00C85E8D"/>
    <w:rsid w:val="00C904D0"/>
    <w:rsid w:val="00C9053A"/>
    <w:rsid w:val="00C9067C"/>
    <w:rsid w:val="00C9096B"/>
    <w:rsid w:val="00C91084"/>
    <w:rsid w:val="00C913A7"/>
    <w:rsid w:val="00C9198E"/>
    <w:rsid w:val="00C91CF3"/>
    <w:rsid w:val="00C92DEE"/>
    <w:rsid w:val="00C94CCF"/>
    <w:rsid w:val="00C953A0"/>
    <w:rsid w:val="00C95641"/>
    <w:rsid w:val="00C959AD"/>
    <w:rsid w:val="00C95D6E"/>
    <w:rsid w:val="00C95E0F"/>
    <w:rsid w:val="00C96012"/>
    <w:rsid w:val="00C961E7"/>
    <w:rsid w:val="00C9679F"/>
    <w:rsid w:val="00CA0C6D"/>
    <w:rsid w:val="00CA12AD"/>
    <w:rsid w:val="00CA18E8"/>
    <w:rsid w:val="00CA1A50"/>
    <w:rsid w:val="00CA1E8A"/>
    <w:rsid w:val="00CA252F"/>
    <w:rsid w:val="00CA3255"/>
    <w:rsid w:val="00CA563D"/>
    <w:rsid w:val="00CA5C98"/>
    <w:rsid w:val="00CA5E86"/>
    <w:rsid w:val="00CA607F"/>
    <w:rsid w:val="00CA707C"/>
    <w:rsid w:val="00CA71E5"/>
    <w:rsid w:val="00CA7252"/>
    <w:rsid w:val="00CA74BD"/>
    <w:rsid w:val="00CA75DC"/>
    <w:rsid w:val="00CB017F"/>
    <w:rsid w:val="00CB0219"/>
    <w:rsid w:val="00CB0707"/>
    <w:rsid w:val="00CB132E"/>
    <w:rsid w:val="00CB14F3"/>
    <w:rsid w:val="00CB19C8"/>
    <w:rsid w:val="00CB2018"/>
    <w:rsid w:val="00CB217F"/>
    <w:rsid w:val="00CB2F65"/>
    <w:rsid w:val="00CB2FD0"/>
    <w:rsid w:val="00CB32B0"/>
    <w:rsid w:val="00CB367B"/>
    <w:rsid w:val="00CB369D"/>
    <w:rsid w:val="00CB4865"/>
    <w:rsid w:val="00CB795A"/>
    <w:rsid w:val="00CC020E"/>
    <w:rsid w:val="00CC0E8A"/>
    <w:rsid w:val="00CC1D50"/>
    <w:rsid w:val="00CC2E37"/>
    <w:rsid w:val="00CC3B62"/>
    <w:rsid w:val="00CC3B6A"/>
    <w:rsid w:val="00CC426A"/>
    <w:rsid w:val="00CC59AE"/>
    <w:rsid w:val="00CC6AE8"/>
    <w:rsid w:val="00CC790B"/>
    <w:rsid w:val="00CC7CA3"/>
    <w:rsid w:val="00CC7E4E"/>
    <w:rsid w:val="00CD0461"/>
    <w:rsid w:val="00CD0DB2"/>
    <w:rsid w:val="00CD18FD"/>
    <w:rsid w:val="00CD1F29"/>
    <w:rsid w:val="00CD2588"/>
    <w:rsid w:val="00CD2914"/>
    <w:rsid w:val="00CD34E9"/>
    <w:rsid w:val="00CD3DF3"/>
    <w:rsid w:val="00CD40E9"/>
    <w:rsid w:val="00CD482E"/>
    <w:rsid w:val="00CD4D86"/>
    <w:rsid w:val="00CD5006"/>
    <w:rsid w:val="00CD7172"/>
    <w:rsid w:val="00CD76B2"/>
    <w:rsid w:val="00CE0757"/>
    <w:rsid w:val="00CE0C89"/>
    <w:rsid w:val="00CE1399"/>
    <w:rsid w:val="00CE2B30"/>
    <w:rsid w:val="00CE4144"/>
    <w:rsid w:val="00CE43F2"/>
    <w:rsid w:val="00CE4A8E"/>
    <w:rsid w:val="00CE6658"/>
    <w:rsid w:val="00CE6F9D"/>
    <w:rsid w:val="00CE713D"/>
    <w:rsid w:val="00CE7528"/>
    <w:rsid w:val="00CE7D44"/>
    <w:rsid w:val="00CE7E44"/>
    <w:rsid w:val="00CF0341"/>
    <w:rsid w:val="00CF04EC"/>
    <w:rsid w:val="00CF0D6C"/>
    <w:rsid w:val="00CF11E1"/>
    <w:rsid w:val="00CF1752"/>
    <w:rsid w:val="00CF190C"/>
    <w:rsid w:val="00CF31EF"/>
    <w:rsid w:val="00CF44D2"/>
    <w:rsid w:val="00CF4C87"/>
    <w:rsid w:val="00CF4E54"/>
    <w:rsid w:val="00CF4F12"/>
    <w:rsid w:val="00CF5BF3"/>
    <w:rsid w:val="00CF6D69"/>
    <w:rsid w:val="00CF6E12"/>
    <w:rsid w:val="00CF7237"/>
    <w:rsid w:val="00CF7DDB"/>
    <w:rsid w:val="00D005EC"/>
    <w:rsid w:val="00D00771"/>
    <w:rsid w:val="00D00E17"/>
    <w:rsid w:val="00D01A66"/>
    <w:rsid w:val="00D02160"/>
    <w:rsid w:val="00D02179"/>
    <w:rsid w:val="00D02B6D"/>
    <w:rsid w:val="00D02D3F"/>
    <w:rsid w:val="00D02FF9"/>
    <w:rsid w:val="00D03858"/>
    <w:rsid w:val="00D04711"/>
    <w:rsid w:val="00D04877"/>
    <w:rsid w:val="00D05225"/>
    <w:rsid w:val="00D0759C"/>
    <w:rsid w:val="00D077F2"/>
    <w:rsid w:val="00D07973"/>
    <w:rsid w:val="00D07D8F"/>
    <w:rsid w:val="00D1016C"/>
    <w:rsid w:val="00D10624"/>
    <w:rsid w:val="00D10C5D"/>
    <w:rsid w:val="00D10D97"/>
    <w:rsid w:val="00D1234E"/>
    <w:rsid w:val="00D136D0"/>
    <w:rsid w:val="00D1395E"/>
    <w:rsid w:val="00D13B15"/>
    <w:rsid w:val="00D13CFD"/>
    <w:rsid w:val="00D15700"/>
    <w:rsid w:val="00D162AB"/>
    <w:rsid w:val="00D16CAC"/>
    <w:rsid w:val="00D16EDD"/>
    <w:rsid w:val="00D172B7"/>
    <w:rsid w:val="00D174E1"/>
    <w:rsid w:val="00D178EE"/>
    <w:rsid w:val="00D17A15"/>
    <w:rsid w:val="00D21073"/>
    <w:rsid w:val="00D21CEE"/>
    <w:rsid w:val="00D2288A"/>
    <w:rsid w:val="00D22C76"/>
    <w:rsid w:val="00D22E8A"/>
    <w:rsid w:val="00D22E8F"/>
    <w:rsid w:val="00D2379B"/>
    <w:rsid w:val="00D23982"/>
    <w:rsid w:val="00D23B2F"/>
    <w:rsid w:val="00D23BEB"/>
    <w:rsid w:val="00D23E39"/>
    <w:rsid w:val="00D242B0"/>
    <w:rsid w:val="00D24EA2"/>
    <w:rsid w:val="00D2599C"/>
    <w:rsid w:val="00D25A56"/>
    <w:rsid w:val="00D261A5"/>
    <w:rsid w:val="00D26538"/>
    <w:rsid w:val="00D269D9"/>
    <w:rsid w:val="00D27513"/>
    <w:rsid w:val="00D30346"/>
    <w:rsid w:val="00D332F1"/>
    <w:rsid w:val="00D337CC"/>
    <w:rsid w:val="00D339BB"/>
    <w:rsid w:val="00D33E66"/>
    <w:rsid w:val="00D34240"/>
    <w:rsid w:val="00D345F3"/>
    <w:rsid w:val="00D349E6"/>
    <w:rsid w:val="00D35006"/>
    <w:rsid w:val="00D363C5"/>
    <w:rsid w:val="00D36B49"/>
    <w:rsid w:val="00D37D6C"/>
    <w:rsid w:val="00D41D24"/>
    <w:rsid w:val="00D41D35"/>
    <w:rsid w:val="00D42539"/>
    <w:rsid w:val="00D42A8F"/>
    <w:rsid w:val="00D4349B"/>
    <w:rsid w:val="00D434DD"/>
    <w:rsid w:val="00D437DC"/>
    <w:rsid w:val="00D43A61"/>
    <w:rsid w:val="00D445AD"/>
    <w:rsid w:val="00D44D71"/>
    <w:rsid w:val="00D45E2B"/>
    <w:rsid w:val="00D46E4C"/>
    <w:rsid w:val="00D46FAA"/>
    <w:rsid w:val="00D4755D"/>
    <w:rsid w:val="00D50385"/>
    <w:rsid w:val="00D52E68"/>
    <w:rsid w:val="00D54459"/>
    <w:rsid w:val="00D55093"/>
    <w:rsid w:val="00D561DA"/>
    <w:rsid w:val="00D56621"/>
    <w:rsid w:val="00D56789"/>
    <w:rsid w:val="00D56795"/>
    <w:rsid w:val="00D57154"/>
    <w:rsid w:val="00D57420"/>
    <w:rsid w:val="00D6036C"/>
    <w:rsid w:val="00D60AAE"/>
    <w:rsid w:val="00D61598"/>
    <w:rsid w:val="00D619A0"/>
    <w:rsid w:val="00D64447"/>
    <w:rsid w:val="00D649C4"/>
    <w:rsid w:val="00D64DC7"/>
    <w:rsid w:val="00D653F6"/>
    <w:rsid w:val="00D6662A"/>
    <w:rsid w:val="00D6737C"/>
    <w:rsid w:val="00D6766E"/>
    <w:rsid w:val="00D67CA0"/>
    <w:rsid w:val="00D70EFF"/>
    <w:rsid w:val="00D71E90"/>
    <w:rsid w:val="00D72A61"/>
    <w:rsid w:val="00D72C8E"/>
    <w:rsid w:val="00D72FA2"/>
    <w:rsid w:val="00D73226"/>
    <w:rsid w:val="00D73504"/>
    <w:rsid w:val="00D758E2"/>
    <w:rsid w:val="00D76475"/>
    <w:rsid w:val="00D80899"/>
    <w:rsid w:val="00D80A64"/>
    <w:rsid w:val="00D815A7"/>
    <w:rsid w:val="00D81621"/>
    <w:rsid w:val="00D8162A"/>
    <w:rsid w:val="00D827D5"/>
    <w:rsid w:val="00D82E4D"/>
    <w:rsid w:val="00D837DE"/>
    <w:rsid w:val="00D83AB1"/>
    <w:rsid w:val="00D83B20"/>
    <w:rsid w:val="00D841A0"/>
    <w:rsid w:val="00D841F7"/>
    <w:rsid w:val="00D847EE"/>
    <w:rsid w:val="00D84C3D"/>
    <w:rsid w:val="00D84DFC"/>
    <w:rsid w:val="00D86082"/>
    <w:rsid w:val="00D8790D"/>
    <w:rsid w:val="00D90108"/>
    <w:rsid w:val="00D90270"/>
    <w:rsid w:val="00D902AA"/>
    <w:rsid w:val="00D91A2F"/>
    <w:rsid w:val="00D91C06"/>
    <w:rsid w:val="00D91D5F"/>
    <w:rsid w:val="00D91DA1"/>
    <w:rsid w:val="00D931A1"/>
    <w:rsid w:val="00D94EC6"/>
    <w:rsid w:val="00D9535A"/>
    <w:rsid w:val="00D95B94"/>
    <w:rsid w:val="00D95DAA"/>
    <w:rsid w:val="00D96112"/>
    <w:rsid w:val="00D9665D"/>
    <w:rsid w:val="00D96CB7"/>
    <w:rsid w:val="00D972DF"/>
    <w:rsid w:val="00D97663"/>
    <w:rsid w:val="00D978C8"/>
    <w:rsid w:val="00D97914"/>
    <w:rsid w:val="00D97DA1"/>
    <w:rsid w:val="00D97DEB"/>
    <w:rsid w:val="00D97EF6"/>
    <w:rsid w:val="00DA007B"/>
    <w:rsid w:val="00DA0598"/>
    <w:rsid w:val="00DA0753"/>
    <w:rsid w:val="00DA07A6"/>
    <w:rsid w:val="00DA1623"/>
    <w:rsid w:val="00DA20E6"/>
    <w:rsid w:val="00DA24C2"/>
    <w:rsid w:val="00DA4B78"/>
    <w:rsid w:val="00DA5941"/>
    <w:rsid w:val="00DA5A15"/>
    <w:rsid w:val="00DA5C6D"/>
    <w:rsid w:val="00DA5CEE"/>
    <w:rsid w:val="00DA7356"/>
    <w:rsid w:val="00DA7AC7"/>
    <w:rsid w:val="00DA7B3E"/>
    <w:rsid w:val="00DB0516"/>
    <w:rsid w:val="00DB05E5"/>
    <w:rsid w:val="00DB0698"/>
    <w:rsid w:val="00DB09A0"/>
    <w:rsid w:val="00DB0BE3"/>
    <w:rsid w:val="00DB0DE3"/>
    <w:rsid w:val="00DB1138"/>
    <w:rsid w:val="00DB1DB1"/>
    <w:rsid w:val="00DB250D"/>
    <w:rsid w:val="00DB2759"/>
    <w:rsid w:val="00DB2BE5"/>
    <w:rsid w:val="00DB3C9B"/>
    <w:rsid w:val="00DB4CE8"/>
    <w:rsid w:val="00DB5F37"/>
    <w:rsid w:val="00DB6AC2"/>
    <w:rsid w:val="00DB7736"/>
    <w:rsid w:val="00DC08D6"/>
    <w:rsid w:val="00DC0ADD"/>
    <w:rsid w:val="00DC2344"/>
    <w:rsid w:val="00DC243E"/>
    <w:rsid w:val="00DC296D"/>
    <w:rsid w:val="00DC3253"/>
    <w:rsid w:val="00DC56DE"/>
    <w:rsid w:val="00DC590E"/>
    <w:rsid w:val="00DC68F2"/>
    <w:rsid w:val="00DC6B95"/>
    <w:rsid w:val="00DC6BD2"/>
    <w:rsid w:val="00DC6F91"/>
    <w:rsid w:val="00DC7650"/>
    <w:rsid w:val="00DD0089"/>
    <w:rsid w:val="00DD03B4"/>
    <w:rsid w:val="00DD1A8C"/>
    <w:rsid w:val="00DD1DEE"/>
    <w:rsid w:val="00DD2A2D"/>
    <w:rsid w:val="00DD2C67"/>
    <w:rsid w:val="00DD2D1E"/>
    <w:rsid w:val="00DD34BF"/>
    <w:rsid w:val="00DD3772"/>
    <w:rsid w:val="00DD4250"/>
    <w:rsid w:val="00DD4731"/>
    <w:rsid w:val="00DD5107"/>
    <w:rsid w:val="00DD71F1"/>
    <w:rsid w:val="00DE0021"/>
    <w:rsid w:val="00DE08EB"/>
    <w:rsid w:val="00DE0C16"/>
    <w:rsid w:val="00DE333D"/>
    <w:rsid w:val="00DE33B1"/>
    <w:rsid w:val="00DE3B80"/>
    <w:rsid w:val="00DE4763"/>
    <w:rsid w:val="00DE553B"/>
    <w:rsid w:val="00DE5575"/>
    <w:rsid w:val="00DE5988"/>
    <w:rsid w:val="00DE5EDA"/>
    <w:rsid w:val="00DE631F"/>
    <w:rsid w:val="00DE6944"/>
    <w:rsid w:val="00DF0DF1"/>
    <w:rsid w:val="00DF0F1B"/>
    <w:rsid w:val="00DF2319"/>
    <w:rsid w:val="00DF2C79"/>
    <w:rsid w:val="00DF2D4E"/>
    <w:rsid w:val="00DF3040"/>
    <w:rsid w:val="00DF34BE"/>
    <w:rsid w:val="00DF3DEB"/>
    <w:rsid w:val="00DF4678"/>
    <w:rsid w:val="00DF4F4D"/>
    <w:rsid w:val="00DF52AC"/>
    <w:rsid w:val="00DF56A4"/>
    <w:rsid w:val="00DF6145"/>
    <w:rsid w:val="00DF63FA"/>
    <w:rsid w:val="00DF6613"/>
    <w:rsid w:val="00E00C59"/>
    <w:rsid w:val="00E012AE"/>
    <w:rsid w:val="00E01B61"/>
    <w:rsid w:val="00E02523"/>
    <w:rsid w:val="00E029A6"/>
    <w:rsid w:val="00E02DB0"/>
    <w:rsid w:val="00E03572"/>
    <w:rsid w:val="00E03A51"/>
    <w:rsid w:val="00E04039"/>
    <w:rsid w:val="00E04DC1"/>
    <w:rsid w:val="00E04F4E"/>
    <w:rsid w:val="00E05E87"/>
    <w:rsid w:val="00E05E94"/>
    <w:rsid w:val="00E064D1"/>
    <w:rsid w:val="00E06742"/>
    <w:rsid w:val="00E07CC7"/>
    <w:rsid w:val="00E1016D"/>
    <w:rsid w:val="00E107B0"/>
    <w:rsid w:val="00E11502"/>
    <w:rsid w:val="00E118EA"/>
    <w:rsid w:val="00E12010"/>
    <w:rsid w:val="00E122AC"/>
    <w:rsid w:val="00E1230E"/>
    <w:rsid w:val="00E124B3"/>
    <w:rsid w:val="00E13081"/>
    <w:rsid w:val="00E14666"/>
    <w:rsid w:val="00E146B4"/>
    <w:rsid w:val="00E14852"/>
    <w:rsid w:val="00E14A3D"/>
    <w:rsid w:val="00E14C33"/>
    <w:rsid w:val="00E15E64"/>
    <w:rsid w:val="00E16AF8"/>
    <w:rsid w:val="00E17909"/>
    <w:rsid w:val="00E17979"/>
    <w:rsid w:val="00E17A36"/>
    <w:rsid w:val="00E17CF4"/>
    <w:rsid w:val="00E17E7B"/>
    <w:rsid w:val="00E20A89"/>
    <w:rsid w:val="00E20DBA"/>
    <w:rsid w:val="00E21EC6"/>
    <w:rsid w:val="00E225AD"/>
    <w:rsid w:val="00E23360"/>
    <w:rsid w:val="00E23898"/>
    <w:rsid w:val="00E254D1"/>
    <w:rsid w:val="00E26CE1"/>
    <w:rsid w:val="00E271A2"/>
    <w:rsid w:val="00E271FE"/>
    <w:rsid w:val="00E30665"/>
    <w:rsid w:val="00E3086A"/>
    <w:rsid w:val="00E30AB6"/>
    <w:rsid w:val="00E310E2"/>
    <w:rsid w:val="00E31B01"/>
    <w:rsid w:val="00E31C32"/>
    <w:rsid w:val="00E3243E"/>
    <w:rsid w:val="00E33EED"/>
    <w:rsid w:val="00E347DC"/>
    <w:rsid w:val="00E3485F"/>
    <w:rsid w:val="00E3492E"/>
    <w:rsid w:val="00E34A4F"/>
    <w:rsid w:val="00E34A6A"/>
    <w:rsid w:val="00E35B7C"/>
    <w:rsid w:val="00E35FE6"/>
    <w:rsid w:val="00E360D6"/>
    <w:rsid w:val="00E365C9"/>
    <w:rsid w:val="00E36A08"/>
    <w:rsid w:val="00E36C50"/>
    <w:rsid w:val="00E36C72"/>
    <w:rsid w:val="00E36D5E"/>
    <w:rsid w:val="00E36DB4"/>
    <w:rsid w:val="00E36FCC"/>
    <w:rsid w:val="00E37311"/>
    <w:rsid w:val="00E400D8"/>
    <w:rsid w:val="00E405CF"/>
    <w:rsid w:val="00E40A48"/>
    <w:rsid w:val="00E41AA3"/>
    <w:rsid w:val="00E41AC4"/>
    <w:rsid w:val="00E4207C"/>
    <w:rsid w:val="00E430EF"/>
    <w:rsid w:val="00E4353D"/>
    <w:rsid w:val="00E439DA"/>
    <w:rsid w:val="00E43D8B"/>
    <w:rsid w:val="00E44163"/>
    <w:rsid w:val="00E446DC"/>
    <w:rsid w:val="00E46009"/>
    <w:rsid w:val="00E46463"/>
    <w:rsid w:val="00E46709"/>
    <w:rsid w:val="00E47693"/>
    <w:rsid w:val="00E507D0"/>
    <w:rsid w:val="00E5138C"/>
    <w:rsid w:val="00E51557"/>
    <w:rsid w:val="00E53443"/>
    <w:rsid w:val="00E534E5"/>
    <w:rsid w:val="00E536C3"/>
    <w:rsid w:val="00E53C56"/>
    <w:rsid w:val="00E554A0"/>
    <w:rsid w:val="00E55936"/>
    <w:rsid w:val="00E56A89"/>
    <w:rsid w:val="00E56E59"/>
    <w:rsid w:val="00E57809"/>
    <w:rsid w:val="00E6098B"/>
    <w:rsid w:val="00E62583"/>
    <w:rsid w:val="00E6367F"/>
    <w:rsid w:val="00E63962"/>
    <w:rsid w:val="00E63D9B"/>
    <w:rsid w:val="00E64C34"/>
    <w:rsid w:val="00E64EEF"/>
    <w:rsid w:val="00E6603F"/>
    <w:rsid w:val="00E66E1D"/>
    <w:rsid w:val="00E7057D"/>
    <w:rsid w:val="00E70928"/>
    <w:rsid w:val="00E70C16"/>
    <w:rsid w:val="00E70F90"/>
    <w:rsid w:val="00E713A2"/>
    <w:rsid w:val="00E71815"/>
    <w:rsid w:val="00E71905"/>
    <w:rsid w:val="00E725ED"/>
    <w:rsid w:val="00E727D1"/>
    <w:rsid w:val="00E72FCB"/>
    <w:rsid w:val="00E73B66"/>
    <w:rsid w:val="00E743B3"/>
    <w:rsid w:val="00E746C0"/>
    <w:rsid w:val="00E77C31"/>
    <w:rsid w:val="00E80A7D"/>
    <w:rsid w:val="00E81328"/>
    <w:rsid w:val="00E824DF"/>
    <w:rsid w:val="00E82581"/>
    <w:rsid w:val="00E82946"/>
    <w:rsid w:val="00E830B9"/>
    <w:rsid w:val="00E83556"/>
    <w:rsid w:val="00E8407B"/>
    <w:rsid w:val="00E84249"/>
    <w:rsid w:val="00E8486B"/>
    <w:rsid w:val="00E84952"/>
    <w:rsid w:val="00E84CB3"/>
    <w:rsid w:val="00E84F32"/>
    <w:rsid w:val="00E856ED"/>
    <w:rsid w:val="00E85EB1"/>
    <w:rsid w:val="00E85ED6"/>
    <w:rsid w:val="00E875EE"/>
    <w:rsid w:val="00E8764E"/>
    <w:rsid w:val="00E87874"/>
    <w:rsid w:val="00E90D69"/>
    <w:rsid w:val="00E93C67"/>
    <w:rsid w:val="00E93E4A"/>
    <w:rsid w:val="00E943A2"/>
    <w:rsid w:val="00E949C6"/>
    <w:rsid w:val="00E94B2D"/>
    <w:rsid w:val="00E95475"/>
    <w:rsid w:val="00E95C3D"/>
    <w:rsid w:val="00E961A5"/>
    <w:rsid w:val="00E96540"/>
    <w:rsid w:val="00E96AAC"/>
    <w:rsid w:val="00E96D9A"/>
    <w:rsid w:val="00E97351"/>
    <w:rsid w:val="00EA0E1B"/>
    <w:rsid w:val="00EA10FB"/>
    <w:rsid w:val="00EA1685"/>
    <w:rsid w:val="00EA1702"/>
    <w:rsid w:val="00EA19DF"/>
    <w:rsid w:val="00EA1A44"/>
    <w:rsid w:val="00EA2323"/>
    <w:rsid w:val="00EA25FC"/>
    <w:rsid w:val="00EA2F85"/>
    <w:rsid w:val="00EA3581"/>
    <w:rsid w:val="00EA3950"/>
    <w:rsid w:val="00EA4C18"/>
    <w:rsid w:val="00EA50F7"/>
    <w:rsid w:val="00EA596D"/>
    <w:rsid w:val="00EA5C78"/>
    <w:rsid w:val="00EA6A54"/>
    <w:rsid w:val="00EA6B93"/>
    <w:rsid w:val="00EA735E"/>
    <w:rsid w:val="00EA7D08"/>
    <w:rsid w:val="00EB0244"/>
    <w:rsid w:val="00EB0387"/>
    <w:rsid w:val="00EB0EFE"/>
    <w:rsid w:val="00EB15DF"/>
    <w:rsid w:val="00EB25F2"/>
    <w:rsid w:val="00EB33D3"/>
    <w:rsid w:val="00EB3D09"/>
    <w:rsid w:val="00EB4A37"/>
    <w:rsid w:val="00EB4BE7"/>
    <w:rsid w:val="00EB6AFF"/>
    <w:rsid w:val="00EB7D06"/>
    <w:rsid w:val="00EC02EC"/>
    <w:rsid w:val="00EC05C7"/>
    <w:rsid w:val="00EC0875"/>
    <w:rsid w:val="00EC0B39"/>
    <w:rsid w:val="00EC1448"/>
    <w:rsid w:val="00EC15E6"/>
    <w:rsid w:val="00EC1898"/>
    <w:rsid w:val="00EC2682"/>
    <w:rsid w:val="00EC2834"/>
    <w:rsid w:val="00EC2D0A"/>
    <w:rsid w:val="00EC2FE2"/>
    <w:rsid w:val="00EC30AE"/>
    <w:rsid w:val="00EC30EB"/>
    <w:rsid w:val="00EC3ABD"/>
    <w:rsid w:val="00EC5351"/>
    <w:rsid w:val="00EC58D9"/>
    <w:rsid w:val="00EC5F58"/>
    <w:rsid w:val="00EC615A"/>
    <w:rsid w:val="00EC7345"/>
    <w:rsid w:val="00EC7476"/>
    <w:rsid w:val="00EC7945"/>
    <w:rsid w:val="00EC7E67"/>
    <w:rsid w:val="00ED0776"/>
    <w:rsid w:val="00ED0E6B"/>
    <w:rsid w:val="00ED0EEA"/>
    <w:rsid w:val="00ED11D5"/>
    <w:rsid w:val="00ED15B3"/>
    <w:rsid w:val="00ED1B31"/>
    <w:rsid w:val="00ED2042"/>
    <w:rsid w:val="00ED22DB"/>
    <w:rsid w:val="00ED2666"/>
    <w:rsid w:val="00ED271A"/>
    <w:rsid w:val="00ED33B9"/>
    <w:rsid w:val="00ED3C57"/>
    <w:rsid w:val="00ED4999"/>
    <w:rsid w:val="00ED4A0C"/>
    <w:rsid w:val="00ED5133"/>
    <w:rsid w:val="00ED74E5"/>
    <w:rsid w:val="00EE02B3"/>
    <w:rsid w:val="00EE09B8"/>
    <w:rsid w:val="00EE2778"/>
    <w:rsid w:val="00EE2987"/>
    <w:rsid w:val="00EE2A69"/>
    <w:rsid w:val="00EE3E5E"/>
    <w:rsid w:val="00EE4CD1"/>
    <w:rsid w:val="00EE5C64"/>
    <w:rsid w:val="00EE63F6"/>
    <w:rsid w:val="00EE6FA9"/>
    <w:rsid w:val="00EE71F9"/>
    <w:rsid w:val="00EE754B"/>
    <w:rsid w:val="00EE76FD"/>
    <w:rsid w:val="00EF0994"/>
    <w:rsid w:val="00EF312C"/>
    <w:rsid w:val="00EF3BAA"/>
    <w:rsid w:val="00EF3DF3"/>
    <w:rsid w:val="00EF4136"/>
    <w:rsid w:val="00EF4398"/>
    <w:rsid w:val="00EF49E8"/>
    <w:rsid w:val="00EF56A6"/>
    <w:rsid w:val="00EF5771"/>
    <w:rsid w:val="00EF5BB9"/>
    <w:rsid w:val="00EF7170"/>
    <w:rsid w:val="00EF789B"/>
    <w:rsid w:val="00EF7A5D"/>
    <w:rsid w:val="00EF7B93"/>
    <w:rsid w:val="00F00873"/>
    <w:rsid w:val="00F01452"/>
    <w:rsid w:val="00F0199B"/>
    <w:rsid w:val="00F046D5"/>
    <w:rsid w:val="00F052F4"/>
    <w:rsid w:val="00F0576D"/>
    <w:rsid w:val="00F05AA4"/>
    <w:rsid w:val="00F05D46"/>
    <w:rsid w:val="00F06639"/>
    <w:rsid w:val="00F06E23"/>
    <w:rsid w:val="00F0792C"/>
    <w:rsid w:val="00F07CAC"/>
    <w:rsid w:val="00F10C56"/>
    <w:rsid w:val="00F11C7B"/>
    <w:rsid w:val="00F11EBE"/>
    <w:rsid w:val="00F1295C"/>
    <w:rsid w:val="00F13262"/>
    <w:rsid w:val="00F132BA"/>
    <w:rsid w:val="00F13A0A"/>
    <w:rsid w:val="00F13F6D"/>
    <w:rsid w:val="00F146A6"/>
    <w:rsid w:val="00F1489B"/>
    <w:rsid w:val="00F14EA1"/>
    <w:rsid w:val="00F151A5"/>
    <w:rsid w:val="00F152FD"/>
    <w:rsid w:val="00F1554C"/>
    <w:rsid w:val="00F16345"/>
    <w:rsid w:val="00F16473"/>
    <w:rsid w:val="00F167F1"/>
    <w:rsid w:val="00F1716E"/>
    <w:rsid w:val="00F17185"/>
    <w:rsid w:val="00F17F11"/>
    <w:rsid w:val="00F209DD"/>
    <w:rsid w:val="00F20D00"/>
    <w:rsid w:val="00F21187"/>
    <w:rsid w:val="00F21994"/>
    <w:rsid w:val="00F22A29"/>
    <w:rsid w:val="00F22F4B"/>
    <w:rsid w:val="00F239F8"/>
    <w:rsid w:val="00F23E07"/>
    <w:rsid w:val="00F24C4C"/>
    <w:rsid w:val="00F24CAF"/>
    <w:rsid w:val="00F25057"/>
    <w:rsid w:val="00F25BF6"/>
    <w:rsid w:val="00F27616"/>
    <w:rsid w:val="00F30D0B"/>
    <w:rsid w:val="00F324F0"/>
    <w:rsid w:val="00F3284C"/>
    <w:rsid w:val="00F333B2"/>
    <w:rsid w:val="00F337AA"/>
    <w:rsid w:val="00F34DC8"/>
    <w:rsid w:val="00F358F8"/>
    <w:rsid w:val="00F35E51"/>
    <w:rsid w:val="00F364DE"/>
    <w:rsid w:val="00F36656"/>
    <w:rsid w:val="00F36743"/>
    <w:rsid w:val="00F36D3D"/>
    <w:rsid w:val="00F374CC"/>
    <w:rsid w:val="00F40293"/>
    <w:rsid w:val="00F40357"/>
    <w:rsid w:val="00F4068E"/>
    <w:rsid w:val="00F40AB5"/>
    <w:rsid w:val="00F41010"/>
    <w:rsid w:val="00F41E68"/>
    <w:rsid w:val="00F427FC"/>
    <w:rsid w:val="00F433CD"/>
    <w:rsid w:val="00F43AEA"/>
    <w:rsid w:val="00F43EC1"/>
    <w:rsid w:val="00F44350"/>
    <w:rsid w:val="00F466F5"/>
    <w:rsid w:val="00F472E0"/>
    <w:rsid w:val="00F50827"/>
    <w:rsid w:val="00F50838"/>
    <w:rsid w:val="00F50A7B"/>
    <w:rsid w:val="00F50B1B"/>
    <w:rsid w:val="00F50C2F"/>
    <w:rsid w:val="00F515A9"/>
    <w:rsid w:val="00F52972"/>
    <w:rsid w:val="00F542D3"/>
    <w:rsid w:val="00F54474"/>
    <w:rsid w:val="00F54A7C"/>
    <w:rsid w:val="00F54C14"/>
    <w:rsid w:val="00F54CEC"/>
    <w:rsid w:val="00F551D6"/>
    <w:rsid w:val="00F555ED"/>
    <w:rsid w:val="00F5560E"/>
    <w:rsid w:val="00F574C2"/>
    <w:rsid w:val="00F57D89"/>
    <w:rsid w:val="00F60BEB"/>
    <w:rsid w:val="00F60BF9"/>
    <w:rsid w:val="00F61E07"/>
    <w:rsid w:val="00F62057"/>
    <w:rsid w:val="00F620D1"/>
    <w:rsid w:val="00F62263"/>
    <w:rsid w:val="00F622D9"/>
    <w:rsid w:val="00F629DC"/>
    <w:rsid w:val="00F62D75"/>
    <w:rsid w:val="00F6541F"/>
    <w:rsid w:val="00F6557B"/>
    <w:rsid w:val="00F65997"/>
    <w:rsid w:val="00F664E8"/>
    <w:rsid w:val="00F66BB6"/>
    <w:rsid w:val="00F67856"/>
    <w:rsid w:val="00F7014E"/>
    <w:rsid w:val="00F70E49"/>
    <w:rsid w:val="00F70E51"/>
    <w:rsid w:val="00F717EF"/>
    <w:rsid w:val="00F72062"/>
    <w:rsid w:val="00F72A83"/>
    <w:rsid w:val="00F732E2"/>
    <w:rsid w:val="00F74356"/>
    <w:rsid w:val="00F752D2"/>
    <w:rsid w:val="00F752E4"/>
    <w:rsid w:val="00F7548C"/>
    <w:rsid w:val="00F76ACF"/>
    <w:rsid w:val="00F76E1A"/>
    <w:rsid w:val="00F77A35"/>
    <w:rsid w:val="00F77E8D"/>
    <w:rsid w:val="00F8000B"/>
    <w:rsid w:val="00F807E8"/>
    <w:rsid w:val="00F80E94"/>
    <w:rsid w:val="00F82327"/>
    <w:rsid w:val="00F8241E"/>
    <w:rsid w:val="00F82B72"/>
    <w:rsid w:val="00F8330E"/>
    <w:rsid w:val="00F83B55"/>
    <w:rsid w:val="00F901B1"/>
    <w:rsid w:val="00F91761"/>
    <w:rsid w:val="00F921AA"/>
    <w:rsid w:val="00F92B19"/>
    <w:rsid w:val="00F92CB8"/>
    <w:rsid w:val="00F93482"/>
    <w:rsid w:val="00F94C37"/>
    <w:rsid w:val="00F94CA6"/>
    <w:rsid w:val="00F970C2"/>
    <w:rsid w:val="00F97127"/>
    <w:rsid w:val="00F97181"/>
    <w:rsid w:val="00F97A8E"/>
    <w:rsid w:val="00F97BE3"/>
    <w:rsid w:val="00FA0406"/>
    <w:rsid w:val="00FA0946"/>
    <w:rsid w:val="00FA0E49"/>
    <w:rsid w:val="00FA18F3"/>
    <w:rsid w:val="00FA34CC"/>
    <w:rsid w:val="00FA3EFE"/>
    <w:rsid w:val="00FA4764"/>
    <w:rsid w:val="00FA6233"/>
    <w:rsid w:val="00FA643D"/>
    <w:rsid w:val="00FA6D78"/>
    <w:rsid w:val="00FA6FF5"/>
    <w:rsid w:val="00FA7009"/>
    <w:rsid w:val="00FA78E3"/>
    <w:rsid w:val="00FB0415"/>
    <w:rsid w:val="00FB15D9"/>
    <w:rsid w:val="00FB1601"/>
    <w:rsid w:val="00FB1FAA"/>
    <w:rsid w:val="00FB36D1"/>
    <w:rsid w:val="00FB3F0C"/>
    <w:rsid w:val="00FB4C00"/>
    <w:rsid w:val="00FB5591"/>
    <w:rsid w:val="00FB5ABB"/>
    <w:rsid w:val="00FC018D"/>
    <w:rsid w:val="00FC1EC1"/>
    <w:rsid w:val="00FC2068"/>
    <w:rsid w:val="00FC235F"/>
    <w:rsid w:val="00FC3BED"/>
    <w:rsid w:val="00FC3C48"/>
    <w:rsid w:val="00FC3D8A"/>
    <w:rsid w:val="00FC4610"/>
    <w:rsid w:val="00FC5440"/>
    <w:rsid w:val="00FC58DD"/>
    <w:rsid w:val="00FC5BB8"/>
    <w:rsid w:val="00FC6935"/>
    <w:rsid w:val="00FC6CBB"/>
    <w:rsid w:val="00FC757D"/>
    <w:rsid w:val="00FC79D4"/>
    <w:rsid w:val="00FD070F"/>
    <w:rsid w:val="00FD11D8"/>
    <w:rsid w:val="00FD1E0C"/>
    <w:rsid w:val="00FD2575"/>
    <w:rsid w:val="00FD2710"/>
    <w:rsid w:val="00FD28F2"/>
    <w:rsid w:val="00FD2DBA"/>
    <w:rsid w:val="00FD3C65"/>
    <w:rsid w:val="00FD3F3A"/>
    <w:rsid w:val="00FD3F57"/>
    <w:rsid w:val="00FD4223"/>
    <w:rsid w:val="00FD435D"/>
    <w:rsid w:val="00FD48EA"/>
    <w:rsid w:val="00FD4EB7"/>
    <w:rsid w:val="00FD5602"/>
    <w:rsid w:val="00FD565F"/>
    <w:rsid w:val="00FD56E8"/>
    <w:rsid w:val="00FD6529"/>
    <w:rsid w:val="00FD6D20"/>
    <w:rsid w:val="00FD7158"/>
    <w:rsid w:val="00FD7176"/>
    <w:rsid w:val="00FD74D5"/>
    <w:rsid w:val="00FD76B7"/>
    <w:rsid w:val="00FD770A"/>
    <w:rsid w:val="00FE00CA"/>
    <w:rsid w:val="00FE177D"/>
    <w:rsid w:val="00FE18EC"/>
    <w:rsid w:val="00FE194A"/>
    <w:rsid w:val="00FE19C6"/>
    <w:rsid w:val="00FE1CD1"/>
    <w:rsid w:val="00FE2DE0"/>
    <w:rsid w:val="00FE333D"/>
    <w:rsid w:val="00FE33CF"/>
    <w:rsid w:val="00FE36EC"/>
    <w:rsid w:val="00FE3B2F"/>
    <w:rsid w:val="00FE400E"/>
    <w:rsid w:val="00FE4A6A"/>
    <w:rsid w:val="00FE66CE"/>
    <w:rsid w:val="00FE6BF2"/>
    <w:rsid w:val="00FE6C25"/>
    <w:rsid w:val="00FF1901"/>
    <w:rsid w:val="00FF1997"/>
    <w:rsid w:val="00FF22FB"/>
    <w:rsid w:val="00FF263F"/>
    <w:rsid w:val="00FF2A2D"/>
    <w:rsid w:val="00FF3DD5"/>
    <w:rsid w:val="00FF4E8B"/>
    <w:rsid w:val="00FF53B7"/>
    <w:rsid w:val="00FF565F"/>
    <w:rsid w:val="00FF5C0B"/>
    <w:rsid w:val="00FF5F69"/>
    <w:rsid w:val="00FF6641"/>
    <w:rsid w:val="00FF66C2"/>
    <w:rsid w:val="00FF789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E4ABE"/>
  <w15:chartTrackingRefBased/>
  <w15:docId w15:val="{810A4D81-4283-4132-ADBE-92CDB3375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33B5"/>
    <w:pPr>
      <w:jc w:val="both"/>
    </w:pPr>
    <w:rPr>
      <w:rFonts w:ascii="Times New Roman" w:hAnsi="Times New Roman" w:cs="Times New Roman"/>
    </w:rPr>
  </w:style>
  <w:style w:type="paragraph" w:styleId="Heading1">
    <w:name w:val="heading 1"/>
    <w:basedOn w:val="ListParagraph"/>
    <w:next w:val="Normal"/>
    <w:link w:val="Heading1Char"/>
    <w:uiPriority w:val="9"/>
    <w:qFormat/>
    <w:rsid w:val="00AF2BC8"/>
    <w:pPr>
      <w:numPr>
        <w:numId w:val="7"/>
      </w:numPr>
      <w:spacing w:before="120" w:after="120"/>
      <w:outlineLvl w:val="0"/>
    </w:pPr>
    <w:rPr>
      <w:sz w:val="40"/>
    </w:rPr>
  </w:style>
  <w:style w:type="paragraph" w:styleId="Heading2">
    <w:name w:val="heading 2"/>
    <w:basedOn w:val="Normal"/>
    <w:next w:val="Normal"/>
    <w:link w:val="Heading2Char"/>
    <w:uiPriority w:val="9"/>
    <w:unhideWhenUsed/>
    <w:qFormat/>
    <w:rsid w:val="00AF2BC8"/>
    <w:pPr>
      <w:numPr>
        <w:ilvl w:val="1"/>
        <w:numId w:val="7"/>
      </w:numPr>
      <w:outlineLvl w:val="1"/>
    </w:pPr>
    <w:rPr>
      <w:sz w:val="36"/>
    </w:rPr>
  </w:style>
  <w:style w:type="paragraph" w:styleId="Heading3">
    <w:name w:val="heading 3"/>
    <w:basedOn w:val="Heading1"/>
    <w:next w:val="Normal"/>
    <w:link w:val="Heading3Char"/>
    <w:uiPriority w:val="9"/>
    <w:unhideWhenUsed/>
    <w:qFormat/>
    <w:rsid w:val="00AF2BC8"/>
    <w:pPr>
      <w:numPr>
        <w:ilvl w:val="2"/>
      </w:numPr>
      <w:ind w:left="720"/>
      <w:outlineLvl w:val="2"/>
    </w:pPr>
    <w:rPr>
      <w:sz w:val="32"/>
    </w:rPr>
  </w:style>
  <w:style w:type="paragraph" w:styleId="Heading4">
    <w:name w:val="heading 4"/>
    <w:basedOn w:val="Normal"/>
    <w:next w:val="Normal"/>
    <w:link w:val="Heading4Char"/>
    <w:uiPriority w:val="9"/>
    <w:unhideWhenUsed/>
    <w:qFormat/>
    <w:rsid w:val="00AF2BC8"/>
    <w:pPr>
      <w:numPr>
        <w:ilvl w:val="3"/>
        <w:numId w:val="7"/>
      </w:numPr>
      <w:outlineLvl w:val="3"/>
    </w:pPr>
    <w:rPr>
      <w:sz w:val="28"/>
    </w:rPr>
  </w:style>
  <w:style w:type="paragraph" w:styleId="Heading5">
    <w:name w:val="heading 5"/>
    <w:basedOn w:val="Normal"/>
    <w:next w:val="Normal"/>
    <w:link w:val="Heading5Char"/>
    <w:uiPriority w:val="9"/>
    <w:semiHidden/>
    <w:unhideWhenUsed/>
    <w:qFormat/>
    <w:rsid w:val="00AF2BC8"/>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F2BC8"/>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F2BC8"/>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F2BC8"/>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F2BC8"/>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BC8"/>
    <w:pPr>
      <w:ind w:left="720"/>
      <w:contextualSpacing/>
    </w:pPr>
  </w:style>
  <w:style w:type="character" w:customStyle="1" w:styleId="Heading1Char">
    <w:name w:val="Heading 1 Char"/>
    <w:basedOn w:val="DefaultParagraphFont"/>
    <w:link w:val="Heading1"/>
    <w:uiPriority w:val="9"/>
    <w:rsid w:val="00AF2BC8"/>
    <w:rPr>
      <w:rFonts w:ascii="Times New Roman" w:hAnsi="Times New Roman" w:cs="Times New Roman"/>
      <w:sz w:val="40"/>
    </w:rPr>
  </w:style>
  <w:style w:type="character" w:customStyle="1" w:styleId="Heading2Char">
    <w:name w:val="Heading 2 Char"/>
    <w:basedOn w:val="DefaultParagraphFont"/>
    <w:link w:val="Heading2"/>
    <w:uiPriority w:val="9"/>
    <w:rsid w:val="00AF2BC8"/>
    <w:rPr>
      <w:rFonts w:ascii="Times New Roman" w:hAnsi="Times New Roman" w:cs="Times New Roman"/>
      <w:sz w:val="36"/>
    </w:rPr>
  </w:style>
  <w:style w:type="character" w:customStyle="1" w:styleId="Heading3Char">
    <w:name w:val="Heading 3 Char"/>
    <w:basedOn w:val="DefaultParagraphFont"/>
    <w:link w:val="Heading3"/>
    <w:uiPriority w:val="9"/>
    <w:rsid w:val="00AF2BC8"/>
    <w:rPr>
      <w:rFonts w:ascii="Times New Roman" w:hAnsi="Times New Roman" w:cs="Times New Roman"/>
      <w:sz w:val="32"/>
    </w:rPr>
  </w:style>
  <w:style w:type="character" w:customStyle="1" w:styleId="Heading4Char">
    <w:name w:val="Heading 4 Char"/>
    <w:basedOn w:val="DefaultParagraphFont"/>
    <w:link w:val="Heading4"/>
    <w:uiPriority w:val="9"/>
    <w:rsid w:val="00AF2BC8"/>
    <w:rPr>
      <w:rFonts w:ascii="Times New Roman" w:hAnsi="Times New Roman" w:cs="Times New Roman"/>
      <w:sz w:val="28"/>
    </w:rPr>
  </w:style>
  <w:style w:type="character" w:customStyle="1" w:styleId="Heading5Char">
    <w:name w:val="Heading 5 Char"/>
    <w:basedOn w:val="DefaultParagraphFont"/>
    <w:link w:val="Heading5"/>
    <w:uiPriority w:val="9"/>
    <w:semiHidden/>
    <w:rsid w:val="00AF2BC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F2BC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F2BC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F2B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F2BC8"/>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B23F5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23F5C"/>
    <w:rPr>
      <w:rFonts w:ascii="Times New Roman" w:hAnsi="Times New Roman" w:cs="Times New Roman"/>
      <w:noProof/>
      <w:lang w:val="en-US"/>
    </w:rPr>
  </w:style>
  <w:style w:type="paragraph" w:customStyle="1" w:styleId="EndNoteBibliography">
    <w:name w:val="EndNote Bibliography"/>
    <w:basedOn w:val="Normal"/>
    <w:link w:val="EndNoteBibliographyChar"/>
    <w:rsid w:val="00B23F5C"/>
    <w:pPr>
      <w:spacing w:line="240" w:lineRule="auto"/>
    </w:pPr>
    <w:rPr>
      <w:noProof/>
      <w:lang w:val="en-US"/>
    </w:rPr>
  </w:style>
  <w:style w:type="character" w:customStyle="1" w:styleId="EndNoteBibliographyChar">
    <w:name w:val="EndNote Bibliography Char"/>
    <w:basedOn w:val="DefaultParagraphFont"/>
    <w:link w:val="EndNoteBibliography"/>
    <w:rsid w:val="00B23F5C"/>
    <w:rPr>
      <w:rFonts w:ascii="Times New Roman" w:hAnsi="Times New Roman" w:cs="Times New Roman"/>
      <w:noProof/>
      <w:lang w:val="en-US"/>
    </w:rPr>
  </w:style>
  <w:style w:type="paragraph" w:styleId="Caption">
    <w:name w:val="caption"/>
    <w:basedOn w:val="Normal"/>
    <w:next w:val="Normal"/>
    <w:uiPriority w:val="35"/>
    <w:unhideWhenUsed/>
    <w:qFormat/>
    <w:rsid w:val="00A27293"/>
    <w:pPr>
      <w:spacing w:after="200" w:line="240" w:lineRule="auto"/>
    </w:pPr>
    <w:rPr>
      <w:b/>
      <w:iCs/>
      <w:sz w:val="20"/>
      <w:szCs w:val="18"/>
    </w:rPr>
  </w:style>
  <w:style w:type="character" w:styleId="PlaceholderText">
    <w:name w:val="Placeholder Text"/>
    <w:basedOn w:val="DefaultParagraphFont"/>
    <w:uiPriority w:val="99"/>
    <w:semiHidden/>
    <w:rsid w:val="00FB1601"/>
    <w:rPr>
      <w:color w:val="808080"/>
    </w:rPr>
  </w:style>
  <w:style w:type="table" w:styleId="TableGrid">
    <w:name w:val="Table Grid"/>
    <w:basedOn w:val="TableNormal"/>
    <w:uiPriority w:val="39"/>
    <w:rsid w:val="0019196C"/>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8162A"/>
    <w:rPr>
      <w:color w:val="0563C1" w:themeColor="hyperlink"/>
      <w:u w:val="single"/>
    </w:rPr>
  </w:style>
  <w:style w:type="character" w:customStyle="1" w:styleId="UnresolvedMention1">
    <w:name w:val="Unresolved Mention1"/>
    <w:basedOn w:val="DefaultParagraphFont"/>
    <w:uiPriority w:val="99"/>
    <w:semiHidden/>
    <w:unhideWhenUsed/>
    <w:rsid w:val="00D8162A"/>
    <w:rPr>
      <w:color w:val="605E5C"/>
      <w:shd w:val="clear" w:color="auto" w:fill="E1DFDD"/>
    </w:rPr>
  </w:style>
  <w:style w:type="character" w:styleId="CommentReference">
    <w:name w:val="annotation reference"/>
    <w:basedOn w:val="DefaultParagraphFont"/>
    <w:uiPriority w:val="99"/>
    <w:semiHidden/>
    <w:unhideWhenUsed/>
    <w:rsid w:val="00BF581B"/>
    <w:rPr>
      <w:sz w:val="16"/>
      <w:szCs w:val="16"/>
    </w:rPr>
  </w:style>
  <w:style w:type="paragraph" w:styleId="CommentText">
    <w:name w:val="annotation text"/>
    <w:basedOn w:val="Normal"/>
    <w:link w:val="CommentTextChar"/>
    <w:uiPriority w:val="99"/>
    <w:semiHidden/>
    <w:unhideWhenUsed/>
    <w:rsid w:val="00BF581B"/>
    <w:pPr>
      <w:spacing w:line="240" w:lineRule="auto"/>
    </w:pPr>
    <w:rPr>
      <w:sz w:val="20"/>
      <w:szCs w:val="20"/>
    </w:rPr>
  </w:style>
  <w:style w:type="character" w:customStyle="1" w:styleId="CommentTextChar">
    <w:name w:val="Comment Text Char"/>
    <w:basedOn w:val="DefaultParagraphFont"/>
    <w:link w:val="CommentText"/>
    <w:uiPriority w:val="99"/>
    <w:semiHidden/>
    <w:rsid w:val="00BF581B"/>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F581B"/>
    <w:rPr>
      <w:b/>
      <w:bCs/>
    </w:rPr>
  </w:style>
  <w:style w:type="character" w:customStyle="1" w:styleId="CommentSubjectChar">
    <w:name w:val="Comment Subject Char"/>
    <w:basedOn w:val="CommentTextChar"/>
    <w:link w:val="CommentSubject"/>
    <w:uiPriority w:val="99"/>
    <w:semiHidden/>
    <w:rsid w:val="00BF581B"/>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F58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581B"/>
    <w:rPr>
      <w:rFonts w:ascii="Segoe UI" w:hAnsi="Segoe UI" w:cs="Segoe UI"/>
      <w:sz w:val="18"/>
      <w:szCs w:val="18"/>
    </w:rPr>
  </w:style>
  <w:style w:type="character" w:styleId="UnresolvedMention">
    <w:name w:val="Unresolved Mention"/>
    <w:basedOn w:val="DefaultParagraphFont"/>
    <w:uiPriority w:val="99"/>
    <w:semiHidden/>
    <w:unhideWhenUsed/>
    <w:rsid w:val="00B86BC3"/>
    <w:rPr>
      <w:color w:val="605E5C"/>
      <w:shd w:val="clear" w:color="auto" w:fill="E1DFDD"/>
    </w:rPr>
  </w:style>
  <w:style w:type="paragraph" w:customStyle="1" w:styleId="Default">
    <w:name w:val="Default"/>
    <w:rsid w:val="002D69F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CF72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7237"/>
    <w:rPr>
      <w:rFonts w:ascii="Times New Roman" w:hAnsi="Times New Roman" w:cs="Times New Roman"/>
    </w:rPr>
  </w:style>
  <w:style w:type="paragraph" w:styleId="Footer">
    <w:name w:val="footer"/>
    <w:basedOn w:val="Normal"/>
    <w:link w:val="FooterChar"/>
    <w:uiPriority w:val="99"/>
    <w:unhideWhenUsed/>
    <w:rsid w:val="00CF72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7237"/>
    <w:rPr>
      <w:rFonts w:ascii="Times New Roman" w:hAnsi="Times New Roman" w:cs="Times New Roman"/>
    </w:rPr>
  </w:style>
  <w:style w:type="paragraph" w:styleId="NormalWeb">
    <w:name w:val="Normal (Web)"/>
    <w:basedOn w:val="Normal"/>
    <w:uiPriority w:val="99"/>
    <w:semiHidden/>
    <w:unhideWhenUsed/>
    <w:rsid w:val="00865247"/>
    <w:rPr>
      <w:sz w:val="24"/>
      <w:szCs w:val="24"/>
    </w:rPr>
  </w:style>
  <w:style w:type="character" w:styleId="FollowedHyperlink">
    <w:name w:val="FollowedHyperlink"/>
    <w:basedOn w:val="DefaultParagraphFont"/>
    <w:uiPriority w:val="99"/>
    <w:semiHidden/>
    <w:unhideWhenUsed/>
    <w:rsid w:val="00BB527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6312">
      <w:bodyDiv w:val="1"/>
      <w:marLeft w:val="0"/>
      <w:marRight w:val="0"/>
      <w:marTop w:val="0"/>
      <w:marBottom w:val="0"/>
      <w:divBdr>
        <w:top w:val="none" w:sz="0" w:space="0" w:color="auto"/>
        <w:left w:val="none" w:sz="0" w:space="0" w:color="auto"/>
        <w:bottom w:val="none" w:sz="0" w:space="0" w:color="auto"/>
        <w:right w:val="none" w:sz="0" w:space="0" w:color="auto"/>
      </w:divBdr>
      <w:divsChild>
        <w:div w:id="963659554">
          <w:marLeft w:val="0"/>
          <w:marRight w:val="0"/>
          <w:marTop w:val="0"/>
          <w:marBottom w:val="0"/>
          <w:divBdr>
            <w:top w:val="none" w:sz="0" w:space="0" w:color="auto"/>
            <w:left w:val="none" w:sz="0" w:space="0" w:color="auto"/>
            <w:bottom w:val="none" w:sz="0" w:space="0" w:color="auto"/>
            <w:right w:val="none" w:sz="0" w:space="0" w:color="auto"/>
          </w:divBdr>
        </w:div>
      </w:divsChild>
    </w:div>
    <w:div w:id="79328727">
      <w:bodyDiv w:val="1"/>
      <w:marLeft w:val="0"/>
      <w:marRight w:val="0"/>
      <w:marTop w:val="0"/>
      <w:marBottom w:val="0"/>
      <w:divBdr>
        <w:top w:val="none" w:sz="0" w:space="0" w:color="auto"/>
        <w:left w:val="none" w:sz="0" w:space="0" w:color="auto"/>
        <w:bottom w:val="none" w:sz="0" w:space="0" w:color="auto"/>
        <w:right w:val="none" w:sz="0" w:space="0" w:color="auto"/>
      </w:divBdr>
    </w:div>
    <w:div w:id="129246535">
      <w:bodyDiv w:val="1"/>
      <w:marLeft w:val="0"/>
      <w:marRight w:val="0"/>
      <w:marTop w:val="0"/>
      <w:marBottom w:val="0"/>
      <w:divBdr>
        <w:top w:val="none" w:sz="0" w:space="0" w:color="auto"/>
        <w:left w:val="none" w:sz="0" w:space="0" w:color="auto"/>
        <w:bottom w:val="none" w:sz="0" w:space="0" w:color="auto"/>
        <w:right w:val="none" w:sz="0" w:space="0" w:color="auto"/>
      </w:divBdr>
    </w:div>
    <w:div w:id="135950748">
      <w:bodyDiv w:val="1"/>
      <w:marLeft w:val="0"/>
      <w:marRight w:val="0"/>
      <w:marTop w:val="0"/>
      <w:marBottom w:val="0"/>
      <w:divBdr>
        <w:top w:val="none" w:sz="0" w:space="0" w:color="auto"/>
        <w:left w:val="none" w:sz="0" w:space="0" w:color="auto"/>
        <w:bottom w:val="none" w:sz="0" w:space="0" w:color="auto"/>
        <w:right w:val="none" w:sz="0" w:space="0" w:color="auto"/>
      </w:divBdr>
    </w:div>
    <w:div w:id="506285564">
      <w:bodyDiv w:val="1"/>
      <w:marLeft w:val="0"/>
      <w:marRight w:val="0"/>
      <w:marTop w:val="0"/>
      <w:marBottom w:val="0"/>
      <w:divBdr>
        <w:top w:val="none" w:sz="0" w:space="0" w:color="auto"/>
        <w:left w:val="none" w:sz="0" w:space="0" w:color="auto"/>
        <w:bottom w:val="none" w:sz="0" w:space="0" w:color="auto"/>
        <w:right w:val="none" w:sz="0" w:space="0" w:color="auto"/>
      </w:divBdr>
    </w:div>
    <w:div w:id="524903377">
      <w:bodyDiv w:val="1"/>
      <w:marLeft w:val="0"/>
      <w:marRight w:val="0"/>
      <w:marTop w:val="0"/>
      <w:marBottom w:val="0"/>
      <w:divBdr>
        <w:top w:val="none" w:sz="0" w:space="0" w:color="auto"/>
        <w:left w:val="none" w:sz="0" w:space="0" w:color="auto"/>
        <w:bottom w:val="none" w:sz="0" w:space="0" w:color="auto"/>
        <w:right w:val="none" w:sz="0" w:space="0" w:color="auto"/>
      </w:divBdr>
      <w:divsChild>
        <w:div w:id="1404062879">
          <w:marLeft w:val="0"/>
          <w:marRight w:val="0"/>
          <w:marTop w:val="0"/>
          <w:marBottom w:val="0"/>
          <w:divBdr>
            <w:top w:val="none" w:sz="0" w:space="0" w:color="auto"/>
            <w:left w:val="none" w:sz="0" w:space="0" w:color="auto"/>
            <w:bottom w:val="none" w:sz="0" w:space="0" w:color="auto"/>
            <w:right w:val="none" w:sz="0" w:space="0" w:color="auto"/>
          </w:divBdr>
        </w:div>
      </w:divsChild>
    </w:div>
    <w:div w:id="540021527">
      <w:bodyDiv w:val="1"/>
      <w:marLeft w:val="0"/>
      <w:marRight w:val="0"/>
      <w:marTop w:val="0"/>
      <w:marBottom w:val="0"/>
      <w:divBdr>
        <w:top w:val="none" w:sz="0" w:space="0" w:color="auto"/>
        <w:left w:val="none" w:sz="0" w:space="0" w:color="auto"/>
        <w:bottom w:val="none" w:sz="0" w:space="0" w:color="auto"/>
        <w:right w:val="none" w:sz="0" w:space="0" w:color="auto"/>
      </w:divBdr>
    </w:div>
    <w:div w:id="694771234">
      <w:bodyDiv w:val="1"/>
      <w:marLeft w:val="0"/>
      <w:marRight w:val="0"/>
      <w:marTop w:val="0"/>
      <w:marBottom w:val="0"/>
      <w:divBdr>
        <w:top w:val="none" w:sz="0" w:space="0" w:color="auto"/>
        <w:left w:val="none" w:sz="0" w:space="0" w:color="auto"/>
        <w:bottom w:val="none" w:sz="0" w:space="0" w:color="auto"/>
        <w:right w:val="none" w:sz="0" w:space="0" w:color="auto"/>
      </w:divBdr>
    </w:div>
    <w:div w:id="715272729">
      <w:bodyDiv w:val="1"/>
      <w:marLeft w:val="0"/>
      <w:marRight w:val="0"/>
      <w:marTop w:val="0"/>
      <w:marBottom w:val="0"/>
      <w:divBdr>
        <w:top w:val="none" w:sz="0" w:space="0" w:color="auto"/>
        <w:left w:val="none" w:sz="0" w:space="0" w:color="auto"/>
        <w:bottom w:val="none" w:sz="0" w:space="0" w:color="auto"/>
        <w:right w:val="none" w:sz="0" w:space="0" w:color="auto"/>
      </w:divBdr>
      <w:divsChild>
        <w:div w:id="364067088">
          <w:marLeft w:val="0"/>
          <w:marRight w:val="0"/>
          <w:marTop w:val="0"/>
          <w:marBottom w:val="0"/>
          <w:divBdr>
            <w:top w:val="none" w:sz="0" w:space="0" w:color="auto"/>
            <w:left w:val="none" w:sz="0" w:space="0" w:color="auto"/>
            <w:bottom w:val="none" w:sz="0" w:space="0" w:color="auto"/>
            <w:right w:val="none" w:sz="0" w:space="0" w:color="auto"/>
          </w:divBdr>
        </w:div>
        <w:div w:id="958873328">
          <w:marLeft w:val="0"/>
          <w:marRight w:val="0"/>
          <w:marTop w:val="0"/>
          <w:marBottom w:val="0"/>
          <w:divBdr>
            <w:top w:val="none" w:sz="0" w:space="0" w:color="auto"/>
            <w:left w:val="none" w:sz="0" w:space="0" w:color="auto"/>
            <w:bottom w:val="none" w:sz="0" w:space="0" w:color="auto"/>
            <w:right w:val="none" w:sz="0" w:space="0" w:color="auto"/>
          </w:divBdr>
        </w:div>
        <w:div w:id="118769339">
          <w:marLeft w:val="0"/>
          <w:marRight w:val="0"/>
          <w:marTop w:val="0"/>
          <w:marBottom w:val="0"/>
          <w:divBdr>
            <w:top w:val="none" w:sz="0" w:space="0" w:color="auto"/>
            <w:left w:val="none" w:sz="0" w:space="0" w:color="auto"/>
            <w:bottom w:val="none" w:sz="0" w:space="0" w:color="auto"/>
            <w:right w:val="none" w:sz="0" w:space="0" w:color="auto"/>
          </w:divBdr>
        </w:div>
        <w:div w:id="513300102">
          <w:marLeft w:val="0"/>
          <w:marRight w:val="0"/>
          <w:marTop w:val="0"/>
          <w:marBottom w:val="0"/>
          <w:divBdr>
            <w:top w:val="none" w:sz="0" w:space="0" w:color="auto"/>
            <w:left w:val="none" w:sz="0" w:space="0" w:color="auto"/>
            <w:bottom w:val="none" w:sz="0" w:space="0" w:color="auto"/>
            <w:right w:val="none" w:sz="0" w:space="0" w:color="auto"/>
          </w:divBdr>
        </w:div>
        <w:div w:id="108090288">
          <w:marLeft w:val="0"/>
          <w:marRight w:val="0"/>
          <w:marTop w:val="0"/>
          <w:marBottom w:val="0"/>
          <w:divBdr>
            <w:top w:val="none" w:sz="0" w:space="0" w:color="auto"/>
            <w:left w:val="none" w:sz="0" w:space="0" w:color="auto"/>
            <w:bottom w:val="none" w:sz="0" w:space="0" w:color="auto"/>
            <w:right w:val="none" w:sz="0" w:space="0" w:color="auto"/>
          </w:divBdr>
        </w:div>
      </w:divsChild>
    </w:div>
    <w:div w:id="763764029">
      <w:bodyDiv w:val="1"/>
      <w:marLeft w:val="0"/>
      <w:marRight w:val="0"/>
      <w:marTop w:val="0"/>
      <w:marBottom w:val="0"/>
      <w:divBdr>
        <w:top w:val="none" w:sz="0" w:space="0" w:color="auto"/>
        <w:left w:val="none" w:sz="0" w:space="0" w:color="auto"/>
        <w:bottom w:val="none" w:sz="0" w:space="0" w:color="auto"/>
        <w:right w:val="none" w:sz="0" w:space="0" w:color="auto"/>
      </w:divBdr>
    </w:div>
    <w:div w:id="767310600">
      <w:bodyDiv w:val="1"/>
      <w:marLeft w:val="0"/>
      <w:marRight w:val="0"/>
      <w:marTop w:val="0"/>
      <w:marBottom w:val="0"/>
      <w:divBdr>
        <w:top w:val="none" w:sz="0" w:space="0" w:color="auto"/>
        <w:left w:val="none" w:sz="0" w:space="0" w:color="auto"/>
        <w:bottom w:val="none" w:sz="0" w:space="0" w:color="auto"/>
        <w:right w:val="none" w:sz="0" w:space="0" w:color="auto"/>
      </w:divBdr>
    </w:div>
    <w:div w:id="769008931">
      <w:bodyDiv w:val="1"/>
      <w:marLeft w:val="0"/>
      <w:marRight w:val="0"/>
      <w:marTop w:val="0"/>
      <w:marBottom w:val="0"/>
      <w:divBdr>
        <w:top w:val="none" w:sz="0" w:space="0" w:color="auto"/>
        <w:left w:val="none" w:sz="0" w:space="0" w:color="auto"/>
        <w:bottom w:val="none" w:sz="0" w:space="0" w:color="auto"/>
        <w:right w:val="none" w:sz="0" w:space="0" w:color="auto"/>
      </w:divBdr>
    </w:div>
    <w:div w:id="1598518745">
      <w:bodyDiv w:val="1"/>
      <w:marLeft w:val="0"/>
      <w:marRight w:val="0"/>
      <w:marTop w:val="0"/>
      <w:marBottom w:val="0"/>
      <w:divBdr>
        <w:top w:val="none" w:sz="0" w:space="0" w:color="auto"/>
        <w:left w:val="none" w:sz="0" w:space="0" w:color="auto"/>
        <w:bottom w:val="none" w:sz="0" w:space="0" w:color="auto"/>
        <w:right w:val="none" w:sz="0" w:space="0" w:color="auto"/>
      </w:divBdr>
    </w:div>
    <w:div w:id="2108429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1.png"/><Relationship Id="rId42" Type="http://schemas.openxmlformats.org/officeDocument/2006/relationships/hyperlink" Target="https://doi.org/10.1016/j.earscirev.2013.04.003" TargetMode="External"/><Relationship Id="rId47" Type="http://schemas.openxmlformats.org/officeDocument/2006/relationships/hyperlink" Target="https://doi.org/10.1029/2017WR022433" TargetMode="External"/><Relationship Id="rId63" Type="http://schemas.openxmlformats.org/officeDocument/2006/relationships/hyperlink" Target="https://doi.org/10.1016/j.advwatres.2016.08.002" TargetMode="External"/><Relationship Id="rId68" Type="http://schemas.openxmlformats.org/officeDocument/2006/relationships/hyperlink" Target="https://doi.org/10.1016/j.advwatres.2015.02.003"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hyperlink" Target="https://doi.org/10.1016/j.ijggc.2018.06.009" TargetMode="External"/><Relationship Id="rId40" Type="http://schemas.openxmlformats.org/officeDocument/2006/relationships/hyperlink" Target="https://doi.org/10.1016/j.advwatres.2012.07.018" TargetMode="External"/><Relationship Id="rId45" Type="http://schemas.openxmlformats.org/officeDocument/2006/relationships/hyperlink" Target="https://doi.org/10.1016/j.ijggc.2013.12.018" TargetMode="External"/><Relationship Id="rId53" Type="http://schemas.openxmlformats.org/officeDocument/2006/relationships/hyperlink" Target="https://doi.org/10.1029/2020WR027873" TargetMode="External"/><Relationship Id="rId58" Type="http://schemas.openxmlformats.org/officeDocument/2006/relationships/hyperlink" Target="https://doi.org/10.2118/192666-MS" TargetMode="External"/><Relationship Id="rId66" Type="http://schemas.openxmlformats.org/officeDocument/2006/relationships/hyperlink" Target="https://doi.org/10.2118/10761-MS" TargetMode="External"/><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doi.org/10.2118/17369-MS"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hyperlink" Target="https://doi.org/10.2118/129837-MS" TargetMode="External"/><Relationship Id="rId43" Type="http://schemas.openxmlformats.org/officeDocument/2006/relationships/hyperlink" Target="https://doi.org/10.1016/j.advwatres.2012.05.009" TargetMode="External"/><Relationship Id="rId48" Type="http://schemas.openxmlformats.org/officeDocument/2006/relationships/hyperlink" Target="https://doi.org/10.1029/2017WR022433" TargetMode="External"/><Relationship Id="rId56" Type="http://schemas.openxmlformats.org/officeDocument/2006/relationships/hyperlink" Target="https://doi.org/10.1016/j.advwatres.2018.09.010" TargetMode="External"/><Relationship Id="rId64" Type="http://schemas.openxmlformats.org/officeDocument/2006/relationships/hyperlink" Target="https://www.engineeringtoolbox.com/nitrogen-N2-dynamic-kinematic-viscosity-temperature-pressure-d_2067.html" TargetMode="External"/><Relationship Id="rId69" Type="http://schemas.openxmlformats.org/officeDocument/2006/relationships/hyperlink" Target="https://doi.org/10.1016/j.advwatres.2013.09.015" TargetMode="External"/><Relationship Id="rId8" Type="http://schemas.openxmlformats.org/officeDocument/2006/relationships/hyperlink" Target="mailto:Abdulla.alhosani17@imperial.ac.uk" TargetMode="External"/><Relationship Id="rId51" Type="http://schemas.openxmlformats.org/officeDocument/2006/relationships/hyperlink" Target="https://doi.org/10.1016/j.advwatres.2020.103786" TargetMode="External"/><Relationship Id="rId72" Type="http://schemas.openxmlformats.org/officeDocument/2006/relationships/hyperlink" Target="https://doi.org/10.1029/2020GL090477" TargetMode="External"/><Relationship Id="rId3" Type="http://schemas.openxmlformats.org/officeDocument/2006/relationships/styles" Target="styles.xml"/><Relationship Id="rId12" Type="http://schemas.openxmlformats.org/officeDocument/2006/relationships/customXml" Target="ink/ink1.xml"/><Relationship Id="rId17" Type="http://schemas.openxmlformats.org/officeDocument/2006/relationships/image" Target="media/image7.png"/><Relationship Id="rId25" Type="http://schemas.openxmlformats.org/officeDocument/2006/relationships/customXml" Target="ink/ink2.xml"/><Relationship Id="rId33" Type="http://schemas.openxmlformats.org/officeDocument/2006/relationships/hyperlink" Target="https://doi.org/10.1002/2017WR021736" TargetMode="External"/><Relationship Id="rId38" Type="http://schemas.openxmlformats.org/officeDocument/2006/relationships/hyperlink" Target="https://doi.org/10.1016/j.cattod.2017.03.039" TargetMode="External"/><Relationship Id="rId46" Type="http://schemas.openxmlformats.org/officeDocument/2006/relationships/hyperlink" Target="https://doi.org/10.1016/j.advwatres.2017.05.011" TargetMode="External"/><Relationship Id="rId59" Type="http://schemas.openxmlformats.org/officeDocument/2006/relationships/hyperlink" Target="https://doi.org/10.1016/j.fuel.2019.116012" TargetMode="External"/><Relationship Id="rId67" Type="http://schemas.openxmlformats.org/officeDocument/2006/relationships/hyperlink" Target="https://doi.org/10.1016/j.advwatres.2017.07.018" TargetMode="External"/><Relationship Id="rId20" Type="http://schemas.openxmlformats.org/officeDocument/2006/relationships/image" Target="media/image10.png"/><Relationship Id="rId41" Type="http://schemas.openxmlformats.org/officeDocument/2006/relationships/hyperlink" Target="https://doi.org/10.1016/j.advwatres.2012.03.003" TargetMode="External"/><Relationship Id="rId54" Type="http://schemas.openxmlformats.org/officeDocument/2006/relationships/hyperlink" Target="https://doi.org/10.1029/2020WR027873" TargetMode="External"/><Relationship Id="rId62" Type="http://schemas.openxmlformats.org/officeDocument/2006/relationships/hyperlink" Target="https://doi.org/10.1016/j.marpetgeo.2015.06.001" TargetMode="External"/><Relationship Id="rId70" Type="http://schemas.openxmlformats.org/officeDocument/2006/relationships/hyperlink" Target="https://doi.org/10.1016/j.advwatres.2015.02.005"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hyperlink" Target="https://doi.org/10.2118/20183-MS" TargetMode="External"/><Relationship Id="rId49" Type="http://schemas.openxmlformats.org/officeDocument/2006/relationships/hyperlink" Target="https://doi.org/10.1016/j.fuel.2020.117018" TargetMode="External"/><Relationship Id="rId57" Type="http://schemas.openxmlformats.org/officeDocument/2006/relationships/hyperlink" Target="https://doi.org/10.1016/j.apenergy.2019.114136"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doi.org/10.1016/j.advwatres.2014.02.014" TargetMode="External"/><Relationship Id="rId52" Type="http://schemas.openxmlformats.org/officeDocument/2006/relationships/hyperlink" Target="https://doi.org/10.1016/j.advwatres.2019.103432" TargetMode="External"/><Relationship Id="rId60" Type="http://schemas.openxmlformats.org/officeDocument/2006/relationships/hyperlink" Target="https://doi.org/10.1016/j.jcis.2020.07.152" TargetMode="External"/><Relationship Id="rId65" Type="http://schemas.openxmlformats.org/officeDocument/2006/relationships/hyperlink" Target="https://www.nist.gov/srd/refprop" TargetMode="External"/><Relationship Id="rId73" Type="http://schemas.openxmlformats.org/officeDocument/2006/relationships/hyperlink" Target="https://doi.org/10.1029/2020GL090477" TargetMode="External"/><Relationship Id="rId4" Type="http://schemas.openxmlformats.org/officeDocument/2006/relationships/settings" Target="settings.xml"/><Relationship Id="rId9" Type="http://schemas.openxmlformats.org/officeDocument/2006/relationships/hyperlink" Target="mailto:Q.lin11@imperial.ac.uk"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doi.org/10.1016/0196-8904(93)90069-M" TargetMode="External"/><Relationship Id="rId34" Type="http://schemas.openxmlformats.org/officeDocument/2006/relationships/hyperlink" Target="https://doi.org/10.1002/2017WR021736" TargetMode="External"/><Relationship Id="rId50" Type="http://schemas.openxmlformats.org/officeDocument/2006/relationships/hyperlink" Target="https://doi.org/10.1016/j.advwatres.2019.04.007" TargetMode="External"/><Relationship Id="rId55" Type="http://schemas.openxmlformats.org/officeDocument/2006/relationships/hyperlink" Target="https://doi.org/10.1016/j.ijggc.2020.103232"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16/0016-7061(96)00043-2"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22T13:02:43.132"/>
    </inkml:context>
    <inkml:brush xml:id="br0">
      <inkml:brushProperty name="width" value="0.05" units="cm"/>
      <inkml:brushProperty name="height" value="0.05" units="cm"/>
      <inkml:brushProperty name="ignorePressure" value="1"/>
    </inkml:brush>
  </inkml:definitions>
  <inkml:trace contextRef="#ctx0" brushRef="#br0">1 2324,'3'0,"1"-1,0 0,-1 0,1 0,-1-1,1 1,-1-1,0 1,0-1,0 0,0-1,0 1,0 0,0-1,-1 0,1 1,3-7,40-62,-32 47,28-46,50-72,-85 131,0 2,0-1,0 1,1 1,11-11,-15 16,0 0,0 1,0-1,1 1,-1 0,0 1,1-1,-1 1,1 0,0 0,-1 0,1 0,9 1,-2-1,1 0,-1 1,1 1,-1 0,0 1,0 0,0 1,0 0,0 1,0 0,-1 1,1 0,15 11,11 12,-5-3,60 33,-82-52,1 0,0-1,0-1,1 0,-1 0,1-2,0 1,-1-2,21 1,-17-2,0 0,0-2,0 0,-1 0,1-2,0 0,-1 0,0-2,0 0,-1 0,0-2,25-16,14-11,-37 26,0-2,0 0,-1-1,-1 0,0-1,15-18,-9 5,1 1,2 0,0 2,1 1,2 0,0 2,1 1,55-29,-20 14,-50 25,1 1,-1 1,1 1,0-1,1 2,0 0,0 1,0 0,0 1,0 0,23 0,-13 4,0 1,0 2,0 0,41 14,85 43,-100-39,-21-11,0-1,0-2,0 0,1-3,0 0,1-2,-1-1,0-1,47-5,-21-3,0-3,0-2,-1-3,61-24,-62 14,-1-1,-1-3,60-43,30-19,-97 62,-1-3,70-64,-18 14,-66 56,-1-1,-1-1,-1-2,32-46,73-144,-61 93,-20 38,45-107,-76 154,-13 30,-1-1,-1 1,0-1,5-19,-10 32,0 0,0-1,0 1,1 0,-1-1,0 1,0-1,0 1,0 0,0-1,0 1,0-1,0 1,0 0,0-1,0 1,0-1,0 1,0 0,0-1,0 1,-1-1,1 1,0 0,0-1,0 1,-1 0,1-1,0 1,0 0,-1-1,1 1,0 0,-1 0,1-1,0 1,-1 0,1 0,0 0,-1-1,1 1,0 0,-1 0,1 0,-1 0,-23 10,-23 29,45-38,-4 5,-61 49,62-51,-1 0,1-1,0 0,-1 0,0-1,0 1,0-1,0-1,0 1,0-1,-8 1,11-6,9-5,10-6,38-15,-45 27,-1-1,-1 0,1 0,0-1,-1 0,0 0,0 0,-1-1,0 0,1-1,-2 1,10-14,12-35,-20 39,1-1,0 1,1 1,1-1,1 2,0-1,13-12,-24 27,0 0,0-1,0 1,1 0,-1 0,0 0,0 0,0-1,1 1,-1 0,0 0,0 0,0 0,1 0,-1 0,0-1,0 1,1 0,-1 0,0 0,0 0,1 0,-1 0,0 0,0 0,1 0,-1 0,0 0,0 0,0 0,1 1,-1-1,0 0,0 0,1 0,-1 0,0 0,0 0,0 0,1 1,-1-1,0 0,0 0,0 0,0 1,1-1,3 17,-4 28,0-39,-2 52,3 177,0-228,1 1,-1-1,1 0,1 0,0 0,-1 0,2 0,3 6,8 16,-15-28,0-1,1 0,-1 1,0-1,1 1,-1-1,0 0,0 1,1-1,-1 1,0-1,0 1,0-1,0 1,1 0,-1-1,0 1,0-1,0 1,0-1,0 1,-1-1,1 1,0-1,0 1,0-1,0 1,0-1,-1 1,1-1,0 1,0-1,-1 1,1-1,0 0,-1 1,1-1,-1 0,1 1,-1 0,-24-6,-25-22,28 13,-1 1,0 0,0 2,-1 1,-1 1,-25-6,47 14,0 0,1-1,0 1,-1-1,1 1,0-1,0 0,0 0,0 0,0 0,0 0,0 0,1-1,-1 1,1 0,0-1,-1 0,0-2,2 4,-1-1,0 1,1-1,-1 1,1-1,0 1,-1-1,1 1,0-1,0 1,0-1,0 1,0-1,0 1,0-1,1 1,-1-1,0 1,1-1,0 1,-1 0,1-1,0 1,-1 0,1-1,0 1,0 0,0 0,0 0,0 0,1 0,-1 0,2-2,14-5,-1 0,0-1,0-1,19-17,-28 21,0-1,-1 0,0 0,0-1,-1 0,0 0,0 0,-1 0,0-1,5-14,-7 13,14-39,-15 49,-1-1,0 0,1 1,-1-1,0 1,1-1,-1 0,1 1,-1-1,1 1,-1-1,1 1,0 0,-1-1,1 1,-1-1,1 1,0 0,-1 0,1-1,0 1,0 0,0 0,0 1,0-1,0 0,0 1,0-1,0 1,-1-1,1 1,0 0,0-1,-1 1,1 0,0 0,-1 0,1-1,-1 1,1 0,-1 0,1 0,0 2,3 7,-1 0,0 0,0 1,-1-1,-1 1,0-1,0 1,-1 0,-2 20,1-21,0 1,1-1,0 1,1-1,0 0,0 0,1 1,0-1,1 0,0 0,7 12,-7-16,0 1,0 0,0 0,-1-1,2 11,-3-15,-1 1,1-1,-1 1,0-1,0 1,1-1,-2 1,1-1,0 1,0-1,-1 1,0-1,1 0,-1 1,0-1,0 0,0 1,-2 2,2-4,-1-1,1 1,0-1,0 1,0-1,-1 1,1-1,0 0,0 0,-1 1,1-1,0 0,-1 0,1 0,0 0,-1-1,1 1,0 0,0-1,-1 1,1 0,0-1,0 1,0-1,0 0,-1 1,1-1,0 0,0 0,0 0,0 0,0-1,-33-32,25 23,0 0,0 1,-1 0,-1 1,1-1,-2 2,1 0,-1 0,0 1,-24-9,36 16,-1 0,0-1,0 1,1 0,-1 0,0 0,1-1,-1 1,0 0,1-1,-1 1,0 0,1-1,-1 1,0-1,1 1,-1-1,1 1,-1-1,1 0,0 1,-1-1,1 0,-1 1,1-1,0 0,0 1,-1-2,18-8,35 2,-46 8,1 0,-1 0,1 1,-1 0,1 0,-1 1,0 0,1 0,-1 0,6 4,-9-4,1 0,-1 0,0 0,0 1,0-1,-1 1,1 0,-1 0,1 0,-1 0,0 0,0 1,0-1,-1 1,1-1,-1 1,2 7,3 42,-6-52,0 0,1 0,-1 0,0 0,0 0,0 0,0 0,-1 0,1 0,0 0,0-1,0 1,-1 0,1 0,0 0,-1 0,1 0,-1-1,1 1,-1 0,1 0,-1-1,0 1,1-1,-1 1,0 0,1-1,-1 1,0-1,0 1,0-1,0 0,1 1,-1-1,0 0,0 0,0 1,0-1,0 0,0 0,0 0,0 0,1 0,-1 0,0 0,0-1,0 1,0 0,0 0,0-1,0 1,1-1,-2 0,0 0,0 0,1-1,-1 1,0-1,1 1,0-1,-1 1,1-1,0 0,0 0,0 0,0 0,0 1,0-1,1 0,-1-1,1 1,-1 0,1 0,0 0,0-2,-1-54,2 45,-1-7,2 1,-2 1,0-1,-2 1,0-1,-1 1,-7-26,9 41,0 0,-1-1,1 1,0-1,1 0,-1 1,1-1,-1 0,1 1,0-1,1 1,-1-1,1-4,7 52,-6-14,1-9,-2 1,-1-1,-1 1,-5 38,4-56,0-1,0 1,0-1,-1 1,1-1,-1 0,0 0,0 0,0 0,0 0,0-1,0 1,-1-1,1 0,-1 0,0 0,0-1,0 1,0-1,0 0,0 0,0 0,0-1,0 1,0-1,0 0,0 0,0-1,0 1,-1-1,1 0,0 0,0 0,1-1,-7-2,9 4,0 0,0-1,0 0,0 1,0-1,0 1,0-1,0 0,0 0,1 1,-1-1,0 0,0 0,1 0,-1 0,0 0,1 0,-1 0,1 0,-1 0,1 0,0-1,-1 1,1 0,0 0,0 0,0 0,0-1,0 1,0 0,0 0,0 0,1 0,-1-1,0 1,1 0,-1 0,1 0,-1 0,1 0,-1 0,1 0,0 0,0-1,2 0,0 0,0 0,-1 0,1 0,0 0,1 1,-1-1,0 1,0 0,1 0,-1 0,1 0,4 0,12 0,-12 1,-1 0,0 0,1-1,-1 0,0-1,0 0,8-3,-13 4,1-1,0 0,-1 0,0 0,1 0,-1 0,0 0,0-1,0 1,0-1,-1 1,1-1,-1 0,0 0,1 1,-1-1,0 0,-1 0,1 0,0-6,1 2,-1 1,0-1,-1 0,0 0,0 0,0 0,0 1,-1-1,-2-8,2 15,1 0,0-1,0 1,-1 0,1 0,0-1,0 1,-1 0,1 0,0 0,-1-1,1 1,0 0,-1 0,1 0,-1 0,1 0,0 0,-1 0,1 0,0 0,-1 0,1 0,-1 0,1 0,0 0,-1 0,1 0,0 0,-1 0,1 0,0 1,-1-1,1 0,0 0,-1 0,1 1,0-1,-1 0,1 0,0 1,0-1,-1 0,1 1,0-1,0 0,0 1,0-1,-1 0,1 1,0-1,0 0,0 1,-12 19,-30 77,37-86</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22T13:43:22.164"/>
    </inkml:context>
    <inkml:brush xml:id="br0">
      <inkml:brushProperty name="width" value="0.05" units="cm"/>
      <inkml:brushProperty name="height" value="0.05" units="cm"/>
      <inkml:brushProperty name="color" value="#E71224"/>
      <inkml:brushProperty name="ignorePressure" value="1"/>
    </inkml:brush>
  </inkml:definitions>
  <inkml:trace contextRef="#ctx0" brushRef="#br0">531 11,'3474'0,"-3435"2,0 2,74 17,-72-11,0-3,58 4,73-14,75 5,-68 20,32 3,262-19,-438-7,-7 3,0 1,-1 2,0 0,51 18,-13-4,62 25,-18-4,276 71,-356-103,-16-5,0 0,0 1,-1 1,1 0,11 7,-20-10,-1 0,0 0,0 1,0 0,0-1,-1 1,1 0,-1 1,1-1,-1 0,0 1,0-1,-1 1,1-1,-1 1,1 0,-1 0,-1 0,1-1,0 1,-1 6,2 78,-11 92,-3-92,6-56,-3 59,12 113,-5 149,-4-306,-15 59,13-69,0 1,3 0,-2 42,9 700,0-754,1-1,1 0,1 0,9 27,-7-26,-1-1,0 1,2 45,3 13,-7-68,-2 1,1-1,-2 1,0 0,-3 24,1-36,0 0,0 0,0 0,-1 0,0 0,0-1,-1 1,1-1,-1 1,0-1,0 0,0 0,0 0,-1-1,0 1,1-1,-1 0,-1 0,1 0,0-1,-1 1,-7 2,-11 4,0-1,0-1,0-2,-48 7,-100-5,118-7,0 3,-80 13,52 3,-1-4,-136 7,175-19,0 2,0 2,-61 17,60-12,-1-2,-85 7,42-18,66-1,0 1,1 1,-1 1,0 1,1 1,-1 0,1 2,0 0,-21 9,19-3,0-2,-1-1,0-1,-41 6,-103 4,9-1,-89 27,11-20,123-7,-202 5,-22-2,-158-10,290-12,-1606 3,1806-1,0 1,1-1,-1-1,1 1,-1-1,1 0,0 0,0 0,0-1,0 0,0 0,0 0,1-1,-1 1,1-1,0 0,0-1,1 1,-1 0,1-1,-5-9,-6-12,1 0,1-1,-8-29,10 29,-59-188,10-4,-38-270,46 82,-16-92,46 376,12 64,-32-113,25 122,2-1,2 0,2-1,2 0,3-1,2-56,4 41,10-76,-7 121,1 0,0 0,2 0,1 0,0 1,23-40,-6 14,22-56,-14 29,-24 58,0 1,1 0,1 1,0 0,1 1,1 0,0 0,1 2,0 0,1 0,1 1,0 1,31-14,-22 1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D940A-4367-4363-874B-ACBB1509F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615</Words>
  <Characters>123212</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hosani, Abdulla I A H</dc:creator>
  <cp:keywords/>
  <dc:description/>
  <cp:lastModifiedBy>Goodarzi, Sepideh</cp:lastModifiedBy>
  <cp:revision>24</cp:revision>
  <cp:lastPrinted>2021-04-27T11:06:00Z</cp:lastPrinted>
  <dcterms:created xsi:type="dcterms:W3CDTF">2021-07-06T09:46:00Z</dcterms:created>
  <dcterms:modified xsi:type="dcterms:W3CDTF">2021-07-27T18:18:00Z</dcterms:modified>
</cp:coreProperties>
</file>